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358EBF0B" w:rsidR="00EC75A3" w:rsidRPr="00336F71" w:rsidRDefault="00493A54" w:rsidP="00C750C1">
      <w:pPr>
        <w:pStyle w:val="Heading1"/>
        <w:rPr>
          <w:b/>
          <w:bCs/>
        </w:rPr>
      </w:pPr>
      <w:r w:rsidRPr="002D676C">
        <w:t>Abstract</w:t>
      </w:r>
      <w:ins w:id="0" w:author="Author">
        <w:r w:rsidR="00336F71">
          <w:t xml:space="preserve"> </w:t>
        </w:r>
        <w:r w:rsidR="00336F71" w:rsidRPr="00336F71">
          <w:rPr>
            <w:b/>
            <w:bCs/>
          </w:rPr>
          <w:t>[150 words for Nature Genetics]</w:t>
        </w:r>
      </w:ins>
    </w:p>
    <w:p w14:paraId="793DCBEE" w14:textId="2CF959D5" w:rsidR="00D55A18" w:rsidRPr="002D676C" w:rsidRDefault="00D55A18" w:rsidP="00C750C1">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ins w:id="1" w:author="Author">
        <w:r w:rsidR="00E5254E">
          <w:t xml:space="preserve">for </w:t>
        </w:r>
      </w:ins>
      <w:proofErr w:type="spellStart"/>
      <w:r w:rsidRPr="002D676C">
        <w:t>GxE</w:t>
      </w:r>
      <w:r w:rsidR="006B5779">
        <w:t>s</w:t>
      </w:r>
      <w:proofErr w:type="spellEnd"/>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77E540A2" w:rsidR="00D55A18" w:rsidRPr="002D676C" w:rsidRDefault="00AF6039" w:rsidP="00C750C1">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del w:id="2" w:author="Author">
        <w:r w:rsidR="00C100CE" w:rsidDel="00E5254E">
          <w:delText>or</w:delText>
        </w:r>
        <w:r w:rsidR="00C100CE" w:rsidRPr="002D676C" w:rsidDel="00E5254E">
          <w:delText xml:space="preserve"> </w:delText>
        </w:r>
      </w:del>
      <w:ins w:id="3" w:author="Author">
        <w:r w:rsidR="00E5254E">
          <w:t>and</w:t>
        </w:r>
        <w:r w:rsidR="00E5254E" w:rsidRPr="002D676C">
          <w:t xml:space="preserve"> </w:t>
        </w:r>
      </w:ins>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w:t>
      </w:r>
      <w:del w:id="4" w:author="Author">
        <w:r w:rsidR="00D55A18" w:rsidRPr="002D676C" w:rsidDel="00E5254E">
          <w:delText xml:space="preserve">demonstrate </w:delText>
        </w:r>
      </w:del>
      <w:ins w:id="5" w:author="Author">
        <w:r w:rsidR="00E5254E">
          <w:t>show</w:t>
        </w:r>
        <w:r w:rsidR="00E5254E" w:rsidRPr="002D676C">
          <w:t xml:space="preserve"> </w:t>
        </w:r>
      </w:ins>
      <w:r w:rsidR="00D55A18" w:rsidRPr="002D676C">
        <w:t xml:space="preserve">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1B8CBBDC" w:rsidR="00D55A18" w:rsidRPr="002D676C" w:rsidRDefault="00D55A18" w:rsidP="00C750C1">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08472B97" w:rsidR="00493A54" w:rsidRPr="00CD5D20" w:rsidRDefault="00493A54" w:rsidP="00C750C1">
      <w:pPr>
        <w:pStyle w:val="Heading1"/>
        <w:rPr>
          <w:b/>
          <w:bCs/>
        </w:rPr>
      </w:pPr>
      <w:r w:rsidRPr="002D676C">
        <w:t>Introduction</w:t>
      </w:r>
      <w:ins w:id="6"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C750C1">
      <w:pPr>
        <w:pStyle w:val="Heading2"/>
      </w:pPr>
      <w:r>
        <w:t>Background and motivation</w:t>
      </w:r>
    </w:p>
    <w:p w14:paraId="4D522757" w14:textId="77777777" w:rsidR="00405482" w:rsidRDefault="00405482" w:rsidP="00C750C1">
      <w:pPr>
        <w:rPr>
          <w:ins w:id="7" w:author="Author"/>
        </w:rPr>
      </w:pPr>
    </w:p>
    <w:p w14:paraId="435A3C5E" w14:textId="36C02CC1" w:rsidR="00405482" w:rsidRDefault="00405482" w:rsidP="00C750C1">
      <w:pPr>
        <w:rPr>
          <w:ins w:id="8" w:author="Author"/>
        </w:rPr>
      </w:pPr>
      <w:ins w:id="9" w:author="Author">
        <w:r>
          <w:t>U</w:t>
        </w:r>
        <w:r w:rsidRPr="00A22D0A">
          <w:t>naccou</w:t>
        </w:r>
        <w:r>
          <w:t>nted-for gene by environment (GxE) effects are recognized as part of the heritability “missed” by variants selected by genome-wide association studies (GWAS)</w:t>
        </w:r>
        <w:r>
          <w:fldChar w:fldCharType="begin"/>
        </w:r>
        <w:r>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9-13)</w:t>
        </w:r>
        <w:r>
          <w:t xml:space="preserve">, there has been limited success identifying </w:t>
        </w:r>
        <w:proofErr w:type="spellStart"/>
        <w:r>
          <w:t>GxEs</w:t>
        </w:r>
        <w:proofErr w:type="spellEnd"/>
        <w:r>
          <w:t xml:space="preserve">, in part due to the difficulty of measuring many environmental </w:t>
        </w:r>
        <w:r w:rsidRPr="00F54CEC">
          <w:t xml:space="preserve">exposures </w:t>
        </w:r>
        <w:r>
          <w:t>and</w:t>
        </w:r>
        <w:r w:rsidRPr="00F54CEC">
          <w:t xml:space="preserve"> </w:t>
        </w:r>
        <w:r>
          <w:t xml:space="preserve">insufficient </w:t>
        </w:r>
        <w:r w:rsidRPr="00F54CEC">
          <w:t xml:space="preserve">sample sizes </w:t>
        </w:r>
        <w:r w:rsidRPr="008B3596">
          <w:rPr>
            <w:highlight w:val="yellow"/>
          </w:rPr>
          <w:t>(9–11)</w:t>
        </w:r>
        <w:r>
          <w:t>. Genome-exposome wide association studies (GxE-WAS)</w:t>
        </w:r>
        <w:r w:rsidDel="0086291E">
          <w:t xml:space="preserve"> </w:t>
        </w:r>
        <w:r>
          <w:t xml:space="preserve">can test for interactions between genome variants (i.e., SNPs) and environmental exposures in large cohorts with comprehensive </w:t>
        </w:r>
        <w:r>
          <w:lastRenderedPageBreak/>
          <w:t xml:space="preserve">exposome and genome data, but the burden of multiple testing and computation time present challenges, and the selection of candidate SNPs from </w:t>
        </w:r>
        <w:r w:rsidRPr="002C5834">
          <w:rPr>
            <w:i/>
            <w:iCs/>
          </w:rPr>
          <w:t xml:space="preserve">a </w:t>
        </w:r>
        <w:r w:rsidRPr="00132580">
          <w:rPr>
            <w:i/>
            <w:iCs/>
          </w:rPr>
          <w:t>prior</w:t>
        </w:r>
        <w:r w:rsidRPr="002C5834">
          <w:rPr>
            <w:i/>
            <w:iCs/>
          </w:rPr>
          <w:t>i</w:t>
        </w:r>
        <w:r>
          <w:t xml:space="preserve"> biological knowledge can hinder hypothesis generation. Further, selecting variants from those reaching significance</w:t>
        </w:r>
        <w:r w:rsidRPr="00060038">
          <w:t xml:space="preserve"> </w:t>
        </w:r>
        <w:r>
          <w:t>in GWAS tends to produce false positives due to the ostensible assumption that all GXE interaction models involve</w:t>
        </w:r>
        <w:r w:rsidRPr="00F37303">
          <w:t xml:space="preserve"> </w:t>
        </w:r>
        <w:r w:rsidRPr="00161561">
          <w:t xml:space="preserve">strong </w:t>
        </w:r>
        <w:r>
          <w:t xml:space="preserve">genetic </w:t>
        </w:r>
        <w:r w:rsidRPr="00F37303">
          <w:t>marg</w:t>
        </w:r>
        <w:r w:rsidRPr="001A3D39">
          <w:t>inal effect</w:t>
        </w:r>
        <w:r w:rsidRPr="00161561">
          <w:t>s</w:t>
        </w:r>
        <w:r>
          <w:t xml:space="preserve">. </w:t>
        </w:r>
      </w:ins>
    </w:p>
    <w:p w14:paraId="79C3807C" w14:textId="4912E8F5" w:rsidR="00B4664C" w:rsidDel="00405482" w:rsidRDefault="003D6471" w:rsidP="00C750C1">
      <w:pPr>
        <w:rPr>
          <w:del w:id="10" w:author="Author"/>
        </w:rPr>
      </w:pPr>
      <w:del w:id="11" w:author="Author">
        <w:r w:rsidDel="00405482">
          <w:delText>M</w:delText>
        </w:r>
        <w:r w:rsidR="00B4664C" w:rsidDel="00405482">
          <w:delText xml:space="preserve">ost human traits </w:delText>
        </w:r>
        <w:r w:rsidDel="00405482">
          <w:delText>have a</w:delText>
        </w:r>
        <w:r w:rsidR="00B4664C" w:rsidDel="00405482">
          <w:delText xml:space="preserve"> complex</w:delText>
        </w:r>
        <w:r w:rsidRPr="003D6471" w:rsidDel="00405482">
          <w:delText xml:space="preserve"> </w:delText>
        </w:r>
        <w:r w:rsidDel="00405482">
          <w:delText>etiology and</w:delText>
        </w:r>
        <w:r w:rsidR="00B4664C" w:rsidDel="00405482">
          <w:delText xml:space="preserve"> are affected by both genetic and environmental factors and </w:delText>
        </w:r>
        <w:r w:rsidDel="00405482">
          <w:delText>the</w:delText>
        </w:r>
        <w:r w:rsidR="00176600" w:rsidDel="00405482">
          <w:delText>ir</w:delText>
        </w:r>
        <w:r w:rsidDel="00405482">
          <w:delText xml:space="preserve"> </w:delText>
        </w:r>
        <w:r w:rsidR="00B4664C" w:rsidDel="00405482">
          <w:delText xml:space="preserve">interactions. </w:delText>
        </w:r>
        <w:r w:rsidDel="00405482">
          <w:delText>Because e</w:delText>
        </w:r>
        <w:r w:rsidR="00B4664C" w:rsidDel="00405482">
          <w:delText xml:space="preserve">nvironmental exposures can regulate the biological processes underlying </w:delText>
        </w:r>
        <w:r w:rsidDel="00405482">
          <w:delText>a</w:delText>
        </w:r>
        <w:r w:rsidR="00B4664C" w:rsidDel="00405482">
          <w:delText xml:space="preserve"> ph</w:delText>
        </w:r>
        <w:r w:rsidR="00B4664C" w:rsidRPr="00A22D0A" w:rsidDel="00405482">
          <w:delText>enotype</w:delText>
        </w:r>
        <w:r w:rsidR="001607E3" w:rsidDel="00405482">
          <w:delText xml:space="preserve"> </w:delText>
        </w:r>
        <w:r w:rsidR="00B4664C" w:rsidRPr="00A22D0A" w:rsidDel="00405482">
          <w:delText>, unaccou</w:delText>
        </w:r>
        <w:r w:rsidR="00B4664C" w:rsidDel="00405482">
          <w:delText>nted</w:delText>
        </w:r>
        <w:r w:rsidR="00600C27" w:rsidDel="00405482">
          <w:delText>-</w:delText>
        </w:r>
        <w:r w:rsidDel="00405482">
          <w:delText xml:space="preserve">for </w:delText>
        </w:r>
        <w:bookmarkStart w:id="12" w:name="_Hlk86410018"/>
        <w:r w:rsidR="006B5779" w:rsidDel="00405482">
          <w:delText>gene by environment (</w:delText>
        </w:r>
        <w:r w:rsidR="00B4664C" w:rsidDel="00405482">
          <w:delText>GxE</w:delText>
        </w:r>
        <w:r w:rsidR="006B5779" w:rsidDel="00405482">
          <w:delText>)</w:delText>
        </w:r>
        <w:r w:rsidR="00B4664C" w:rsidDel="00405482">
          <w:delText xml:space="preserve"> effects are recognized as part of the heritability </w:delText>
        </w:r>
        <w:r w:rsidDel="00405482">
          <w:delText>“</w:delText>
        </w:r>
        <w:r w:rsidR="00B4664C" w:rsidDel="00405482">
          <w:delText>missed</w:delText>
        </w:r>
        <w:r w:rsidDel="00405482">
          <w:delText>”</w:delText>
        </w:r>
        <w:r w:rsidR="00B4664C" w:rsidDel="00405482">
          <w:delText xml:space="preserve"> by variants selected by </w:delText>
        </w:r>
        <w:r w:rsidDel="00405482">
          <w:delText>g</w:delText>
        </w:r>
        <w:r w:rsidR="00B4664C" w:rsidDel="00405482">
          <w:delText>enome-wide association studies (GWAS)</w:delText>
        </w:r>
        <w:bookmarkEnd w:id="12"/>
        <w:r w:rsidR="003E65EE" w:rsidDel="00405482">
          <w:fldChar w:fldCharType="begin"/>
        </w:r>
        <w:r w:rsidR="00846B31" w:rsidDel="00405482">
          <w:del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delInstrText>
        </w:r>
        <w:r w:rsidR="003E65EE" w:rsidDel="00405482">
          <w:fldChar w:fldCharType="separate"/>
        </w:r>
        <w:r w:rsidR="003B5F42" w:rsidRPr="003B5F42" w:rsidDel="00405482">
          <w:rPr>
            <w:rFonts w:ascii="Calibri" w:hAnsi="Calibri" w:cs="Calibri"/>
          </w:rPr>
          <w:delText>(Eichler et al. 2010; Van Ijzendoorn et al. 2011)</w:delText>
        </w:r>
        <w:r w:rsidR="003E65EE" w:rsidDel="00405482">
          <w:fldChar w:fldCharType="end"/>
        </w:r>
        <w:r w:rsidR="00B4664C" w:rsidDel="00405482">
          <w:delText xml:space="preserve">. </w:delText>
        </w:r>
        <w:r w:rsidR="00FD6AF1" w:rsidDel="00405482">
          <w:delText>While r</w:delText>
        </w:r>
        <w:r w:rsidR="00B4664C" w:rsidRPr="00161561" w:rsidDel="00405482">
          <w:delText xml:space="preserve">esearch in </w:delText>
        </w:r>
      </w:del>
      <w:ins w:id="13" w:author="Author">
        <w:del w:id="14" w:author="Author">
          <w:r w:rsidR="003D67AF" w:rsidDel="00405482">
            <w:delText>other fields</w:delText>
          </w:r>
        </w:del>
      </w:ins>
      <w:del w:id="15" w:author="Author">
        <w:r w:rsidR="00B4664C" w:rsidRPr="00161561" w:rsidDel="00405482">
          <w:delText>agricultural genetics, model organisms</w:delText>
        </w:r>
        <w:r w:rsidRPr="00161561" w:rsidDel="00405482">
          <w:delText>,</w:delText>
        </w:r>
        <w:r w:rsidR="00B4664C" w:rsidRPr="00161561" w:rsidDel="00405482">
          <w:delText xml:space="preserve"> and cell culture ha</w:delText>
        </w:r>
        <w:r w:rsidRPr="00161561" w:rsidDel="00405482">
          <w:delText>s</w:delText>
        </w:r>
        <w:r w:rsidR="00B4664C" w:rsidRPr="00161561" w:rsidDel="00405482">
          <w:delText xml:space="preserve"> cons</w:delText>
        </w:r>
        <w:r w:rsidRPr="00161561" w:rsidDel="00405482">
          <w:delText>istently found</w:delText>
        </w:r>
        <w:r w:rsidR="00B4664C" w:rsidRPr="00161561" w:rsidDel="00405482">
          <w:delText xml:space="preserve"> that genetic effects are context-dependent</w:delText>
        </w:r>
        <w:r w:rsidRPr="00161561" w:rsidDel="00405482">
          <w:delText xml:space="preserve"> </w:delText>
        </w:r>
        <w:r w:rsidRPr="005B40B4" w:rsidDel="00405482">
          <w:rPr>
            <w:highlight w:val="yellow"/>
          </w:rPr>
          <w:delText>(</w:delText>
        </w:r>
        <w:r w:rsidR="00B4664C" w:rsidRPr="005B40B4" w:rsidDel="00405482">
          <w:rPr>
            <w:highlight w:val="yellow"/>
          </w:rPr>
          <w:delText>9-13</w:delText>
        </w:r>
        <w:r w:rsidRPr="005B40B4" w:rsidDel="00405482">
          <w:rPr>
            <w:highlight w:val="yellow"/>
          </w:rPr>
          <w:delText>)</w:delText>
        </w:r>
        <w:r w:rsidR="00FD6AF1" w:rsidDel="00405482">
          <w:delText>, t</w:delText>
        </w:r>
        <w:r w:rsidR="00176600" w:rsidDel="00405482">
          <w:delText>here has been</w:delText>
        </w:r>
        <w:r w:rsidR="00600C27" w:rsidDel="00405482">
          <w:delText xml:space="preserve"> </w:delText>
        </w:r>
        <w:r w:rsidR="00B4664C" w:rsidDel="00405482">
          <w:delText xml:space="preserve">limited success in identifying </w:delText>
        </w:r>
        <w:r w:rsidDel="00405482">
          <w:delText>GxEs</w:delText>
        </w:r>
        <w:r w:rsidR="00B4664C" w:rsidDel="00405482">
          <w:delText xml:space="preserve"> in humans</w:delText>
        </w:r>
      </w:del>
      <w:ins w:id="16" w:author="Author">
        <w:del w:id="17" w:author="Author">
          <w:r w:rsidR="003D67AF" w:rsidDel="00405482">
            <w:delText xml:space="preserve">, in part due to </w:delText>
          </w:r>
        </w:del>
      </w:ins>
      <w:del w:id="18" w:author="Author">
        <w:r w:rsidR="00E948B3" w:rsidDel="00405482">
          <w:delText xml:space="preserve">. Among the reasons for this are the difficulty of measuring many </w:delText>
        </w:r>
        <w:r w:rsidR="00B4664C" w:rsidRPr="00F54CEC" w:rsidDel="00405482">
          <w:delText xml:space="preserve">environmental exposures </w:delText>
        </w:r>
        <w:r w:rsidR="004273BD" w:rsidDel="00405482">
          <w:delText>and</w:delText>
        </w:r>
        <w:r w:rsidR="00B4664C" w:rsidRPr="00F54CEC" w:rsidDel="00405482">
          <w:delText xml:space="preserve"> </w:delText>
        </w:r>
        <w:r w:rsidR="00E948B3" w:rsidDel="00405482">
          <w:delText xml:space="preserve">insufficient </w:delText>
        </w:r>
        <w:r w:rsidR="00B4664C" w:rsidRPr="00F54CEC" w:rsidDel="00405482">
          <w:delText xml:space="preserve">sample sizes </w:delText>
        </w:r>
        <w:r w:rsidR="00BD11DD" w:rsidRPr="008B3596" w:rsidDel="00405482">
          <w:rPr>
            <w:highlight w:val="yellow"/>
          </w:rPr>
          <w:delText>(9–11)</w:delText>
        </w:r>
        <w:r w:rsidR="00B4664C" w:rsidDel="00405482">
          <w:delText>.</w:delText>
        </w:r>
      </w:del>
    </w:p>
    <w:p w14:paraId="25699113" w14:textId="2E5F5B9B" w:rsidR="00E0329C" w:rsidDel="00405482" w:rsidRDefault="00BD11DD" w:rsidP="00C750C1">
      <w:pPr>
        <w:rPr>
          <w:del w:id="19" w:author="Author"/>
        </w:rPr>
      </w:pPr>
      <w:del w:id="20" w:author="Author">
        <w:r w:rsidDel="00405482">
          <w:delText>In large cohort</w:delText>
        </w:r>
        <w:r w:rsidR="004273BD" w:rsidDel="00405482">
          <w:delText>s</w:delText>
        </w:r>
        <w:r w:rsidDel="00405482">
          <w:delText xml:space="preserve"> with comprehensive exposome and genome data, a genome-exposome wide </w:delText>
        </w:r>
        <w:r w:rsidR="003B5F42" w:rsidDel="00405482">
          <w:delText>association study</w:delText>
        </w:r>
        <w:r w:rsidDel="00405482">
          <w:delText xml:space="preserve"> </w:delText>
        </w:r>
        <w:r w:rsidR="00D2261D" w:rsidDel="00405482">
          <w:delText xml:space="preserve">(GxE-WAS) </w:delText>
        </w:r>
        <w:r w:rsidR="00107F96" w:rsidDel="00405482">
          <w:delText>can test</w:delText>
        </w:r>
        <w:r w:rsidDel="00405482">
          <w:delText xml:space="preserve"> for interactions</w:delText>
        </w:r>
        <w:r w:rsidR="00704344" w:rsidDel="00405482">
          <w:delText xml:space="preserve"> between genome variants </w:delText>
        </w:r>
        <w:r w:rsidR="003F3DB6" w:rsidDel="00405482">
          <w:delText xml:space="preserve">(i.e., SNPs) </w:delText>
        </w:r>
        <w:r w:rsidR="00704344" w:rsidDel="00405482">
          <w:delText xml:space="preserve">and environmental </w:delText>
        </w:r>
        <w:r w:rsidR="005C42FA" w:rsidDel="00405482">
          <w:delText>exposures</w:delText>
        </w:r>
        <w:r w:rsidR="00060038" w:rsidDel="00405482">
          <w:delText xml:space="preserve">. However, due to the overwhelming number of </w:delText>
        </w:r>
        <w:r w:rsidR="619C1D2F" w:rsidDel="00405482">
          <w:delText>combinations</w:delText>
        </w:r>
        <w:r w:rsidR="00060038" w:rsidDel="00405482">
          <w:delText xml:space="preserve"> between exposures and genome variants</w:delText>
        </w:r>
        <w:r w:rsidR="00183B91" w:rsidDel="00405482">
          <w:delText>,</w:delText>
        </w:r>
        <w:r w:rsidR="00060038" w:rsidDel="00405482">
          <w:delText xml:space="preserve"> the burden of </w:delText>
        </w:r>
        <w:r w:rsidDel="00405482">
          <w:delText>multiple testing and computation</w:delText>
        </w:r>
        <w:r w:rsidR="00731E16" w:rsidDel="00405482">
          <w:delText xml:space="preserve"> </w:delText>
        </w:r>
        <w:r w:rsidR="00FA287B" w:rsidDel="00405482">
          <w:delText xml:space="preserve">time </w:delText>
        </w:r>
        <w:r w:rsidR="003544B7" w:rsidDel="00405482">
          <w:delText>a</w:delText>
        </w:r>
        <w:r w:rsidR="00FA287B" w:rsidDel="00405482">
          <w:delText>re</w:delText>
        </w:r>
        <w:r w:rsidR="00060038" w:rsidDel="00405482">
          <w:delText xml:space="preserve"> </w:delText>
        </w:r>
        <w:r w:rsidR="00D21C81" w:rsidDel="00405482">
          <w:delText>severe</w:delText>
        </w:r>
      </w:del>
      <w:ins w:id="21" w:author="Author">
        <w:del w:id="22" w:author="Author">
          <w:r w:rsidR="003D67AF" w:rsidDel="00405482">
            <w:delText>present</w:delText>
          </w:r>
        </w:del>
      </w:ins>
      <w:del w:id="23" w:author="Author">
        <w:r w:rsidDel="00405482">
          <w:delText xml:space="preserve"> </w:delText>
        </w:r>
        <w:r w:rsidR="00731E16" w:rsidDel="00405482">
          <w:delText>challenge</w:delText>
        </w:r>
        <w:r w:rsidR="00FA287B" w:rsidDel="00405482">
          <w:delText>s</w:delText>
        </w:r>
        <w:r w:rsidDel="00405482">
          <w:delText>.</w:delText>
        </w:r>
        <w:r w:rsidR="00CA45F2" w:rsidDel="00405482">
          <w:delText xml:space="preserve"> </w:delText>
        </w:r>
      </w:del>
      <w:ins w:id="24" w:author="Author">
        <w:del w:id="25" w:author="Author">
          <w:r w:rsidR="003D67AF" w:rsidDel="00405482">
            <w:delText>The widely used approach of selecting c</w:delText>
          </w:r>
        </w:del>
      </w:ins>
      <w:del w:id="26" w:author="Author">
        <w:r w:rsidR="0007181D" w:rsidDel="00405482">
          <w:delText>M</w:delText>
        </w:r>
        <w:r w:rsidR="003A4116" w:rsidDel="00405482">
          <w:delText>ore practical</w:delText>
        </w:r>
        <w:r w:rsidR="0007181D" w:rsidDel="00405482">
          <w:delText xml:space="preserve">ly, </w:delText>
        </w:r>
        <w:r w:rsidR="00FA287B" w:rsidDel="00405482">
          <w:delText xml:space="preserve">candidate </w:delText>
        </w:r>
        <w:r w:rsidR="00AD48F4" w:rsidDel="00405482">
          <w:delText>SNPs</w:delText>
        </w:r>
        <w:r w:rsidR="00453D4B" w:rsidDel="00405482">
          <w:delText xml:space="preserve"> </w:delText>
        </w:r>
        <w:r w:rsidR="009B7A1C" w:rsidDel="00405482">
          <w:delText xml:space="preserve">in or near </w:delText>
        </w:r>
        <w:r w:rsidR="00D65492" w:rsidDel="00405482">
          <w:delText xml:space="preserve">genome </w:delText>
        </w:r>
        <w:r w:rsidR="009B7A1C" w:rsidDel="00405482">
          <w:delText xml:space="preserve">features </w:delText>
        </w:r>
        <w:r w:rsidR="005D79EE" w:rsidDel="00405482">
          <w:delText xml:space="preserve">likely to </w:delText>
        </w:r>
        <w:r w:rsidR="00060038" w:rsidDel="00405482">
          <w:delText xml:space="preserve">affect </w:delText>
        </w:r>
        <w:r w:rsidR="0000779F" w:rsidDel="00405482">
          <w:delText xml:space="preserve">the phenotype </w:delText>
        </w:r>
        <w:r w:rsidR="00474C36" w:rsidDel="00405482">
          <w:delText>according to</w:delText>
        </w:r>
      </w:del>
      <w:ins w:id="27" w:author="Author">
        <w:del w:id="28" w:author="Author">
          <w:r w:rsidR="003D67AF" w:rsidDel="00405482">
            <w:delText>from</w:delText>
          </w:r>
        </w:del>
      </w:ins>
      <w:del w:id="29" w:author="Author">
        <w:r w:rsidR="00474C36" w:rsidDel="00405482">
          <w:delText xml:space="preserve"> </w:delText>
        </w:r>
        <w:r w:rsidR="00FB3BCD" w:rsidRPr="002C5834" w:rsidDel="00405482">
          <w:rPr>
            <w:i/>
            <w:iCs/>
          </w:rPr>
          <w:delText xml:space="preserve">a </w:delText>
        </w:r>
        <w:r w:rsidR="00CA45F2" w:rsidRPr="00132580" w:rsidDel="00405482">
          <w:rPr>
            <w:i/>
            <w:iCs/>
          </w:rPr>
          <w:delText>prior</w:delText>
        </w:r>
        <w:r w:rsidR="00FB3BCD" w:rsidRPr="002C5834" w:rsidDel="00405482">
          <w:rPr>
            <w:i/>
            <w:iCs/>
          </w:rPr>
          <w:delText>i</w:delText>
        </w:r>
        <w:r w:rsidR="00CA45F2" w:rsidDel="00405482">
          <w:delText xml:space="preserve"> </w:delText>
        </w:r>
        <w:r w:rsidR="00E948B3" w:rsidDel="00405482">
          <w:delText>biological knowledge</w:delText>
        </w:r>
        <w:r w:rsidR="0048148C" w:rsidDel="00405482">
          <w:delText>,</w:delText>
        </w:r>
        <w:r w:rsidR="006970ED" w:rsidDel="00405482">
          <w:delText xml:space="preserve"> or </w:delText>
        </w:r>
      </w:del>
      <w:ins w:id="30" w:author="Author">
        <w:del w:id="31" w:author="Author">
          <w:r w:rsidR="003D67AF" w:rsidDel="00405482">
            <w:delText xml:space="preserve">from </w:delText>
          </w:r>
        </w:del>
      </w:ins>
      <w:del w:id="32" w:author="Author">
        <w:r w:rsidR="00C96FA0" w:rsidDel="00405482">
          <w:delText>variants</w:delText>
        </w:r>
        <w:r w:rsidR="00D65492" w:rsidDel="00405482">
          <w:delText xml:space="preserve"> </w:delText>
        </w:r>
        <w:r w:rsidR="00E41102" w:rsidDel="00405482">
          <w:delText xml:space="preserve">reaching </w:delText>
        </w:r>
        <w:r w:rsidR="00060038" w:rsidDel="00405482">
          <w:delText xml:space="preserve">a </w:delText>
        </w:r>
        <w:r w:rsidR="002B6265" w:rsidDel="00405482">
          <w:delText xml:space="preserve">certain </w:delText>
        </w:r>
        <w:r w:rsidR="00060038" w:rsidDel="00405482">
          <w:delText>significance</w:delText>
        </w:r>
        <w:r w:rsidR="00060038" w:rsidRPr="00060038" w:rsidDel="00405482">
          <w:delText xml:space="preserve"> </w:delText>
        </w:r>
        <w:r w:rsidR="00060038" w:rsidDel="00405482">
          <w:delText xml:space="preserve">level in </w:delText>
        </w:r>
        <w:r w:rsidR="007A4138" w:rsidDel="00405482">
          <w:delText>GWAS</w:delText>
        </w:r>
        <w:r w:rsidR="00060038" w:rsidDel="00405482">
          <w:delText>,</w:delText>
        </w:r>
        <w:r w:rsidR="007A4138" w:rsidDel="00405482">
          <w:delText xml:space="preserve"> </w:delText>
        </w:r>
        <w:r w:rsidR="00060038" w:rsidDel="00405482">
          <w:delText>can be prioritized</w:delText>
        </w:r>
        <w:r w:rsidR="619C1D2F" w:rsidDel="00405482">
          <w:delText xml:space="preserve"> for interaction testing</w:delText>
        </w:r>
        <w:r w:rsidR="35CD1707" w:rsidDel="00405482">
          <w:delText>.</w:delText>
        </w:r>
        <w:r w:rsidR="00E948B3" w:rsidDel="00405482">
          <w:delText xml:space="preserve"> </w:delText>
        </w:r>
        <w:r w:rsidR="009B7A1C" w:rsidDel="00405482">
          <w:delText>T</w:delText>
        </w:r>
        <w:r w:rsidR="00D53B5F" w:rsidDel="00405482">
          <w:delText>he</w:delText>
        </w:r>
        <w:r w:rsidR="00E41102" w:rsidDel="00405482">
          <w:delText>se approaches</w:delText>
        </w:r>
        <w:r w:rsidR="003544B7" w:rsidDel="00405482">
          <w:delText>,</w:delText>
        </w:r>
        <w:r w:rsidR="00D53B5F" w:rsidDel="00405482">
          <w:delText xml:space="preserve"> </w:delText>
        </w:r>
        <w:r w:rsidR="00D65492" w:rsidDel="00405482">
          <w:delText xml:space="preserve">however, </w:delText>
        </w:r>
        <w:r w:rsidR="006B761B" w:rsidDel="00405482">
          <w:delText xml:space="preserve">either </w:delText>
        </w:r>
      </w:del>
      <w:ins w:id="33" w:author="Author">
        <w:del w:id="34" w:author="Author">
          <w:r w:rsidR="003D67AF" w:rsidDel="00405482">
            <w:delText xml:space="preserve">can </w:delText>
          </w:r>
        </w:del>
      </w:ins>
      <w:del w:id="35" w:author="Author">
        <w:r w:rsidR="00162C84" w:rsidDel="00405482">
          <w:delText>hind</w:delText>
        </w:r>
        <w:r w:rsidR="00F92810" w:rsidDel="00405482">
          <w:delText>er</w:delText>
        </w:r>
        <w:r w:rsidR="00162C84" w:rsidDel="00405482">
          <w:delText xml:space="preserve"> hypothesis generati</w:delText>
        </w:r>
        <w:r w:rsidR="00060038" w:rsidDel="00405482">
          <w:delText>on</w:delText>
        </w:r>
        <w:r w:rsidR="006B761B" w:rsidDel="00405482">
          <w:delText xml:space="preserve"> due to the reliance on prior </w:delText>
        </w:r>
        <w:r w:rsidR="005F76A7" w:rsidDel="00405482">
          <w:delText xml:space="preserve">knowledge </w:delText>
        </w:r>
        <w:r w:rsidR="006B761B" w:rsidDel="00405482">
          <w:delText xml:space="preserve">or </w:delText>
        </w:r>
        <w:r w:rsidR="00060038" w:rsidDel="00405482">
          <w:delText xml:space="preserve">are </w:delText>
        </w:r>
      </w:del>
      <w:ins w:id="36" w:author="Author">
        <w:del w:id="37" w:author="Author">
          <w:r w:rsidR="003D67AF" w:rsidDel="00405482">
            <w:delText xml:space="preserve">a tendency to produce </w:delText>
          </w:r>
        </w:del>
      </w:ins>
      <w:del w:id="38" w:author="Author">
        <w:r w:rsidR="00BD5726" w:rsidDel="00405482">
          <w:delText>prone</w:delText>
        </w:r>
        <w:r w:rsidR="000B30A1" w:rsidDel="00405482">
          <w:delText xml:space="preserve"> to </w:delText>
        </w:r>
        <w:r w:rsidR="00EB298B" w:rsidDel="00405482">
          <w:delText xml:space="preserve">false </w:delText>
        </w:r>
        <w:r w:rsidR="00BD5726" w:rsidDel="00405482">
          <w:delText>positives</w:delText>
        </w:r>
        <w:r w:rsidR="00EB298B" w:rsidDel="00405482">
          <w:delText xml:space="preserve"> </w:delText>
        </w:r>
        <w:r w:rsidR="00165F15" w:rsidDel="00405482">
          <w:delText xml:space="preserve">due to the </w:delText>
        </w:r>
      </w:del>
      <w:ins w:id="39" w:author="Author">
        <w:del w:id="40" w:author="Author">
          <w:r w:rsidR="003D67AF" w:rsidDel="00405482">
            <w:delText xml:space="preserve">ostensible </w:delText>
          </w:r>
        </w:del>
      </w:ins>
      <w:del w:id="41" w:author="Author">
        <w:r w:rsidR="00165F15" w:rsidDel="00405482">
          <w:delText xml:space="preserve">assumption </w:delText>
        </w:r>
        <w:r w:rsidR="00CD17C7" w:rsidDel="00405482">
          <w:delText xml:space="preserve">that </w:delText>
        </w:r>
        <w:r w:rsidR="5B6788A0" w:rsidDel="00405482">
          <w:delText>all G</w:delText>
        </w:r>
        <w:r w:rsidR="00AA12C8" w:rsidDel="00405482">
          <w:delText>X</w:delText>
        </w:r>
        <w:r w:rsidR="5B6788A0" w:rsidDel="00405482">
          <w:delText>E interaction models involve</w:delText>
        </w:r>
        <w:r w:rsidR="00CA45F2" w:rsidRPr="00F37303" w:rsidDel="00405482">
          <w:delText xml:space="preserve"> </w:delText>
        </w:r>
        <w:r w:rsidR="00CA45F2" w:rsidRPr="00161561" w:rsidDel="00405482">
          <w:delText xml:space="preserve">strong </w:delText>
        </w:r>
        <w:r w:rsidR="3771E6A7" w:rsidDel="00405482">
          <w:delText xml:space="preserve">genetic </w:delText>
        </w:r>
        <w:r w:rsidR="00CA45F2" w:rsidRPr="00F37303" w:rsidDel="00405482">
          <w:delText>marg</w:delText>
        </w:r>
        <w:r w:rsidR="00CA45F2" w:rsidRPr="001A3D39" w:rsidDel="00405482">
          <w:delText xml:space="preserve">inal </w:delText>
        </w:r>
        <w:r w:rsidR="00783D84" w:rsidRPr="001A3D39" w:rsidDel="00405482">
          <w:delText>effect</w:delText>
        </w:r>
        <w:r w:rsidR="00783D84" w:rsidRPr="00161561" w:rsidDel="00405482">
          <w:delText>s</w:delText>
        </w:r>
        <w:r w:rsidR="00783D84" w:rsidDel="00405482">
          <w:delText>,</w:delText>
        </w:r>
        <w:r w:rsidR="00E0329C" w:rsidDel="00405482">
          <w:delText xml:space="preserve"> </w:delText>
        </w:r>
        <w:r w:rsidR="00EA2EA7" w:rsidDel="00405482">
          <w:delText xml:space="preserve">which is </w:delText>
        </w:r>
        <w:r w:rsidR="00E0329C" w:rsidRPr="00161561" w:rsidDel="00405482">
          <w:delText xml:space="preserve">not </w:delText>
        </w:r>
        <w:r w:rsidR="00CD17C7" w:rsidDel="00405482">
          <w:delText>necessarily</w:delText>
        </w:r>
        <w:r w:rsidR="001C2A72" w:rsidRPr="00161561" w:rsidDel="00405482">
          <w:delText xml:space="preserve"> </w:delText>
        </w:r>
        <w:r w:rsidR="00EA2EA7" w:rsidDel="00405482">
          <w:delText>true</w:delText>
        </w:r>
        <w:r w:rsidR="00E0329C" w:rsidDel="00405482">
          <w:delText>.</w:delText>
        </w:r>
        <w:r w:rsidR="00E0329C" w:rsidRPr="002E261A" w:rsidDel="00405482">
          <w:delText xml:space="preserve"> </w:delText>
        </w:r>
      </w:del>
    </w:p>
    <w:p w14:paraId="67BD2751" w14:textId="291BF152" w:rsidR="006802D4" w:rsidRDefault="00A01365" w:rsidP="00C750C1">
      <w:del w:id="42" w:author="Author">
        <w:r w:rsidDel="003D67AF">
          <w:delText xml:space="preserve">These issues </w:delText>
        </w:r>
        <w:r w:rsidR="00E948B3" w:rsidDel="003D67AF">
          <w:delText xml:space="preserve">have </w:delText>
        </w:r>
        <w:r w:rsidDel="003D67AF">
          <w:delText>m</w:delText>
        </w:r>
      </w:del>
      <w:ins w:id="43" w:author="Author">
        <w:r w:rsidR="003D67AF">
          <w:t>M</w:t>
        </w:r>
      </w:ins>
      <w:r>
        <w:t>otivate</w:t>
      </w:r>
      <w:r w:rsidR="00E948B3">
        <w:t>d</w:t>
      </w:r>
      <w:r>
        <w:t xml:space="preserve"> </w:t>
      </w:r>
      <w:bookmarkStart w:id="44" w:name="_Hlk86410411"/>
      <w:ins w:id="45" w:author="Author">
        <w:r w:rsidR="003D67AF">
          <w:t xml:space="preserve">by these issues, we </w:t>
        </w:r>
      </w:ins>
      <w:del w:id="46" w:author="Author">
        <w:r w:rsidR="00060038" w:rsidDel="003D67AF">
          <w:delText xml:space="preserve">the </w:delText>
        </w:r>
      </w:del>
      <w:r w:rsidR="00060038">
        <w:t>develop</w:t>
      </w:r>
      <w:ins w:id="47" w:author="Author">
        <w:r w:rsidR="003D67AF">
          <w:t xml:space="preserve">ed </w:t>
        </w:r>
        <w:r w:rsidR="00405482">
          <w:t xml:space="preserve">variance loci analysis (VLA), </w:t>
        </w:r>
        <w:r w:rsidR="003D67AF">
          <w:t xml:space="preserve">an </w:t>
        </w:r>
      </w:ins>
      <w:del w:id="48" w:author="Author">
        <w:r w:rsidR="00060038" w:rsidDel="003D67AF">
          <w:delText xml:space="preserve">ment of </w:delText>
        </w:r>
      </w:del>
      <w:r w:rsidR="006802D4" w:rsidRPr="002D676C">
        <w:t>alternative</w:t>
      </w:r>
      <w:r w:rsidR="00060038">
        <w:t xml:space="preserve"> approach</w:t>
      </w:r>
      <w:ins w:id="49" w:author="Author">
        <w:r w:rsidR="003D67AF">
          <w:t xml:space="preserve"> that involves </w:t>
        </w:r>
      </w:ins>
      <w:del w:id="50" w:author="Author">
        <w:r w:rsidR="00060038" w:rsidDel="003D67AF">
          <w:delText>e</w:delText>
        </w:r>
        <w:r w:rsidR="0049387B" w:rsidDel="003D67AF">
          <w:delText>s</w:delText>
        </w:r>
        <w:r w:rsidR="006802D4" w:rsidRPr="002D676C" w:rsidDel="003D67AF">
          <w:delText>.</w:delText>
        </w:r>
        <w:bookmarkEnd w:id="44"/>
        <w:r w:rsidR="006802D4" w:rsidRPr="005D372F" w:rsidDel="003D67AF">
          <w:delText xml:space="preserve"> </w:delText>
        </w:r>
        <w:bookmarkStart w:id="51" w:name="_Hlk86410444"/>
        <w:r w:rsidR="00151954" w:rsidDel="003D67AF">
          <w:delText>A</w:delText>
        </w:r>
        <w:r w:rsidR="006802D4" w:rsidDel="003D67AF">
          <w:delText xml:space="preserve"> promising strategy is </w:delText>
        </w:r>
        <w:r w:rsidR="002E666A" w:rsidDel="003D67AF">
          <w:delText xml:space="preserve">to </w:delText>
        </w:r>
      </w:del>
      <w:r w:rsidR="00FA287B">
        <w:t>perform</w:t>
      </w:r>
      <w:ins w:id="52" w:author="Author">
        <w:r w:rsidR="003D67AF">
          <w:t>ing</w:t>
        </w:r>
      </w:ins>
      <w:r w:rsidR="00FA287B">
        <w:t xml:space="preserve"> a genome-wide </w:t>
      </w:r>
      <w:r w:rsidR="008A2DBE">
        <w:t>search</w:t>
      </w:r>
      <w:r w:rsidR="00501804">
        <w:t xml:space="preserve">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060038">
        <w:t xml:space="preserve">and </w:t>
      </w:r>
      <w:del w:id="53" w:author="Author">
        <w:r w:rsidR="00EE6B02" w:rsidDel="00405482">
          <w:delText xml:space="preserve">then </w:delText>
        </w:r>
      </w:del>
      <w:r w:rsidR="00B45C9A">
        <w:t>us</w:t>
      </w:r>
      <w:ins w:id="54" w:author="Author">
        <w:r w:rsidR="003D67AF">
          <w:t>ing</w:t>
        </w:r>
      </w:ins>
      <w:del w:id="55" w:author="Author">
        <w:r w:rsidR="00B45C9A" w:rsidDel="003D67AF">
          <w:delText>e</w:delText>
        </w:r>
      </w:del>
      <w:r w:rsidR="00B45C9A">
        <w:t xml:space="preserve"> </w:t>
      </w:r>
      <w:r w:rsidR="00D96E02">
        <w:t>the</w:t>
      </w:r>
      <w:ins w:id="56" w:author="Author">
        <w:r w:rsidR="00405482">
          <w:t>se</w:t>
        </w:r>
      </w:ins>
      <w:r w:rsidR="00D96E02">
        <w:t xml:space="preserv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51"/>
      <w:r w:rsidR="006802D4">
        <w:t xml:space="preserve">. </w:t>
      </w:r>
      <w:r w:rsidR="00D74837">
        <w:t xml:space="preserve">The </w:t>
      </w:r>
      <w:r w:rsidR="0039541A">
        <w:t xml:space="preserve">selection cohort must </w:t>
      </w:r>
      <w:r w:rsidR="000711CF">
        <w:t xml:space="preserve">collect </w:t>
      </w:r>
      <w:r w:rsidR="008A6DC9">
        <w:t xml:space="preserve">phenotypes close to </w:t>
      </w:r>
      <w:del w:id="57" w:author="Author">
        <w:r w:rsidR="008A6DC9" w:rsidDel="00E5254E">
          <w:delText xml:space="preserve">that </w:delText>
        </w:r>
      </w:del>
      <w:ins w:id="58" w:author="Author">
        <w:r w:rsidR="00E5254E">
          <w:t xml:space="preserve">the phenotype </w:t>
        </w:r>
      </w:ins>
      <w:r w:rsidR="008A6DC9">
        <w:t>of interest in the discovery cohort</w:t>
      </w:r>
      <w:r w:rsidR="0039541A">
        <w:t>, but no</w:t>
      </w:r>
      <w:r w:rsidR="00D74837">
        <w:t xml:space="preserve"> </w:t>
      </w:r>
      <w:r w:rsidR="0039541A">
        <w:t>e</w:t>
      </w:r>
      <w:r w:rsidR="00060038">
        <w:t>xposome dat</w:t>
      </w:r>
      <w:r w:rsidR="00183B91">
        <w:t>a</w:t>
      </w:r>
      <w:r w:rsidR="00060038">
        <w:t xml:space="preserve"> is required</w:t>
      </w:r>
      <w:r w:rsidR="008A6DC9">
        <w:t xml:space="preserve"> in the </w:t>
      </w:r>
      <w:del w:id="59" w:author="Author">
        <w:r w:rsidR="008A6DC9" w:rsidDel="00405482">
          <w:delText>former</w:delText>
        </w:r>
      </w:del>
      <w:ins w:id="60" w:author="Author">
        <w:r w:rsidR="00405482">
          <w:t>discovery cohort</w:t>
        </w:r>
      </w:ins>
      <w:r w:rsidR="003424EC">
        <w:t xml:space="preserve">.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del w:id="61" w:author="Author">
        <w:r w:rsidR="003772FA" w:rsidDel="00405482">
          <w:delText xml:space="preserve">a </w:delText>
        </w:r>
      </w:del>
      <w:r w:rsidR="003772FA">
        <w:t>GWAS</w:t>
      </w:r>
      <w:r w:rsidR="0050486B">
        <w:t xml:space="preserve"> </w:t>
      </w:r>
      <w:r w:rsidR="00183B91">
        <w:t xml:space="preserve">that </w:t>
      </w:r>
      <w:r w:rsidR="00151954" w:rsidRPr="0078638B">
        <w:t>test</w:t>
      </w:r>
      <w:del w:id="62" w:author="Author">
        <w:r w:rsidR="003544B7" w:rsidDel="00405482">
          <w:delText>s</w:delText>
        </w:r>
      </w:del>
      <w:r w:rsidR="00151954" w:rsidRPr="0078638B">
        <w:t xml:space="preserve">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w:t>
      </w:r>
      <w:del w:id="63" w:author="Author">
        <w:r w:rsidR="00B11887" w:rsidDel="003D67AF">
          <w:delText xml:space="preserve">than GWAS QTL, </w:delText>
        </w:r>
      </w:del>
      <w:r w:rsidR="005D037E">
        <w:t>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183B91">
        <w:t xml:space="preserv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241DF6F8" w:rsidR="00D55A18" w:rsidRPr="002D676C" w:rsidRDefault="002626BB" w:rsidP="00C750C1">
      <w:pPr>
        <w:pStyle w:val="Heading2"/>
      </w:pPr>
      <w:bookmarkStart w:id="64" w:name="_Hlk103780366"/>
      <w:r>
        <w:t>V</w:t>
      </w:r>
      <w:r w:rsidR="00D55A18" w:rsidRPr="002D676C">
        <w:t>ariance quantitative trait loci (vQTL)</w:t>
      </w:r>
      <w:r>
        <w:t xml:space="preserve"> analysis</w:t>
      </w:r>
    </w:p>
    <w:p w14:paraId="143028F0" w14:textId="07644D71" w:rsidR="00616994" w:rsidRPr="00405482" w:rsidDel="00E35322" w:rsidRDefault="008C7A9A" w:rsidP="00C750C1">
      <w:pPr>
        <w:rPr>
          <w:del w:id="65" w:author="Author"/>
        </w:rPr>
      </w:pPr>
      <w:commentRangeStart w:id="66"/>
      <w:r w:rsidRPr="00405482">
        <w:t>A</w:t>
      </w:r>
      <w:r w:rsidR="00986990" w:rsidRPr="00405482">
        <w:t xml:space="preserve"> </w:t>
      </w:r>
      <w:r w:rsidR="00C80AE7" w:rsidRPr="00405482">
        <w:t xml:space="preserve">vQTL </w:t>
      </w:r>
      <w:r w:rsidR="00AC25B2" w:rsidRPr="00405482">
        <w:t xml:space="preserve">can </w:t>
      </w:r>
      <w:r w:rsidR="00C80AE7" w:rsidRPr="00405482">
        <w:t xml:space="preserve">be induced by </w:t>
      </w:r>
      <w:r w:rsidR="008F2106" w:rsidRPr="00405482">
        <w:t xml:space="preserve">a </w:t>
      </w:r>
      <w:r w:rsidR="00C80AE7" w:rsidRPr="00405482">
        <w:t xml:space="preserve">GxE </w:t>
      </w:r>
      <w:r w:rsidR="00D55A18" w:rsidRPr="00405482">
        <w:t xml:space="preserve">effect unaccounted </w:t>
      </w:r>
      <w:r w:rsidR="003527AB" w:rsidRPr="00405482">
        <w:t xml:space="preserve">for in </w:t>
      </w:r>
      <w:r w:rsidR="00D55A18" w:rsidRPr="00405482">
        <w:t>a GWAS linear model</w:t>
      </w:r>
      <w:r w:rsidR="00137E51" w:rsidRPr="00405482">
        <w:t>,</w:t>
      </w:r>
      <w:r w:rsidR="00986990" w:rsidRPr="00405482">
        <w:t xml:space="preserve"> </w:t>
      </w:r>
      <w:r w:rsidR="00D55A18" w:rsidRPr="00405482">
        <w:t xml:space="preserve">resulting in uneven variation </w:t>
      </w:r>
      <w:r w:rsidR="00986990" w:rsidRPr="00405482">
        <w:t>around</w:t>
      </w:r>
      <w:r w:rsidR="003527AB" w:rsidRPr="00405482">
        <w:t xml:space="preserve"> </w:t>
      </w:r>
      <w:r w:rsidR="00986990" w:rsidRPr="00405482">
        <w:t xml:space="preserve">the </w:t>
      </w:r>
      <w:r w:rsidR="00406CDA" w:rsidRPr="00405482">
        <w:t xml:space="preserve">mean </w:t>
      </w:r>
      <w:r w:rsidR="00D55A18" w:rsidRPr="00405482">
        <w:t xml:space="preserve">regression line across </w:t>
      </w:r>
      <w:r w:rsidR="00986990" w:rsidRPr="00405482">
        <w:t>genotype</w:t>
      </w:r>
      <w:r w:rsidR="00B209DB" w:rsidRPr="00405482">
        <w:t>s</w:t>
      </w:r>
      <w:r w:rsidR="005C7E34" w:rsidRPr="00405482">
        <w:t xml:space="preserve"> </w:t>
      </w:r>
      <w:r w:rsidRPr="00C51D9C">
        <w:fldChar w:fldCharType="begin"/>
      </w:r>
      <w:r w:rsidRPr="00405482">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rsidRPr="00C51D9C">
        <w:fldChar w:fldCharType="separate"/>
      </w:r>
      <w:r w:rsidR="00165E35" w:rsidRPr="00405482">
        <w:rPr>
          <w:noProof/>
        </w:rPr>
        <w:t>(7)</w:t>
      </w:r>
      <w:r w:rsidRPr="00C51D9C">
        <w:fldChar w:fldCharType="end"/>
      </w:r>
      <w:r w:rsidR="00137E51" w:rsidRPr="00405482">
        <w:t>.</w:t>
      </w:r>
      <w:bookmarkStart w:id="67" w:name="_Hlk86410903"/>
      <w:r w:rsidR="00AC25B2" w:rsidRPr="00405482">
        <w:t xml:space="preserve"> Such</w:t>
      </w:r>
      <w:r w:rsidR="00986990" w:rsidRPr="00405482">
        <w:t xml:space="preserve"> vQTL</w:t>
      </w:r>
      <w:r w:rsidR="00AC25B2" w:rsidRPr="00405482">
        <w:t>s</w:t>
      </w:r>
      <w:r w:rsidR="00F76966" w:rsidRPr="00405482">
        <w:t xml:space="preserve"> </w:t>
      </w:r>
      <w:r w:rsidR="00AC25B2" w:rsidRPr="00405482">
        <w:t xml:space="preserve">can be </w:t>
      </w:r>
      <w:r w:rsidR="005A2DA4" w:rsidRPr="00405482">
        <w:t>detected</w:t>
      </w:r>
      <w:r w:rsidR="00AC25B2" w:rsidRPr="00405482">
        <w:t xml:space="preserve"> by</w:t>
      </w:r>
      <w:r w:rsidR="0006415D" w:rsidRPr="00405482">
        <w:t xml:space="preserve"> fit</w:t>
      </w:r>
      <w:r w:rsidR="00AC25B2" w:rsidRPr="00405482">
        <w:t>ting</w:t>
      </w:r>
      <w:r w:rsidR="0006415D" w:rsidRPr="00405482">
        <w:t xml:space="preserve"> </w:t>
      </w:r>
      <w:r w:rsidR="00676660" w:rsidRPr="00405482">
        <w:t xml:space="preserve">the </w:t>
      </w:r>
      <w:r w:rsidR="003158F1" w:rsidRPr="00405482">
        <w:t xml:space="preserve">variation </w:t>
      </w:r>
      <w:r w:rsidR="00986990" w:rsidRPr="00405482">
        <w:t xml:space="preserve">with </w:t>
      </w:r>
      <w:r w:rsidR="00D55A18" w:rsidRPr="00405482">
        <w:t xml:space="preserve">the </w:t>
      </w:r>
      <w:r w:rsidR="00137E51" w:rsidRPr="00405482">
        <w:t xml:space="preserve">same </w:t>
      </w:r>
      <w:r w:rsidR="00D55A18" w:rsidRPr="00405482">
        <w:t>genotype</w:t>
      </w:r>
      <w:r w:rsidR="0006415D" w:rsidRPr="00405482">
        <w:t xml:space="preserve"> via a second linear model</w:t>
      </w:r>
      <w:r w:rsidR="00D55A18" w:rsidRPr="00405482">
        <w:t xml:space="preserve">. </w:t>
      </w:r>
      <w:bookmarkEnd w:id="67"/>
      <w:ins w:id="68" w:author="Author">
        <w:r w:rsidR="00E35322" w:rsidRPr="00405482">
          <w:t xml:space="preserve">In the recently developed double linear model (DLM) </w:t>
        </w:r>
      </w:ins>
      <w:del w:id="69" w:author="Author">
        <w:r w:rsidR="00FA287B" w:rsidRPr="00405482" w:rsidDel="00E35322">
          <w:delText>Recent high</w:delText>
        </w:r>
        <w:r w:rsidR="00EE699B" w:rsidRPr="00405482" w:rsidDel="00E35322">
          <w:delText>-</w:delText>
        </w:r>
        <w:r w:rsidR="00FA287B" w:rsidRPr="00405482" w:rsidDel="00E35322">
          <w:delText xml:space="preserve">profile work proposes a </w:delText>
        </w:r>
      </w:del>
      <w:r w:rsidR="00AC25B2" w:rsidRPr="00405482">
        <w:t xml:space="preserve">vQTL </w:t>
      </w:r>
      <w:r w:rsidR="00FA287B" w:rsidRPr="00405482">
        <w:t>test</w:t>
      </w:r>
      <w:ins w:id="70" w:author="Author">
        <w:r w:rsidR="00E35322" w:rsidRPr="00405482">
          <w:t xml:space="preserve">, </w:t>
        </w:r>
      </w:ins>
      <w:del w:id="71" w:author="Author">
        <w:r w:rsidR="00FA287B" w:rsidRPr="00405482" w:rsidDel="00E35322">
          <w:delText xml:space="preserve"> that is</w:delText>
        </w:r>
        <w:r w:rsidR="005C6E98" w:rsidRPr="00405482" w:rsidDel="00E35322">
          <w:delText xml:space="preserve"> </w:delText>
        </w:r>
        <w:r w:rsidR="00AC25B2" w:rsidRPr="00405482" w:rsidDel="00E35322">
          <w:delText>a double linear model (DLM)</w:delText>
        </w:r>
        <w:r w:rsidR="00B671C1" w:rsidRPr="00405482" w:rsidDel="00E35322">
          <w:delText xml:space="preserve">, </w:delText>
        </w:r>
        <w:r w:rsidR="00AC25B2" w:rsidRPr="00405482" w:rsidDel="00E35322">
          <w:delText>w</w:delText>
        </w:r>
        <w:r w:rsidR="001C4AF8" w:rsidRPr="00405482" w:rsidDel="00E35322">
          <w:delText>here</w:delText>
        </w:r>
      </w:del>
      <w:r w:rsidR="00D55A18" w:rsidRPr="00405482">
        <w:t xml:space="preserve"> the first stage is </w:t>
      </w:r>
      <w:r w:rsidR="00676660" w:rsidRPr="00405482">
        <w:t xml:space="preserve">a </w:t>
      </w:r>
      <w:r w:rsidR="00D55A18" w:rsidRPr="00405482">
        <w:rPr>
          <w:i/>
          <w:iCs/>
        </w:rPr>
        <w:t>de</w:t>
      </w:r>
      <w:r w:rsidR="00676660" w:rsidRPr="00405482">
        <w:rPr>
          <w:i/>
          <w:iCs/>
        </w:rPr>
        <w:t xml:space="preserve"> </w:t>
      </w:r>
      <w:r w:rsidR="00D55A18" w:rsidRPr="00405482">
        <w:rPr>
          <w:i/>
          <w:iCs/>
        </w:rPr>
        <w:t>facto</w:t>
      </w:r>
      <w:r w:rsidR="00D55A18" w:rsidRPr="00405482">
        <w:t xml:space="preserve"> GWAS, and the second stage treats the squared residual as a new phenotype.</w:t>
      </w:r>
      <w:r w:rsidR="00346735" w:rsidRPr="00405482">
        <w:t xml:space="preserve"> When</w:t>
      </w:r>
      <w:r w:rsidR="00CF754D" w:rsidRPr="00405482">
        <w:t xml:space="preserve"> </w:t>
      </w:r>
      <w:r w:rsidR="00616994" w:rsidRPr="00405482">
        <w:t>a</w:t>
      </w:r>
      <w:r w:rsidR="0006415D" w:rsidRPr="00405482">
        <w:t xml:space="preserve"> variant is </w:t>
      </w:r>
      <w:r w:rsidR="00346735" w:rsidRPr="00405482">
        <w:t xml:space="preserve">not involved in </w:t>
      </w:r>
      <w:r w:rsidR="005C6E98" w:rsidRPr="00405482">
        <w:t xml:space="preserve">a </w:t>
      </w:r>
      <w:r w:rsidR="0006415D" w:rsidRPr="00405482">
        <w:t>GxE</w:t>
      </w:r>
      <w:r w:rsidR="00CF754D" w:rsidRPr="00405482">
        <w:t xml:space="preserve"> </w:t>
      </w:r>
      <w:r w:rsidR="0006415D" w:rsidRPr="00405482">
        <w:t>(Figure 1a)</w:t>
      </w:r>
      <w:r w:rsidR="00346735" w:rsidRPr="00405482">
        <w:t>,</w:t>
      </w:r>
      <w:r w:rsidR="001E5AEA" w:rsidRPr="00405482">
        <w:t xml:space="preserve"> </w:t>
      </w:r>
      <w:r w:rsidR="0006415D" w:rsidRPr="00405482">
        <w:t xml:space="preserve">the </w:t>
      </w:r>
      <w:r w:rsidR="00B209DB" w:rsidRPr="00405482">
        <w:t>phenotyp</w:t>
      </w:r>
      <w:r w:rsidR="00137E51" w:rsidRPr="00405482">
        <w:t>ic</w:t>
      </w:r>
      <w:r w:rsidR="00B209DB" w:rsidRPr="00405482">
        <w:t xml:space="preserve"> </w:t>
      </w:r>
      <w:r w:rsidR="0006415D" w:rsidRPr="00405482">
        <w:t xml:space="preserve">variation, </w:t>
      </w:r>
      <w:del w:id="72" w:author="Author">
        <w:r w:rsidR="003C5DA6" w:rsidRPr="00405482" w:rsidDel="00E35322">
          <w:delText xml:space="preserve">now </w:delText>
        </w:r>
      </w:del>
      <w:r w:rsidR="0006415D" w:rsidRPr="00405482">
        <w:t>measured by squared residual</w:t>
      </w:r>
      <w:r w:rsidR="00137E51" w:rsidRPr="00405482">
        <w:t>s</w:t>
      </w:r>
      <w:r w:rsidR="0006415D" w:rsidRPr="00405482">
        <w:t xml:space="preserve">, </w:t>
      </w:r>
      <w:r w:rsidR="00616994" w:rsidRPr="00405482">
        <w:t>is</w:t>
      </w:r>
      <w:r w:rsidR="0006415D" w:rsidRPr="00405482">
        <w:t xml:space="preserve"> nearly uniform across </w:t>
      </w:r>
      <w:r w:rsidR="00602686" w:rsidRPr="00405482">
        <w:t>dosage</w:t>
      </w:r>
      <w:r w:rsidR="00346735" w:rsidRPr="00405482">
        <w:t>, resulting in a flat regression line</w:t>
      </w:r>
      <w:r w:rsidR="003C5DA6" w:rsidRPr="00405482">
        <w:t xml:space="preserve"> in stage 2</w:t>
      </w:r>
      <w:r w:rsidR="00616994" w:rsidRPr="00405482">
        <w:t>.</w:t>
      </w:r>
      <w:r w:rsidR="002A4CE5" w:rsidRPr="00405482">
        <w:t xml:space="preserve"> </w:t>
      </w:r>
      <w:r w:rsidR="002609A4" w:rsidRPr="00405482">
        <w:t xml:space="preserve">Conversely, when the </w:t>
      </w:r>
      <w:r w:rsidR="00616994" w:rsidRPr="00405482">
        <w:t>variant is involved in a GxE</w:t>
      </w:r>
      <w:r w:rsidR="00336D90" w:rsidRPr="00405482">
        <w:t xml:space="preserve"> (Figure 1b)</w:t>
      </w:r>
      <w:r w:rsidR="002609A4" w:rsidRPr="00405482">
        <w:t xml:space="preserve">, the </w:t>
      </w:r>
      <w:r w:rsidR="00137E51" w:rsidRPr="00405482">
        <w:t xml:space="preserve">phenotypic variation </w:t>
      </w:r>
      <w:r w:rsidR="00A574EB" w:rsidRPr="00405482">
        <w:t>changes</w:t>
      </w:r>
      <w:r w:rsidR="002609A4" w:rsidRPr="00405482">
        <w:t xml:space="preserve"> </w:t>
      </w:r>
      <w:r w:rsidR="007B3698" w:rsidRPr="00405482">
        <w:t xml:space="preserve">with allele </w:t>
      </w:r>
      <w:r w:rsidR="00602686" w:rsidRPr="00405482">
        <w:t>dosage</w:t>
      </w:r>
      <w:r w:rsidR="00FC76B8" w:rsidRPr="00405482">
        <w:t xml:space="preserve">, </w:t>
      </w:r>
      <w:r w:rsidR="007E759E" w:rsidRPr="00405482">
        <w:t>resulting in a non-zero slope</w:t>
      </w:r>
      <w:r w:rsidR="00F60CD9" w:rsidRPr="00405482">
        <w:t xml:space="preserve"> in stage 2</w:t>
      </w:r>
      <w:r w:rsidR="00A574EB" w:rsidRPr="00405482">
        <w:t>.</w:t>
      </w:r>
      <w:r w:rsidR="00DA5318" w:rsidRPr="00405482">
        <w:t xml:space="preserve"> Because DLM assumes each allele adds a certain quantity to the phenotypic variance, </w:t>
      </w:r>
      <w:ins w:id="73" w:author="Author">
        <w:r w:rsidR="00E35322" w:rsidRPr="00405482">
          <w:t xml:space="preserve">this is called </w:t>
        </w:r>
      </w:ins>
      <w:del w:id="74" w:author="Author">
        <w:r w:rsidR="00DA5318" w:rsidRPr="00405482" w:rsidDel="00E35322">
          <w:delText>we intuitively call it</w:delText>
        </w:r>
        <w:r w:rsidR="00DA5318" w:rsidRPr="00405482" w:rsidDel="00F34F75">
          <w:delText xml:space="preserve"> </w:delText>
        </w:r>
      </w:del>
      <w:r w:rsidR="00DA5318" w:rsidRPr="00405482">
        <w:t>an additive vQTL</w:t>
      </w:r>
      <w:r w:rsidR="00FA287B" w:rsidRPr="00405482">
        <w:t xml:space="preserve"> model</w:t>
      </w:r>
      <w:r w:rsidR="00DA5318" w:rsidRPr="00405482">
        <w:t xml:space="preserve">. </w:t>
      </w:r>
      <w:del w:id="75" w:author="Author">
        <w:r w:rsidR="00DA5318" w:rsidRPr="00405482" w:rsidDel="00E35322">
          <w:delText xml:space="preserve"> </w:delText>
        </w:r>
      </w:del>
    </w:p>
    <w:p w14:paraId="4CEC1557" w14:textId="30059641" w:rsidR="003E21D9" w:rsidRDefault="00E9648D" w:rsidP="00CA45BB">
      <w:r w:rsidRPr="00405482">
        <w:t>More traditionally</w:t>
      </w:r>
      <w:r w:rsidR="005C7E34" w:rsidRPr="00405482">
        <w:t xml:space="preserve">, </w:t>
      </w:r>
      <w:ins w:id="76" w:author="Author">
        <w:r w:rsidR="00E35322" w:rsidRPr="00405482">
          <w:t>double generalized linear modeling (DGLM)</w:t>
        </w:r>
        <w:r w:rsidR="00E35322" w:rsidRPr="00C51D9C">
          <w:fldChar w:fldCharType="begin"/>
        </w:r>
        <w:r w:rsidR="00E35322" w:rsidRPr="00405482">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E35322" w:rsidRPr="00C51D9C">
          <w:fldChar w:fldCharType="separate"/>
        </w:r>
        <w:r w:rsidR="00E35322" w:rsidRPr="00405482">
          <w:rPr>
            <w:noProof/>
          </w:rPr>
          <w:t>(8)</w:t>
        </w:r>
        <w:r w:rsidR="00E35322" w:rsidRPr="00C51D9C">
          <w:fldChar w:fldCharType="end"/>
        </w:r>
        <w:r w:rsidR="00E35322" w:rsidRPr="00405482">
          <w:t xml:space="preserve"> and double hierarchical generalized linear model (DHGLM)</w:t>
        </w:r>
        <w:r w:rsidR="00E35322" w:rsidRPr="00C51D9C">
          <w:fldChar w:fldCharType="begin"/>
        </w:r>
        <w:r w:rsidR="00E35322" w:rsidRPr="00405482">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E35322" w:rsidRPr="00C51D9C">
          <w:fldChar w:fldCharType="separate"/>
        </w:r>
        <w:r w:rsidR="00E35322" w:rsidRPr="00405482">
          <w:rPr>
            <w:noProof/>
          </w:rPr>
          <w:t>(9)</w:t>
        </w:r>
        <w:r w:rsidR="00E35322" w:rsidRPr="00C51D9C">
          <w:fldChar w:fldCharType="end"/>
        </w:r>
        <w:r w:rsidR="00E35322" w:rsidRPr="00405482">
          <w:t xml:space="preserve"> are used for </w:t>
        </w:r>
      </w:ins>
      <w:r w:rsidR="005C7E34" w:rsidRPr="00405482">
        <w:t>modeling the mean and variance of a quantitative phenotype with shared genotype predictors (i.e., SNPs)</w:t>
      </w:r>
      <w:ins w:id="77" w:author="Author">
        <w:r w:rsidR="00F34F75" w:rsidRPr="00405482">
          <w:t xml:space="preserve">. DGLM essentially models the phenotypic variance in log scale with allele dosage, thus capturing multiplicative vQTLs. </w:t>
        </w:r>
      </w:ins>
      <w:del w:id="78" w:author="Author">
        <w:r w:rsidR="005C7E34" w:rsidRPr="00405482" w:rsidDel="00E35322">
          <w:delText xml:space="preserve"> </w:delText>
        </w:r>
        <w:r w:rsidR="008530E2" w:rsidRPr="00405482" w:rsidDel="00E35322">
          <w:delText>is</w:delText>
        </w:r>
        <w:r w:rsidR="005C7E34" w:rsidRPr="00405482" w:rsidDel="00E35322">
          <w:delText xml:space="preserve"> done by double generalized linear modeling (DGLM)</w:delText>
        </w:r>
        <w:r w:rsidR="005B2F21" w:rsidRPr="00C51D9C" w:rsidDel="00E35322">
          <w:fldChar w:fldCharType="begin"/>
        </w:r>
        <w:r w:rsidR="00165E35" w:rsidRPr="00405482" w:rsidDel="00E35322">
          <w:del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delInstrText>
        </w:r>
        <w:r w:rsidR="005B2F21" w:rsidRPr="00C51D9C" w:rsidDel="00E35322">
          <w:fldChar w:fldCharType="separate"/>
        </w:r>
        <w:r w:rsidR="00165E35" w:rsidRPr="00405482" w:rsidDel="00E35322">
          <w:rPr>
            <w:noProof/>
          </w:rPr>
          <w:delText>(8)</w:delText>
        </w:r>
        <w:r w:rsidR="005B2F21" w:rsidRPr="00C51D9C" w:rsidDel="00E35322">
          <w:fldChar w:fldCharType="end"/>
        </w:r>
        <w:r w:rsidR="005B2F21" w:rsidRPr="00405482" w:rsidDel="00E35322">
          <w:delText xml:space="preserve"> </w:delText>
        </w:r>
        <w:r w:rsidR="005C7E34" w:rsidRPr="00405482" w:rsidDel="00E35322">
          <w:delText>and double hierarchical generalized linear model (DHGLM)</w:delText>
        </w:r>
        <w:r w:rsidR="005B2F21" w:rsidRPr="00C51D9C" w:rsidDel="00E35322">
          <w:fldChar w:fldCharType="begin"/>
        </w:r>
        <w:r w:rsidR="00165E35" w:rsidRPr="00405482" w:rsidDel="00E35322">
          <w:del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delInstrText>
        </w:r>
        <w:r w:rsidR="005B2F21" w:rsidRPr="00C51D9C" w:rsidDel="00E35322">
          <w:fldChar w:fldCharType="separate"/>
        </w:r>
        <w:r w:rsidR="00165E35" w:rsidRPr="00405482" w:rsidDel="00E35322">
          <w:rPr>
            <w:noProof/>
          </w:rPr>
          <w:delText>(9)</w:delText>
        </w:r>
        <w:r w:rsidR="005B2F21" w:rsidRPr="00C51D9C" w:rsidDel="00E35322">
          <w:fldChar w:fldCharType="end"/>
        </w:r>
        <w:r w:rsidR="005C7E34" w:rsidRPr="00405482" w:rsidDel="00405482">
          <w:delText>.</w:delText>
        </w:r>
      </w:del>
      <w:r w:rsidR="005C7E34" w:rsidRPr="00405482">
        <w:t xml:space="preserve"> </w:t>
      </w:r>
      <w:del w:id="79" w:author="Author">
        <w:r w:rsidR="005C7E34" w:rsidRPr="00405482" w:rsidDel="00E35322">
          <w:delText xml:space="preserve">Although the original intent </w:delText>
        </w:r>
        <w:r w:rsidR="00EE699B" w:rsidRPr="00405482" w:rsidDel="00E35322">
          <w:delText xml:space="preserve">of these approaches </w:delText>
        </w:r>
        <w:r w:rsidR="005C7E34" w:rsidRPr="00405482" w:rsidDel="00E35322">
          <w:delText xml:space="preserve">was to exclude vQTLs and prioritize variants resistant to environmental changes </w:delText>
        </w:r>
        <w:r w:rsidR="005B2F21" w:rsidRPr="00C51D9C" w:rsidDel="00E35322">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E35322">
          <w:delInstrText xml:space="preserve"> ADDIN EN.CITE </w:delInstrText>
        </w:r>
        <w:r w:rsidR="00165E35" w:rsidRPr="00C51D9C" w:rsidDel="00E35322">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E35322">
          <w:delInstrText xml:space="preserve"> ADDIN EN.CITE.DATA </w:delInstrText>
        </w:r>
        <w:r w:rsidR="00165E35" w:rsidRPr="00C51D9C" w:rsidDel="00E35322">
          <w:fldChar w:fldCharType="end"/>
        </w:r>
        <w:r w:rsidR="005B2F21" w:rsidRPr="00C51D9C" w:rsidDel="00E35322">
          <w:fldChar w:fldCharType="separate"/>
        </w:r>
        <w:r w:rsidR="00165E35" w:rsidRPr="00405482" w:rsidDel="00E35322">
          <w:rPr>
            <w:noProof/>
          </w:rPr>
          <w:delText>(10, 11)</w:delText>
        </w:r>
        <w:r w:rsidR="005B2F21" w:rsidRPr="00C51D9C" w:rsidDel="00E35322">
          <w:fldChar w:fldCharType="end"/>
        </w:r>
        <w:r w:rsidR="005C7E34" w:rsidRPr="00405482" w:rsidDel="00E35322">
          <w:delText xml:space="preserve">,  DGLM/DHGLM is a common benchmark for comparing power to identify GxE candidates </w:delText>
        </w:r>
        <w:r w:rsidR="005B2F21" w:rsidRPr="00C51D9C" w:rsidDel="00E35322">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E35322">
          <w:delInstrText xml:space="preserve"> ADDIN EN.CITE </w:delInstrText>
        </w:r>
        <w:r w:rsidR="00165E35" w:rsidRPr="00C51D9C" w:rsidDel="00E35322">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E35322">
          <w:delInstrText xml:space="preserve"> ADDIN EN.CITE.DATA </w:delInstrText>
        </w:r>
        <w:r w:rsidR="00165E35" w:rsidRPr="00C51D9C" w:rsidDel="00E35322">
          <w:fldChar w:fldCharType="end"/>
        </w:r>
        <w:r w:rsidR="005B2F21" w:rsidRPr="00C51D9C" w:rsidDel="00E35322">
          <w:fldChar w:fldCharType="separate"/>
        </w:r>
        <w:r w:rsidR="00165E35" w:rsidRPr="00405482" w:rsidDel="00E35322">
          <w:rPr>
            <w:noProof/>
          </w:rPr>
          <w:delText>(12, 13)</w:delText>
        </w:r>
        <w:r w:rsidR="005B2F21" w:rsidRPr="00C51D9C" w:rsidDel="00E35322">
          <w:fldChar w:fldCharType="end"/>
        </w:r>
        <w:r w:rsidR="005C7E34" w:rsidRPr="00405482" w:rsidDel="00E35322">
          <w:delText>. DGLM also involves two-stage modeling but allows link functions to accommodate non-normal outcomes and assumes that the squared residual deviance of a stage-1 model follows not a Gaussian but a Gamma distribution. Because DGLM uses log-linked Gamma regression in stage</w:delText>
        </w:r>
        <w:r w:rsidR="005C6E98" w:rsidRPr="00405482" w:rsidDel="00E35322">
          <w:delText xml:space="preserve"> </w:delText>
        </w:r>
        <w:r w:rsidR="005C7E34" w:rsidRPr="00405482" w:rsidDel="00E35322">
          <w:delText xml:space="preserve">2, it essentially models the phenotypic variance in log scale with allele dosage, thus capturing multiplicative vQTLs. A multiplicative vQTL </w:delText>
        </w:r>
        <w:r w:rsidRPr="00405482" w:rsidDel="00E35322">
          <w:delText xml:space="preserve">test </w:delText>
        </w:r>
        <w:r w:rsidR="005C7E34" w:rsidRPr="00405482" w:rsidDel="00E35322">
          <w:delText>assumes each allele multiplies the phenotypic variance by a factor.</w:delText>
        </w:r>
      </w:del>
      <w:commentRangeEnd w:id="66"/>
      <w:r w:rsidR="00405482">
        <w:rPr>
          <w:rStyle w:val="CommentReference"/>
        </w:rPr>
        <w:commentReference w:id="66"/>
      </w:r>
    </w:p>
    <w:bookmarkEnd w:id="64"/>
    <w:p w14:paraId="66051B1E" w14:textId="77777777" w:rsidR="00A43409" w:rsidRPr="002D676C" w:rsidRDefault="00A43409" w:rsidP="00A43409">
      <w:pPr>
        <w:pStyle w:val="Heading2"/>
      </w:pPr>
      <w:r w:rsidRPr="002D676C">
        <w:t>Issues with vQTL</w:t>
      </w:r>
      <w:r>
        <w:t xml:space="preserve"> analysis</w:t>
      </w:r>
    </w:p>
    <w:p w14:paraId="71FB7283" w14:textId="4B839073" w:rsidR="00CA45BB" w:rsidDel="001C3FD2" w:rsidRDefault="00002220" w:rsidP="00CA45BB">
      <w:pPr>
        <w:rPr>
          <w:del w:id="80" w:author="Author"/>
        </w:rPr>
      </w:pPr>
      <w:r>
        <w:t xml:space="preserve">Under the null of no GxE, </w:t>
      </w:r>
      <w:ins w:id="81" w:author="Author">
        <w:r w:rsidR="00405482">
          <w:t xml:space="preserve">existing </w:t>
        </w:r>
      </w:ins>
      <w:r w:rsidR="0054336C">
        <w:t xml:space="preserve">vQTL </w:t>
      </w:r>
      <w:r w:rsidR="00E75843">
        <w:t xml:space="preserve">tests </w:t>
      </w:r>
      <w:r w:rsidR="0054336C">
        <w:t xml:space="preserve">assume homogeneous variation among individuals </w:t>
      </w:r>
      <w:r w:rsidR="003D75B7">
        <w:t xml:space="preserve">of </w:t>
      </w:r>
      <w:r w:rsidR="0054336C">
        <w:t>the same genotype</w:t>
      </w:r>
      <w:ins w:id="82" w:author="Author">
        <w:r w:rsidR="00E5254E">
          <w:t xml:space="preserve"> and</w:t>
        </w:r>
        <w:del w:id="83" w:author="Author">
          <w:r w:rsidR="00E5254E" w:rsidDel="00E35322">
            <w:delText xml:space="preserve"> </w:delText>
          </w:r>
        </w:del>
      </w:ins>
      <w:r w:rsidR="0054336C">
        <w:t xml:space="preserve">, </w:t>
      </w:r>
      <w:r>
        <w:t xml:space="preserve">therefore, </w:t>
      </w:r>
      <w:del w:id="84" w:author="Author">
        <w:r w:rsidR="0054336C" w:rsidDel="00E5254E">
          <w:delText xml:space="preserve">they </w:delText>
        </w:r>
        <w:r w:rsidR="008C01BF" w:rsidDel="00E35322">
          <w:delText>require</w:delText>
        </w:r>
        <w:r w:rsidR="0054336C" w:rsidDel="00E35322">
          <w:delText xml:space="preserve"> </w:delText>
        </w:r>
        <w:r w:rsidR="0054336C" w:rsidDel="00E5254E">
          <w:delText xml:space="preserve">the </w:delText>
        </w:r>
      </w:del>
      <w:r w:rsidR="0054336C">
        <w:t xml:space="preserve">phenotypes </w:t>
      </w:r>
      <w:del w:id="85" w:author="Author">
        <w:r w:rsidR="0054336C" w:rsidDel="00E35322">
          <w:delText xml:space="preserve">to </w:delText>
        </w:r>
      </w:del>
      <w:ins w:id="86" w:author="Author">
        <w:r w:rsidR="00E35322">
          <w:t xml:space="preserve">must </w:t>
        </w:r>
      </w:ins>
      <w:r w:rsidR="0054336C">
        <w:t xml:space="preserve">be </w:t>
      </w:r>
      <w:r w:rsidR="003D75B7">
        <w:t>near</w:t>
      </w:r>
      <w:r w:rsidR="00E75843">
        <w:t>ly</w:t>
      </w:r>
      <w:r w:rsidR="003D75B7">
        <w:t xml:space="preserve"> </w:t>
      </w:r>
      <w:r w:rsidR="0054336C">
        <w:t>Gaussian</w:t>
      </w:r>
      <w:r>
        <w:t>.</w:t>
      </w:r>
      <w:r w:rsidR="008C01BF">
        <w:t xml:space="preserve"> </w:t>
      </w:r>
      <w:r>
        <w:t>O</w:t>
      </w:r>
      <w:r w:rsidR="00C501FB">
        <w:t xml:space="preserve">therwise, </w:t>
      </w:r>
      <w:r w:rsidR="00E9135A">
        <w:t xml:space="preserve">the link between </w:t>
      </w:r>
      <w:ins w:id="87" w:author="Author">
        <w:r w:rsidR="00E5254E">
          <w:t xml:space="preserve">the </w:t>
        </w:r>
      </w:ins>
      <w:r w:rsidR="00C501FB">
        <w:t xml:space="preserve">mean </w:t>
      </w:r>
      <w:r w:rsidR="00E9135A">
        <w:t xml:space="preserve">and variance </w:t>
      </w:r>
      <w:r w:rsidR="008059AB">
        <w:t xml:space="preserve">of </w:t>
      </w:r>
      <w:r w:rsidR="003D75B7">
        <w:t xml:space="preserve">a </w:t>
      </w:r>
      <w:r w:rsidR="008059AB">
        <w:t xml:space="preserve">non-Gaussian </w:t>
      </w:r>
      <w:r w:rsidR="00001821">
        <w:t xml:space="preserve">random </w:t>
      </w:r>
      <w:r w:rsidR="00F54FB7">
        <w:t xml:space="preserve">variable </w:t>
      </w:r>
      <w:r w:rsidR="003A7AFD">
        <w:t>makes</w:t>
      </w:r>
      <w:r w:rsidR="00E9135A">
        <w:t xml:space="preserve"> </w:t>
      </w:r>
      <w:r w:rsidR="00F96AEC">
        <w:t>a</w:t>
      </w:r>
      <w:r w:rsidR="003D75B7">
        <w:t xml:space="preserve"> </w:t>
      </w:r>
      <w:r w:rsidR="00476EDE">
        <w:t>loc</w:t>
      </w:r>
      <w:r w:rsidR="00F96AEC">
        <w:t>us</w:t>
      </w:r>
      <w:r w:rsidR="00476EDE">
        <w:t xml:space="preserve"> affect</w:t>
      </w:r>
      <w:r w:rsidR="008059AB">
        <w:t>ing</w:t>
      </w:r>
      <w:r w:rsidR="00476EDE">
        <w:t xml:space="preserve"> the </w:t>
      </w:r>
      <w:r w:rsidR="00F54FB7">
        <w:t xml:space="preserve">phenotypic </w:t>
      </w:r>
      <w:r w:rsidR="00476EDE">
        <w:t xml:space="preserve">mean automatically a </w:t>
      </w:r>
      <w:r w:rsidR="00062AF2">
        <w:t xml:space="preserve">locus </w:t>
      </w:r>
      <w:r w:rsidR="001E011F">
        <w:t xml:space="preserve">affecting the phenotypic variance, </w:t>
      </w:r>
      <w:ins w:id="88" w:author="Author">
        <w:r w:rsidR="00E5254E">
          <w:t xml:space="preserve">which can be </w:t>
        </w:r>
      </w:ins>
      <w:r w:rsidR="001D6F18">
        <w:t xml:space="preserve">wrongfully </w:t>
      </w:r>
      <w:r w:rsidR="00072B02">
        <w:t>captur</w:t>
      </w:r>
      <w:ins w:id="89" w:author="Author">
        <w:r w:rsidR="00E5254E">
          <w:t>ed</w:t>
        </w:r>
      </w:ins>
      <w:del w:id="90" w:author="Author">
        <w:r w:rsidR="001D6F18" w:rsidDel="00E5254E">
          <w:delText>able</w:delText>
        </w:r>
      </w:del>
      <w:r w:rsidR="00072B02">
        <w:t xml:space="preserve"> by</w:t>
      </w:r>
      <w:ins w:id="91" w:author="Author">
        <w:r w:rsidR="00405482">
          <w:t xml:space="preserve"> a double linear model</w:t>
        </w:r>
      </w:ins>
      <w:r w:rsidR="00072B02">
        <w:t xml:space="preserve"> </w:t>
      </w:r>
      <w:ins w:id="92" w:author="Author">
        <w:r w:rsidR="00405482">
          <w:t>(</w:t>
        </w:r>
      </w:ins>
      <w:r w:rsidR="00072B02">
        <w:t>DLM</w:t>
      </w:r>
      <w:ins w:id="93" w:author="Author">
        <w:r w:rsidR="00405482">
          <w:t>)</w:t>
        </w:r>
      </w:ins>
      <w:r w:rsidR="009C5364">
        <w:t xml:space="preserve"> and </w:t>
      </w:r>
      <w:ins w:id="94" w:author="Author">
        <w:r w:rsidR="00405482">
          <w:t>a double generalized linear model (</w:t>
        </w:r>
      </w:ins>
      <w:r w:rsidR="009C5364">
        <w:t>DGLM</w:t>
      </w:r>
      <w:ins w:id="95" w:author="Author">
        <w:r w:rsidR="00405482">
          <w:t>)</w:t>
        </w:r>
      </w:ins>
      <w:r w:rsidR="001D6F18">
        <w:t>.</w:t>
      </w:r>
      <w:r w:rsidR="00072B02">
        <w:t xml:space="preserve"> </w:t>
      </w:r>
      <w:r w:rsidR="00B909AA">
        <w:t>M</w:t>
      </w:r>
      <w:r w:rsidR="00CA45BB">
        <w:t xml:space="preserve">ore robust methods have </w:t>
      </w:r>
      <w:r w:rsidR="00EA1C59">
        <w:t>shown</w:t>
      </w:r>
      <w:r w:rsidR="00CA45BB">
        <w:t xml:space="preserve"> varying </w:t>
      </w:r>
      <w:r w:rsidR="003A7AFD">
        <w:t>success</w:t>
      </w:r>
      <w:r w:rsidR="00CA45BB">
        <w:t xml:space="preserve"> </w:t>
      </w:r>
      <w:r w:rsidR="00EA1C59">
        <w:t xml:space="preserve">in </w:t>
      </w:r>
      <w:r w:rsidR="00F96AEC">
        <w:t>balanc</w:t>
      </w:r>
      <w:r w:rsidR="00E17D68">
        <w:t>ing</w:t>
      </w:r>
      <w:r w:rsidR="00F96AEC">
        <w:t xml:space="preserve"> </w:t>
      </w:r>
      <w:r w:rsidR="00E17D68">
        <w:t xml:space="preserve">the </w:t>
      </w:r>
      <w:r w:rsidR="00257EFC">
        <w:t xml:space="preserve">statistical </w:t>
      </w:r>
      <w:r w:rsidR="00CA45BB">
        <w:t>power</w:t>
      </w:r>
      <w:r w:rsidR="005A08F0">
        <w:t xml:space="preserve"> and control</w:t>
      </w:r>
      <w:r w:rsidR="00257EFC">
        <w:t xml:space="preserve"> of</w:t>
      </w:r>
      <w:r w:rsidR="005A08F0">
        <w:t xml:space="preserve"> false positives</w:t>
      </w:r>
      <w:r w:rsidR="00CA45BB">
        <w:t xml:space="preserve">. </w:t>
      </w:r>
      <w:r w:rsidR="005A08F0">
        <w:t>The</w:t>
      </w:r>
      <w:r w:rsidR="00CA45BB">
        <w:t xml:space="preserve"> deviation regression model (DRM)</w:t>
      </w:r>
      <w:ins w:id="96" w:author="Author">
        <w:r w:rsidR="00E35322">
          <w:t xml:space="preserve"> is</w:t>
        </w:r>
      </w:ins>
      <w:del w:id="97" w:author="Author">
        <w:r w:rsidR="00ED190F" w:rsidDel="00E35322">
          <w:delText>,</w:delText>
        </w:r>
        <w:r w:rsidR="005A08F0" w:rsidDel="00E35322">
          <w:delText xml:space="preserve"> </w:delText>
        </w:r>
        <w:r w:rsidR="00ED190F" w:rsidDel="00E35322">
          <w:delText>as</w:delText>
        </w:r>
      </w:del>
      <w:r w:rsidR="00CA45BB">
        <w:t xml:space="preserve"> a modified DLM that replaces squared distance </w:t>
      </w:r>
      <w:r w:rsidR="00F70E3D">
        <w:t>from</w:t>
      </w:r>
      <w:r w:rsidR="00CA45BB">
        <w:t xml:space="preserve"> </w:t>
      </w:r>
      <w:r w:rsidR="00C81B1F">
        <w:t xml:space="preserve">the </w:t>
      </w:r>
      <w:r w:rsidR="00CA45BB">
        <w:t xml:space="preserve">phenotype </w:t>
      </w:r>
      <w:r w:rsidR="00F70E3D">
        <w:t xml:space="preserve">to genotype </w:t>
      </w:r>
      <w:r w:rsidR="00CA45BB">
        <w:t xml:space="preserve">group mean (i.e., the squared residuals of the stage-1 linear model) with </w:t>
      </w:r>
      <w:del w:id="98" w:author="Author">
        <w:r w:rsidR="00CA45BB" w:rsidDel="00E35322">
          <w:delText xml:space="preserve">the </w:delText>
        </w:r>
      </w:del>
      <w:r w:rsidR="00CA45BB">
        <w:t xml:space="preserve">distance </w:t>
      </w:r>
      <w:r w:rsidR="00F70E3D">
        <w:t>to</w:t>
      </w:r>
      <w:r w:rsidR="00CA45BB">
        <w:t xml:space="preserve"> the group median</w:t>
      </w:r>
      <w:ins w:id="99" w:author="Author">
        <w:r w:rsidR="00E35322">
          <w:t xml:space="preserve"> to </w:t>
        </w:r>
      </w:ins>
      <w:del w:id="100" w:author="Author">
        <w:r w:rsidR="00CA45BB" w:rsidDel="00E35322">
          <w:delText xml:space="preserve">, </w:delText>
        </w:r>
        <w:r w:rsidR="00680086" w:rsidDel="00E35322">
          <w:delText xml:space="preserve">is </w:delText>
        </w:r>
        <w:r w:rsidR="00CA45BB" w:rsidDel="00E35322">
          <w:delText xml:space="preserve">recommended </w:delText>
        </w:r>
        <w:r w:rsidR="00B909AA" w:rsidDel="00E35322">
          <w:delText>for</w:delText>
        </w:r>
        <w:r w:rsidR="00CA45BB" w:rsidDel="00E35322">
          <w:delText xml:space="preserve"> </w:delText>
        </w:r>
      </w:del>
      <w:r w:rsidR="00C81B1F">
        <w:t>captur</w:t>
      </w:r>
      <w:ins w:id="101" w:author="Author">
        <w:r w:rsidR="00E35322">
          <w:t>e</w:t>
        </w:r>
      </w:ins>
      <w:del w:id="102" w:author="Author">
        <w:r w:rsidR="00C81B1F" w:rsidDel="00E35322">
          <w:delText>ing</w:delText>
        </w:r>
      </w:del>
      <w:r w:rsidR="00C81B1F">
        <w:t xml:space="preserve"> </w:t>
      </w:r>
      <w:r w:rsidR="00CA45BB">
        <w:t>additive vQTL</w:t>
      </w:r>
      <w:r w:rsidR="00A74C80">
        <w:t xml:space="preserve">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E86E8C" w:rsidRPr="3E2CCE7C">
        <w:rPr>
          <w:rFonts w:ascii="Calibri" w:hAnsi="Calibri" w:cs="Calibri"/>
        </w:rPr>
        <w:t>(Marderstein et al. 2021)</w:t>
      </w:r>
      <w:r>
        <w:fldChar w:fldCharType="end"/>
      </w:r>
      <w:r w:rsidR="00680086">
        <w:t>.</w:t>
      </w:r>
      <w:r w:rsidR="00CA45BB">
        <w:t xml:space="preserve"> </w:t>
      </w:r>
      <w:del w:id="103" w:author="Author">
        <w:r w:rsidR="00680086" w:rsidDel="00405482">
          <w:delText>T</w:delText>
        </w:r>
        <w:r w:rsidR="00CA45BB" w:rsidDel="00405482">
          <w:delText xml:space="preserve">he </w:delText>
        </w:r>
      </w:del>
      <w:r w:rsidR="00CA45BB">
        <w:t xml:space="preserve">Levene’s </w:t>
      </w:r>
      <w:r w:rsidR="00374A02">
        <w:t xml:space="preserve">robust </w:t>
      </w:r>
      <w:r w:rsidR="00CA45BB">
        <w:t xml:space="preserve">test of heterogeneous variance </w:t>
      </w:r>
      <w:r w:rsidR="00936895">
        <w:t xml:space="preserve">(LVT) </w:t>
      </w:r>
      <w:del w:id="104" w:author="Author">
        <w:r w:rsidR="00CA45BB" w:rsidDel="00E35322">
          <w:delText xml:space="preserve">is recommended </w:delText>
        </w:r>
        <w:r w:rsidR="009C29D3" w:rsidDel="00E35322">
          <w:delText>for</w:delText>
        </w:r>
      </w:del>
      <w:ins w:id="105" w:author="Author">
        <w:r w:rsidR="00E35322">
          <w:t>can</w:t>
        </w:r>
      </w:ins>
      <w:r w:rsidR="009C29D3">
        <w:t xml:space="preserve"> </w:t>
      </w:r>
      <w:del w:id="106" w:author="Author">
        <w:r w:rsidR="00936895" w:rsidDel="00E35322">
          <w:delText xml:space="preserve">capturing </w:delText>
        </w:r>
      </w:del>
      <w:ins w:id="107" w:author="Author">
        <w:r w:rsidR="00E35322">
          <w:t xml:space="preserve">capture </w:t>
        </w:r>
      </w:ins>
      <w:r w:rsidR="00E708A1">
        <w:t xml:space="preserve">non-parametric </w:t>
      </w:r>
      <w:r w:rsidR="00CA45BB">
        <w:t xml:space="preserve">vQTL. </w:t>
      </w:r>
      <w:del w:id="108" w:author="Author">
        <w:r w:rsidR="00CA45BB" w:rsidDel="001C3FD2">
          <w:delText>In simulation</w:delText>
        </w:r>
        <w:r w:rsidR="00936895" w:rsidDel="001C3FD2">
          <w:delText>s</w:delText>
        </w:r>
        <w:r w:rsidR="00CA45BB" w:rsidDel="001C3FD2">
          <w:delText xml:space="preserve"> where </w:delText>
        </w:r>
        <w:r w:rsidR="00F43E92" w:rsidDel="001C3FD2">
          <w:delText xml:space="preserve">the </w:delText>
        </w:r>
        <w:r w:rsidR="00CA45BB" w:rsidDel="001C3FD2">
          <w:delText>phenotyp</w:delText>
        </w:r>
        <w:r w:rsidR="00F43E92" w:rsidDel="001C3FD2">
          <w:delText>ic</w:delText>
        </w:r>
        <w:r w:rsidR="00CA45BB" w:rsidDel="001C3FD2">
          <w:delText xml:space="preserve"> </w:delText>
        </w:r>
        <w:r w:rsidR="00F43E92" w:rsidDel="001C3FD2">
          <w:delText>mean were</w:delText>
        </w:r>
        <w:r w:rsidR="00CA45BB" w:rsidDel="001C3FD2">
          <w:delText xml:space="preserve"> the sum of </w:delText>
        </w:r>
      </w:del>
      <w:ins w:id="109" w:author="Author">
        <w:del w:id="110" w:author="Author">
          <w:r w:rsidR="00E5254E" w:rsidDel="001C3FD2">
            <w:delText xml:space="preserve">the </w:delText>
          </w:r>
        </w:del>
      </w:ins>
      <w:del w:id="111" w:author="Author">
        <w:r w:rsidR="00CA45BB" w:rsidDel="001C3FD2">
          <w:delText xml:space="preserve">covariate, genotype effects, environmental effects, and GxE </w:delText>
        </w:r>
        <w:r w:rsidR="00FC4E3C" w:rsidDel="001C3FD2">
          <w:delText>effects</w:delText>
        </w:r>
        <w:r w:rsidR="00FC71DE" w:rsidDel="001C3FD2">
          <w:delText xml:space="preserve"> (i.e., inducing additive vQTL)</w:delText>
        </w:r>
        <w:r w:rsidR="00CA45BB" w:rsidDel="001C3FD2">
          <w:delText>, DRM outperformed DGLM and LVT</w:delText>
        </w:r>
        <w:r w:rsidR="00A74C80" w:rsidDel="001C3FD2">
          <w:delText xml:space="preserve"> </w:delText>
        </w:r>
        <w:r w:rsidDel="001C3FD2">
          <w:fldChar w:fldCharType="begin"/>
        </w:r>
        <w:r w:rsidDel="001C3FD2">
          <w:del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1C3FD2">
          <w:fldChar w:fldCharType="separate"/>
        </w:r>
        <w:r w:rsidR="006A0847" w:rsidRPr="3E2CCE7C" w:rsidDel="001C3FD2">
          <w:rPr>
            <w:rFonts w:ascii="Calibri" w:hAnsi="Calibri" w:cs="Calibri"/>
          </w:rPr>
          <w:delText>(Marderstein et al. 2021)</w:delText>
        </w:r>
        <w:r w:rsidDel="001C3FD2">
          <w:fldChar w:fldCharType="end"/>
        </w:r>
        <w:r w:rsidR="00CA45BB" w:rsidDel="001C3FD2">
          <w:delText xml:space="preserve">. In another </w:delText>
        </w:r>
        <w:r w:rsidR="002D455F" w:rsidDel="001C3FD2">
          <w:delText>situat</w:delText>
        </w:r>
        <w:r w:rsidR="003E6CB4" w:rsidDel="001C3FD2">
          <w:delText>ion</w:delText>
        </w:r>
        <w:r w:rsidR="00CA45BB" w:rsidDel="001C3FD2">
          <w:delText xml:space="preserve"> where </w:delText>
        </w:r>
        <w:r w:rsidR="0038235C" w:rsidDel="001C3FD2">
          <w:delText>Gaussian</w:delText>
        </w:r>
        <w:r w:rsidR="00CA45BB" w:rsidDel="001C3FD2">
          <w:delText xml:space="preserve"> phenotypes were simulated </w:delText>
        </w:r>
        <w:r w:rsidR="00FC4E3C" w:rsidDel="001C3FD2">
          <w:delText>with</w:delText>
        </w:r>
        <w:r w:rsidR="006A0847" w:rsidDel="001C3FD2">
          <w:delText xml:space="preserve"> the </w:delText>
        </w:r>
        <w:r w:rsidR="00CA45BB" w:rsidDel="001C3FD2">
          <w:delText xml:space="preserve">variance </w:delText>
        </w:r>
        <w:r w:rsidR="00CC300B" w:rsidDel="001C3FD2">
          <w:delText xml:space="preserve">being </w:delText>
        </w:r>
      </w:del>
      <w:ins w:id="112" w:author="Author">
        <w:del w:id="113" w:author="Author">
          <w:r w:rsidR="00E5254E" w:rsidDel="001C3FD2">
            <w:delText xml:space="preserve">as </w:delText>
          </w:r>
        </w:del>
      </w:ins>
      <w:del w:id="114" w:author="Author">
        <w:r w:rsidR="006A0847" w:rsidDel="001C3FD2">
          <w:delText xml:space="preserve">the </w:delText>
        </w:r>
        <w:r w:rsidR="00CA45BB" w:rsidDel="001C3FD2">
          <w:delText>exponent of allele dosage</w:delText>
        </w:r>
        <w:r w:rsidR="000B6990" w:rsidDel="001C3FD2">
          <w:delText xml:space="preserve"> (i.e., multiplicative </w:delText>
        </w:r>
        <w:r w:rsidR="00F52130" w:rsidDel="001C3FD2">
          <w:delText>vQTL</w:delText>
        </w:r>
        <w:r w:rsidR="00FC71DE" w:rsidDel="001C3FD2">
          <w:delText xml:space="preserve"> by definition</w:delText>
        </w:r>
        <w:r w:rsidR="00F52130" w:rsidDel="001C3FD2">
          <w:delText>)</w:delText>
        </w:r>
        <w:r w:rsidR="006A0847" w:rsidDel="001C3FD2">
          <w:delText>,</w:delText>
        </w:r>
        <w:r w:rsidR="00D31AFF" w:rsidDel="001C3FD2">
          <w:delText xml:space="preserve"> </w:delText>
        </w:r>
        <w:r w:rsidR="00CA45BB" w:rsidDel="001C3FD2">
          <w:delText xml:space="preserve">LVT </w:delText>
        </w:r>
        <w:r w:rsidR="003E6CB4" w:rsidDel="001C3FD2">
          <w:delText>perform</w:delText>
        </w:r>
        <w:r w:rsidR="00CC300B" w:rsidDel="001C3FD2">
          <w:delText>ed optimally</w:delText>
        </w:r>
        <w:r w:rsidR="00D31AFF" w:rsidDel="001C3FD2">
          <w:delText xml:space="preserve"> when the phenotype was </w:delText>
        </w:r>
        <w:r w:rsidR="00F52130" w:rsidDel="001C3FD2">
          <w:delText xml:space="preserve">further </w:delText>
        </w:r>
        <w:r w:rsidR="00D31AFF" w:rsidDel="001C3FD2">
          <w:delText>distorted</w:delText>
        </w:r>
        <w:r w:rsidR="00280A14" w:rsidDel="001C3FD2">
          <w:delText xml:space="preserve"> into non-Gaussian</w:delText>
        </w:r>
        <w:r w:rsidR="006A0847" w:rsidDel="001C3FD2">
          <w:delText xml:space="preserve"> </w:delText>
        </w:r>
        <w:r w:rsidR="00F52130" w:rsidDel="001C3FD2">
          <w:delText xml:space="preserve">quantities </w:delText>
        </w:r>
        <w:r w:rsidDel="001C3FD2">
          <w:fldChar w:fldCharType="begin"/>
        </w:r>
        <w:r w:rsidDel="001C3FD2">
          <w:del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Del="001C3FD2">
          <w:fldChar w:fldCharType="separate"/>
        </w:r>
        <w:r w:rsidR="00846B31" w:rsidRPr="3E2CCE7C" w:rsidDel="001C3FD2">
          <w:rPr>
            <w:rFonts w:ascii="Calibri" w:hAnsi="Calibri" w:cs="Calibri"/>
          </w:rPr>
          <w:delText>(H. Wang et al. 2019)</w:delText>
        </w:r>
        <w:r w:rsidDel="001C3FD2">
          <w:fldChar w:fldCharType="end"/>
        </w:r>
        <w:r w:rsidR="00280A14" w:rsidDel="001C3FD2">
          <w:delText>.</w:delText>
        </w:r>
      </w:del>
    </w:p>
    <w:p w14:paraId="2C1E9067" w14:textId="36741081" w:rsidR="00E8435D" w:rsidRPr="001C3FD2" w:rsidRDefault="002C1DBC" w:rsidP="00E8435D">
      <w:bookmarkStart w:id="115" w:name="_Hlk103853665"/>
      <w:del w:id="116" w:author="Author">
        <w:r w:rsidDel="00E5254E">
          <w:delText>Still</w:delText>
        </w:r>
      </w:del>
      <w:ins w:id="117" w:author="Author">
        <w:r w:rsidR="00E5254E">
          <w:t>However</w:t>
        </w:r>
      </w:ins>
      <w:r w:rsidR="002316F6">
        <w:t xml:space="preserve">, </w:t>
      </w:r>
      <w:del w:id="118" w:author="Author">
        <w:r w:rsidR="00E8435D" w:rsidDel="001C3FD2">
          <w:delText xml:space="preserve">vQTL </w:delText>
        </w:r>
        <w:r w:rsidR="00806B06" w:rsidDel="001C3FD2">
          <w:delText xml:space="preserve">tests are </w:delText>
        </w:r>
        <w:r w:rsidR="00E8435D" w:rsidDel="001C3FD2">
          <w:delText xml:space="preserve">not </w:delText>
        </w:r>
        <w:r w:rsidR="00D30F76" w:rsidDel="001C3FD2">
          <w:delText>m</w:delText>
        </w:r>
        <w:r w:rsidR="00D30F76" w:rsidRPr="00FC5AE4" w:rsidDel="001C3FD2">
          <w:delText>eant</w:delText>
        </w:r>
        <w:r w:rsidR="00E8435D" w:rsidRPr="001C3FD2" w:rsidDel="001C3FD2">
          <w:delText xml:space="preserve"> </w:delText>
        </w:r>
      </w:del>
      <w:ins w:id="119" w:author="Author">
        <w:del w:id="120" w:author="Author">
          <w:r w:rsidR="00E5254E" w:rsidRPr="001C3FD2" w:rsidDel="001C3FD2">
            <w:delText xml:space="preserve">to be employed </w:delText>
          </w:r>
        </w:del>
      </w:ins>
      <w:r w:rsidR="00E8435D" w:rsidRPr="001C3FD2">
        <w:t xml:space="preserve">for </w:t>
      </w:r>
      <w:bookmarkStart w:id="121" w:name="_Hlk86667053"/>
      <w:r w:rsidR="00E8435D" w:rsidRPr="001C3FD2">
        <w:t xml:space="preserve">binary </w:t>
      </w:r>
      <w:del w:id="122" w:author="Author">
        <w:r w:rsidR="00E8435D" w:rsidRPr="001C3FD2" w:rsidDel="00405482">
          <w:delText xml:space="preserve">case/control </w:delText>
        </w:r>
        <w:r w:rsidR="00E8435D" w:rsidRPr="001C3FD2" w:rsidDel="001C3FD2">
          <w:delText>outcomes</w:delText>
        </w:r>
      </w:del>
      <w:bookmarkEnd w:id="121"/>
      <w:ins w:id="123" w:author="Author">
        <w:del w:id="124" w:author="Author">
          <w:r w:rsidR="00E5254E" w:rsidRPr="001C3FD2" w:rsidDel="001C3FD2">
            <w:delText xml:space="preserve"> </w:delText>
          </w:r>
        </w:del>
        <w:r w:rsidR="001C3FD2">
          <w:t>phenotypes,</w:t>
        </w:r>
        <w:r w:rsidR="001C3FD2" w:rsidRPr="001C3FD2">
          <w:t xml:space="preserve"> </w:t>
        </w:r>
        <w:r w:rsidR="001C3FD2">
          <w:t xml:space="preserve">because </w:t>
        </w:r>
        <w:r w:rsidR="001C3FD2" w:rsidRPr="00E409F9">
          <w:t xml:space="preserve">the mean </w:t>
        </w:r>
      </w:ins>
      <m:oMath>
        <m:r>
          <w:ins w:id="125" w:author="Author">
            <m:rPr>
              <m:sty m:val="bi"/>
            </m:rPr>
            <w:rPr>
              <w:rFonts w:ascii="Cambria Math" w:hAnsi="Cambria Math"/>
            </w:rPr>
            <m:t>μ</m:t>
          </w:ins>
        </m:r>
      </m:oMath>
      <w:ins w:id="126" w:author="Author">
        <w:r w:rsidR="001C3FD2" w:rsidRPr="00E409F9">
          <w:t xml:space="preserve"> and variance </w:t>
        </w:r>
      </w:ins>
      <m:oMath>
        <m:r>
          <w:ins w:id="127" w:author="Author">
            <m:rPr>
              <m:sty m:val="bi"/>
            </m:rPr>
            <w:rPr>
              <w:rFonts w:ascii="Cambria Math" w:hAnsi="Cambria Math"/>
            </w:rPr>
            <m:t>v</m:t>
          </w:ins>
        </m:r>
      </m:oMath>
      <w:ins w:id="128" w:author="Author">
        <w:r w:rsidR="001C3FD2" w:rsidRPr="00E409F9">
          <w:t xml:space="preserve"> are tightly related</w:t>
        </w:r>
        <w:r w:rsidR="001C3FD2" w:rsidRPr="001C3FD2">
          <w:t xml:space="preserve"> </w:t>
        </w:r>
        <w:r w:rsidR="001C3FD2" w:rsidRPr="007F7F20">
          <w:t xml:space="preserve">by </w:t>
        </w:r>
      </w:ins>
      <m:oMath>
        <m:r>
          <w:ins w:id="129" w:author="Author">
            <m:rPr>
              <m:sty m:val="bi"/>
            </m:rPr>
            <w:rPr>
              <w:rFonts w:ascii="Cambria Math" w:hAnsi="Cambria Math"/>
            </w:rPr>
            <m:t>v</m:t>
          </w:ins>
        </m:r>
        <m:r>
          <w:ins w:id="130" w:author="Author">
            <m:rPr>
              <m:sty m:val="p"/>
            </m:rPr>
            <w:rPr>
              <w:rFonts w:ascii="Cambria Math" w:hAnsi="Cambria Math"/>
            </w:rPr>
            <m:t>=</m:t>
          </w:ins>
        </m:r>
        <m:r>
          <w:ins w:id="131" w:author="Author">
            <m:rPr>
              <m:sty m:val="bi"/>
            </m:rPr>
            <w:rPr>
              <w:rFonts w:ascii="Cambria Math" w:hAnsi="Cambria Math"/>
            </w:rPr>
            <m:t>μ</m:t>
          </w:ins>
        </m:r>
        <m:r>
          <w:ins w:id="132" w:author="Author">
            <w:rPr>
              <w:rFonts w:ascii="Cambria Math" w:hAnsi="Cambria Math"/>
            </w:rPr>
            <m:t>(1</m:t>
          </w:ins>
        </m:r>
        <m:r>
          <w:ins w:id="133" w:author="Author">
            <m:rPr>
              <m:sty m:val="p"/>
            </m:rPr>
            <w:rPr>
              <w:rFonts w:ascii="Cambria Math" w:hAnsi="Cambria Math"/>
            </w:rPr>
            <m:t>-</m:t>
          </w:ins>
        </m:r>
        <m:r>
          <w:ins w:id="134" w:author="Author">
            <m:rPr>
              <m:sty m:val="bi"/>
            </m:rPr>
            <w:rPr>
              <w:rFonts w:ascii="Cambria Math" w:hAnsi="Cambria Math"/>
            </w:rPr>
            <m:t>μ</m:t>
          </w:ins>
        </m:r>
        <m:r>
          <w:ins w:id="135" w:author="Author">
            <w:rPr>
              <w:rFonts w:ascii="Cambria Math" w:hAnsi="Cambria Math"/>
            </w:rPr>
            <m:t>)</m:t>
          </w:ins>
        </m:r>
      </m:oMath>
      <w:ins w:id="136" w:author="Author">
        <w:r w:rsidR="001C3FD2" w:rsidRPr="007F7F20">
          <w:t>,</w:t>
        </w:r>
        <w:r w:rsidR="001C3FD2">
          <w:t xml:space="preserve"> </w:t>
        </w:r>
        <w:r w:rsidR="00405482">
          <w:t xml:space="preserve">these </w:t>
        </w:r>
        <w:r w:rsidR="001C3FD2">
          <w:t>vQTL tests are ineffective</w:t>
        </w:r>
        <w:r w:rsidR="001C3FD2" w:rsidRPr="00FC5AE4">
          <w:t xml:space="preserve"> </w:t>
        </w:r>
      </w:ins>
      <w:r w:rsidR="005D2819" w:rsidRPr="001C3FD2">
        <w:fldChar w:fldCharType="begin"/>
      </w:r>
      <w:r w:rsidR="005D2819" w:rsidRPr="001C3FD2">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5D2819" w:rsidRPr="00C51D9C">
        <w:fldChar w:fldCharType="separate"/>
      </w:r>
      <w:r w:rsidR="005D2819" w:rsidRPr="001C3FD2">
        <w:rPr>
          <w:rFonts w:ascii="Calibri" w:hAnsi="Calibri" w:cs="Calibri"/>
        </w:rPr>
        <w:t>(Paré et al. 2010; Marderstein et al. 2021; H. Wang et al. 2019)</w:t>
      </w:r>
      <w:r w:rsidR="005D2819" w:rsidRPr="00C51D9C">
        <w:fldChar w:fldCharType="end"/>
      </w:r>
      <w:ins w:id="137" w:author="Author">
        <w:r w:rsidR="001C3FD2" w:rsidRPr="001C3FD2">
          <w:t xml:space="preserve"> </w:t>
        </w:r>
        <w:r w:rsidR="001C3FD2">
          <w:t xml:space="preserve">and can identify a </w:t>
        </w:r>
        <w:r w:rsidR="001C3FD2" w:rsidRPr="008028C6">
          <w:t>GWAS-significant SNP as a GxE candidate</w:t>
        </w:r>
        <w:r w:rsidR="001C3FD2" w:rsidRPr="001C3FD2">
          <w:t xml:space="preserve"> </w:t>
        </w:r>
        <w:r w:rsidR="001C3FD2" w:rsidRPr="00FC05FE">
          <w:t>regardless of the presence of a GxE</w:t>
        </w:r>
        <w:r w:rsidR="001C3FD2">
          <w:t xml:space="preserve"> (</w:t>
        </w:r>
      </w:ins>
      <w:del w:id="138" w:author="Author">
        <w:r w:rsidR="00E8435D" w:rsidRPr="00FC5AE4" w:rsidDel="001C3FD2">
          <w:delText>.</w:delText>
        </w:r>
        <w:r w:rsidR="00E8435D" w:rsidRPr="001C3FD2" w:rsidDel="001C3FD2">
          <w:delText xml:space="preserve"> </w:delText>
        </w:r>
        <w:r w:rsidR="00E8435D" w:rsidRPr="001C3FD2" w:rsidDel="001C3FD2">
          <w:rPr>
            <w:rPrChange w:id="139" w:author="Author">
              <w:rPr>
                <w:color w:val="70AD47" w:themeColor="accent6"/>
              </w:rPr>
            </w:rPrChange>
          </w:rPr>
          <w:delText xml:space="preserve">When </w:delText>
        </w:r>
        <w:r w:rsidR="00D201A7" w:rsidRPr="001C3FD2" w:rsidDel="001C3FD2">
          <w:rPr>
            <w:rPrChange w:id="140" w:author="Author">
              <w:rPr>
                <w:color w:val="70AD47" w:themeColor="accent6"/>
              </w:rPr>
            </w:rPrChange>
          </w:rPr>
          <w:delText>the</w:delText>
        </w:r>
        <w:r w:rsidR="00E8435D" w:rsidRPr="001C3FD2" w:rsidDel="001C3FD2">
          <w:rPr>
            <w:rPrChange w:id="141" w:author="Author">
              <w:rPr>
                <w:color w:val="70AD47" w:themeColor="accent6"/>
              </w:rPr>
            </w:rPrChange>
          </w:rPr>
          <w:delText xml:space="preserve"> </w:delText>
        </w:r>
      </w:del>
      <w:ins w:id="142" w:author="Author">
        <w:del w:id="143" w:author="Author">
          <w:r w:rsidR="00E5254E" w:rsidRPr="001C3FD2" w:rsidDel="001C3FD2">
            <w:rPr>
              <w:rPrChange w:id="144" w:author="Author">
                <w:rPr>
                  <w:color w:val="70AD47" w:themeColor="accent6"/>
                </w:rPr>
              </w:rPrChange>
            </w:rPr>
            <w:delText xml:space="preserve">a </w:delText>
          </w:r>
        </w:del>
      </w:ins>
      <w:del w:id="145" w:author="Author">
        <w:r w:rsidR="00E8435D" w:rsidRPr="001C3FD2" w:rsidDel="001C3FD2">
          <w:rPr>
            <w:rPrChange w:id="146" w:author="Author">
              <w:rPr>
                <w:color w:val="70AD47" w:themeColor="accent6"/>
              </w:rPr>
            </w:rPrChange>
          </w:rPr>
          <w:delText xml:space="preserve">phenotype is binary, </w:delText>
        </w:r>
        <w:r w:rsidR="00C35A28" w:rsidRPr="001C3FD2" w:rsidDel="001C3FD2">
          <w:rPr>
            <w:rPrChange w:id="147" w:author="Author">
              <w:rPr>
                <w:color w:val="70AD47" w:themeColor="accent6"/>
              </w:rPr>
            </w:rPrChange>
          </w:rPr>
          <w:delText xml:space="preserve">the </w:delText>
        </w:r>
        <w:r w:rsidR="00E8435D" w:rsidRPr="001C3FD2" w:rsidDel="001C3FD2">
          <w:rPr>
            <w:rPrChange w:id="148" w:author="Author">
              <w:rPr>
                <w:color w:val="70AD47" w:themeColor="accent6"/>
              </w:rPr>
            </w:rPrChange>
          </w:rPr>
          <w:delText xml:space="preserve">mean </w:delText>
        </w:r>
      </w:del>
      <m:oMath>
        <m:r>
          <w:del w:id="149" w:author="Author">
            <m:rPr>
              <m:sty m:val="bi"/>
            </m:rPr>
            <w:rPr>
              <w:rFonts w:ascii="Cambria Math" w:hAnsi="Cambria Math"/>
              <w:rPrChange w:id="150" w:author="Author">
                <w:rPr>
                  <w:rFonts w:ascii="Cambria Math" w:hAnsi="Cambria Math"/>
                  <w:color w:val="70AD47" w:themeColor="accent6"/>
                </w:rPr>
              </w:rPrChange>
            </w:rPr>
            <m:t>μ</m:t>
          </w:del>
        </m:r>
      </m:oMath>
      <w:del w:id="151" w:author="Author">
        <w:r w:rsidR="00E8435D" w:rsidRPr="001C3FD2" w:rsidDel="001C3FD2">
          <w:rPr>
            <w:rPrChange w:id="152" w:author="Author">
              <w:rPr>
                <w:color w:val="70AD47" w:themeColor="accent6"/>
              </w:rPr>
            </w:rPrChange>
          </w:rPr>
          <w:delText xml:space="preserve"> and variance </w:delText>
        </w:r>
      </w:del>
      <m:oMath>
        <m:r>
          <w:del w:id="153" w:author="Author">
            <m:rPr>
              <m:sty m:val="bi"/>
            </m:rPr>
            <w:rPr>
              <w:rFonts w:ascii="Cambria Math" w:hAnsi="Cambria Math"/>
              <w:rPrChange w:id="154" w:author="Author">
                <w:rPr>
                  <w:rFonts w:ascii="Cambria Math" w:hAnsi="Cambria Math"/>
                  <w:color w:val="70AD47" w:themeColor="accent6"/>
                </w:rPr>
              </w:rPrChange>
            </w:rPr>
            <m:t>v</m:t>
          </w:del>
        </m:r>
      </m:oMath>
      <w:del w:id="155" w:author="Author">
        <w:r w:rsidR="00E8435D" w:rsidRPr="001C3FD2" w:rsidDel="001C3FD2">
          <w:rPr>
            <w:rPrChange w:id="156" w:author="Author">
              <w:rPr>
                <w:color w:val="70AD47" w:themeColor="accent6"/>
              </w:rPr>
            </w:rPrChange>
          </w:rPr>
          <w:delText xml:space="preserve"> are </w:delText>
        </w:r>
        <w:r w:rsidR="00B8312C" w:rsidRPr="001C3FD2" w:rsidDel="001C3FD2">
          <w:rPr>
            <w:rPrChange w:id="157" w:author="Author">
              <w:rPr>
                <w:color w:val="70AD47" w:themeColor="accent6"/>
              </w:rPr>
            </w:rPrChange>
          </w:rPr>
          <w:delText xml:space="preserve">tightly </w:delText>
        </w:r>
        <w:r w:rsidR="00E8435D" w:rsidRPr="001C3FD2" w:rsidDel="001C3FD2">
          <w:rPr>
            <w:rPrChange w:id="158" w:author="Author">
              <w:rPr>
                <w:color w:val="70AD47" w:themeColor="accent6"/>
              </w:rPr>
            </w:rPrChange>
          </w:rPr>
          <w:delText xml:space="preserve">related by </w:delText>
        </w:r>
      </w:del>
      <m:oMath>
        <m:r>
          <w:del w:id="159" w:author="Author">
            <m:rPr>
              <m:sty m:val="bi"/>
            </m:rPr>
            <w:rPr>
              <w:rFonts w:ascii="Cambria Math" w:hAnsi="Cambria Math"/>
              <w:rPrChange w:id="160" w:author="Author">
                <w:rPr>
                  <w:rFonts w:ascii="Cambria Math" w:hAnsi="Cambria Math"/>
                  <w:color w:val="70AD47" w:themeColor="accent6"/>
                </w:rPr>
              </w:rPrChange>
            </w:rPr>
            <m:t>v</m:t>
          </w:del>
        </m:r>
        <m:r>
          <w:del w:id="161" w:author="Author">
            <m:rPr>
              <m:sty m:val="p"/>
            </m:rPr>
            <w:rPr>
              <w:rFonts w:ascii="Cambria Math" w:hAnsi="Cambria Math"/>
              <w:rPrChange w:id="162" w:author="Author">
                <w:rPr>
                  <w:rFonts w:ascii="Cambria Math" w:hAnsi="Cambria Math"/>
                  <w:color w:val="70AD47" w:themeColor="accent6"/>
                </w:rPr>
              </w:rPrChange>
            </w:rPr>
            <m:t>=</m:t>
          </w:del>
        </m:r>
        <m:r>
          <w:del w:id="163" w:author="Author">
            <m:rPr>
              <m:sty m:val="bi"/>
            </m:rPr>
            <w:rPr>
              <w:rFonts w:ascii="Cambria Math" w:hAnsi="Cambria Math"/>
              <w:rPrChange w:id="164" w:author="Author">
                <w:rPr>
                  <w:rFonts w:ascii="Cambria Math" w:hAnsi="Cambria Math"/>
                  <w:color w:val="70AD47" w:themeColor="accent6"/>
                </w:rPr>
              </w:rPrChange>
            </w:rPr>
            <m:t>μ</m:t>
          </w:del>
        </m:r>
        <m:r>
          <w:del w:id="165" w:author="Author">
            <w:rPr>
              <w:rFonts w:ascii="Cambria Math" w:hAnsi="Cambria Math"/>
              <w:rPrChange w:id="166" w:author="Author">
                <w:rPr>
                  <w:rFonts w:ascii="Cambria Math" w:hAnsi="Cambria Math"/>
                  <w:color w:val="70AD47" w:themeColor="accent6"/>
                </w:rPr>
              </w:rPrChange>
            </w:rPr>
            <m:t>(1</m:t>
          </w:del>
        </m:r>
        <m:r>
          <w:del w:id="167" w:author="Author">
            <m:rPr>
              <m:sty m:val="p"/>
            </m:rPr>
            <w:rPr>
              <w:rFonts w:ascii="Cambria Math" w:hAnsi="Cambria Math"/>
              <w:rPrChange w:id="168" w:author="Author">
                <w:rPr>
                  <w:rFonts w:ascii="Cambria Math" w:hAnsi="Cambria Math"/>
                  <w:color w:val="70AD47" w:themeColor="accent6"/>
                </w:rPr>
              </w:rPrChange>
            </w:rPr>
            <m:t>-</m:t>
          </w:del>
        </m:r>
        <m:r>
          <w:del w:id="169" w:author="Author">
            <m:rPr>
              <m:sty m:val="bi"/>
            </m:rPr>
            <w:rPr>
              <w:rFonts w:ascii="Cambria Math" w:hAnsi="Cambria Math"/>
              <w:rPrChange w:id="170" w:author="Author">
                <w:rPr>
                  <w:rFonts w:ascii="Cambria Math" w:hAnsi="Cambria Math"/>
                  <w:color w:val="70AD47" w:themeColor="accent6"/>
                </w:rPr>
              </w:rPrChange>
            </w:rPr>
            <m:t>μ</m:t>
          </w:del>
        </m:r>
        <m:r>
          <w:del w:id="171" w:author="Author">
            <w:rPr>
              <w:rFonts w:ascii="Cambria Math" w:hAnsi="Cambria Math"/>
              <w:rPrChange w:id="172" w:author="Author">
                <w:rPr>
                  <w:rFonts w:ascii="Cambria Math" w:hAnsi="Cambria Math"/>
                  <w:color w:val="70AD47" w:themeColor="accent6"/>
                </w:rPr>
              </w:rPrChange>
            </w:rPr>
            <m:t>)</m:t>
          </w:del>
        </m:r>
      </m:oMath>
      <w:del w:id="173" w:author="Author">
        <w:r w:rsidR="006735B6" w:rsidRPr="001C3FD2" w:rsidDel="001C3FD2">
          <w:rPr>
            <w:rPrChange w:id="174" w:author="Author">
              <w:rPr>
                <w:color w:val="70AD47" w:themeColor="accent6"/>
              </w:rPr>
            </w:rPrChange>
          </w:rPr>
          <w:delText xml:space="preserve">, </w:delText>
        </w:r>
        <w:r w:rsidR="00B33418" w:rsidRPr="001C3FD2" w:rsidDel="001C3FD2">
          <w:rPr>
            <w:rPrChange w:id="175" w:author="Author">
              <w:rPr>
                <w:color w:val="70AD47" w:themeColor="accent6"/>
              </w:rPr>
            </w:rPrChange>
          </w:rPr>
          <w:delText xml:space="preserve">grossly </w:delText>
        </w:r>
        <w:r w:rsidR="00F74655" w:rsidRPr="001C3FD2" w:rsidDel="001C3FD2">
          <w:rPr>
            <w:rPrChange w:id="176" w:author="Author">
              <w:rPr>
                <w:color w:val="70AD47" w:themeColor="accent6"/>
              </w:rPr>
            </w:rPrChange>
          </w:rPr>
          <w:delText xml:space="preserve">violating </w:delText>
        </w:r>
        <w:r w:rsidR="005F7574" w:rsidRPr="001C3FD2" w:rsidDel="001C3FD2">
          <w:rPr>
            <w:rPrChange w:id="177" w:author="Author">
              <w:rPr>
                <w:color w:val="70AD47" w:themeColor="accent6"/>
              </w:rPr>
            </w:rPrChange>
          </w:rPr>
          <w:delText xml:space="preserve">the </w:delText>
        </w:r>
        <w:r w:rsidR="00F74655" w:rsidRPr="00FC5AE4" w:rsidDel="001C3FD2">
          <w:delText>homogeneous variation</w:delText>
        </w:r>
        <w:r w:rsidR="00E60340" w:rsidRPr="001C3FD2" w:rsidDel="001C3FD2">
          <w:rPr>
            <w:rPrChange w:id="178" w:author="Author">
              <w:rPr>
                <w:color w:val="70AD47" w:themeColor="accent6"/>
              </w:rPr>
            </w:rPrChange>
          </w:rPr>
          <w:delText xml:space="preserve"> </w:delText>
        </w:r>
        <w:r w:rsidR="005F7574" w:rsidRPr="001C3FD2" w:rsidDel="001C3FD2">
          <w:rPr>
            <w:rPrChange w:id="179" w:author="Author">
              <w:rPr>
                <w:color w:val="70AD47" w:themeColor="accent6"/>
              </w:rPr>
            </w:rPrChange>
          </w:rPr>
          <w:delText xml:space="preserve">assumption </w:delText>
        </w:r>
        <w:r w:rsidR="00B33418" w:rsidRPr="001C3FD2" w:rsidDel="001C3FD2">
          <w:rPr>
            <w:rPrChange w:id="180" w:author="Author">
              <w:rPr>
                <w:color w:val="70AD47" w:themeColor="accent6"/>
              </w:rPr>
            </w:rPrChange>
          </w:rPr>
          <w:delText>under the null</w:delText>
        </w:r>
        <w:r w:rsidR="00B967F9" w:rsidRPr="001C3FD2" w:rsidDel="001C3FD2">
          <w:rPr>
            <w:rPrChange w:id="181" w:author="Author">
              <w:rPr>
                <w:color w:val="70AD47" w:themeColor="accent6"/>
              </w:rPr>
            </w:rPrChange>
          </w:rPr>
          <w:delText xml:space="preserve">. </w:delText>
        </w:r>
        <w:r w:rsidR="005F7574" w:rsidRPr="001C3FD2" w:rsidDel="001C3FD2">
          <w:rPr>
            <w:rPrChange w:id="182" w:author="Author">
              <w:rPr>
                <w:color w:val="70AD47" w:themeColor="accent6"/>
              </w:rPr>
            </w:rPrChange>
          </w:rPr>
          <w:delText>In this case</w:delText>
        </w:r>
        <w:r w:rsidR="00FB689F" w:rsidRPr="001C3FD2" w:rsidDel="001C3FD2">
          <w:rPr>
            <w:rPrChange w:id="183" w:author="Author">
              <w:rPr>
                <w:color w:val="70AD47" w:themeColor="accent6"/>
              </w:rPr>
            </w:rPrChange>
          </w:rPr>
          <w:delText>,</w:delText>
        </w:r>
        <w:r w:rsidR="00B33418" w:rsidRPr="001C3FD2" w:rsidDel="001C3FD2">
          <w:rPr>
            <w:rPrChange w:id="184" w:author="Author">
              <w:rPr>
                <w:color w:val="70AD47" w:themeColor="accent6"/>
              </w:rPr>
            </w:rPrChange>
          </w:rPr>
          <w:delText xml:space="preserve"> </w:delText>
        </w:r>
      </w:del>
      <w:r w:rsidR="00E924A9" w:rsidRPr="001C3FD2">
        <w:rPr>
          <w:rPrChange w:id="185" w:author="Author">
            <w:rPr>
              <w:color w:val="70AD47" w:themeColor="accent6"/>
            </w:rPr>
          </w:rPrChange>
        </w:rPr>
        <w:t>DLM</w:t>
      </w:r>
      <w:ins w:id="186" w:author="Author">
        <w:r w:rsidR="001C3FD2">
          <w:t>,</w:t>
        </w:r>
      </w:ins>
      <w:r w:rsidR="0029503F" w:rsidRPr="001C3FD2">
        <w:rPr>
          <w:rPrChange w:id="187" w:author="Author">
            <w:rPr>
              <w:color w:val="70AD47" w:themeColor="accent6"/>
            </w:rPr>
          </w:rPrChange>
        </w:rPr>
        <w:t xml:space="preserve"> </w:t>
      </w:r>
      <w:del w:id="188" w:author="Author">
        <w:r w:rsidR="00FB689F" w:rsidRPr="00FC5AE4" w:rsidDel="001C3FD2">
          <w:delText>(</w:delText>
        </w:r>
      </w:del>
      <w:r w:rsidR="00FB689F" w:rsidRPr="001C3FD2">
        <w:t xml:space="preserve">Figure </w:t>
      </w:r>
      <w:r w:rsidR="002808DF" w:rsidRPr="001C3FD2">
        <w:t>1c</w:t>
      </w:r>
      <w:r w:rsidR="00FB689F" w:rsidRPr="001C3FD2">
        <w:t>)</w:t>
      </w:r>
      <w:r w:rsidR="00BD3E47" w:rsidRPr="001C3FD2">
        <w:t xml:space="preserve"> </w:t>
      </w:r>
      <w:del w:id="189" w:author="Author">
        <w:r w:rsidR="00BD3E47" w:rsidRPr="001C3FD2" w:rsidDel="001B19A2">
          <w:rPr>
            <w:rPrChange w:id="190" w:author="Author">
              <w:rPr>
                <w:color w:val="70AD47" w:themeColor="accent6"/>
              </w:rPr>
            </w:rPrChange>
          </w:rPr>
          <w:delText>see</w:delText>
        </w:r>
        <w:r w:rsidR="00D36914" w:rsidRPr="001C3FD2" w:rsidDel="001B19A2">
          <w:rPr>
            <w:rPrChange w:id="191" w:author="Author">
              <w:rPr>
                <w:color w:val="70AD47" w:themeColor="accent6"/>
              </w:rPr>
            </w:rPrChange>
          </w:rPr>
          <w:delText>s</w:delText>
        </w:r>
        <w:r w:rsidR="00F263DB" w:rsidRPr="001C3FD2" w:rsidDel="001B19A2">
          <w:rPr>
            <w:rPrChange w:id="192" w:author="Author">
              <w:rPr>
                <w:color w:val="70AD47" w:themeColor="accent6"/>
              </w:rPr>
            </w:rPrChange>
          </w:rPr>
          <w:delText xml:space="preserve"> </w:delText>
        </w:r>
      </w:del>
      <w:ins w:id="193" w:author="Author">
        <w:r w:rsidR="001C3FD2">
          <w:t xml:space="preserve">or produce type 1 errors </w:t>
        </w:r>
        <w:del w:id="194" w:author="Author">
          <w:r w:rsidR="001B19A2" w:rsidRPr="001C3FD2" w:rsidDel="001C3FD2">
            <w:rPr>
              <w:rPrChange w:id="195" w:author="Author">
                <w:rPr>
                  <w:color w:val="70AD47" w:themeColor="accent6"/>
                </w:rPr>
              </w:rPrChange>
            </w:rPr>
            <w:delText xml:space="preserve">identifies </w:delText>
          </w:r>
        </w:del>
      </w:ins>
      <w:del w:id="196" w:author="Author">
        <w:r w:rsidR="00F263DB" w:rsidRPr="001C3FD2" w:rsidDel="001C3FD2">
          <w:rPr>
            <w:rPrChange w:id="197" w:author="Author">
              <w:rPr>
                <w:color w:val="70AD47" w:themeColor="accent6"/>
              </w:rPr>
            </w:rPrChange>
          </w:rPr>
          <w:delText>a</w:delText>
        </w:r>
        <w:r w:rsidR="006602A5" w:rsidRPr="001C3FD2" w:rsidDel="001C3FD2">
          <w:rPr>
            <w:rPrChange w:id="198" w:author="Author">
              <w:rPr>
                <w:color w:val="70AD47" w:themeColor="accent6"/>
              </w:rPr>
            </w:rPrChange>
          </w:rPr>
          <w:delText xml:space="preserve"> </w:delText>
        </w:r>
        <w:r w:rsidR="00F263DB" w:rsidRPr="001C3FD2" w:rsidDel="001C3FD2">
          <w:rPr>
            <w:rPrChange w:id="199" w:author="Author">
              <w:rPr>
                <w:color w:val="70AD47" w:themeColor="accent6"/>
              </w:rPr>
            </w:rPrChange>
          </w:rPr>
          <w:delText>GWAS</w:delText>
        </w:r>
      </w:del>
      <w:ins w:id="200" w:author="Author">
        <w:del w:id="201" w:author="Author">
          <w:r w:rsidR="001B19A2" w:rsidRPr="001C3FD2" w:rsidDel="001C3FD2">
            <w:rPr>
              <w:rPrChange w:id="202" w:author="Author">
                <w:rPr>
                  <w:color w:val="70AD47" w:themeColor="accent6"/>
                </w:rPr>
              </w:rPrChange>
            </w:rPr>
            <w:delText>-</w:delText>
          </w:r>
        </w:del>
      </w:ins>
      <w:del w:id="203" w:author="Author">
        <w:r w:rsidR="00F263DB" w:rsidRPr="001C3FD2" w:rsidDel="001C3FD2">
          <w:rPr>
            <w:rPrChange w:id="204" w:author="Author">
              <w:rPr>
                <w:color w:val="70AD47" w:themeColor="accent6"/>
              </w:rPr>
            </w:rPrChange>
          </w:rPr>
          <w:delText xml:space="preserve"> significant </w:delText>
        </w:r>
        <w:r w:rsidR="006602A5" w:rsidRPr="001C3FD2" w:rsidDel="001C3FD2">
          <w:rPr>
            <w:rPrChange w:id="205" w:author="Author">
              <w:rPr>
                <w:color w:val="70AD47" w:themeColor="accent6"/>
              </w:rPr>
            </w:rPrChange>
          </w:rPr>
          <w:delText xml:space="preserve">SNP </w:delText>
        </w:r>
        <w:r w:rsidR="00F263DB" w:rsidRPr="001C3FD2" w:rsidDel="001C3FD2">
          <w:rPr>
            <w:rPrChange w:id="206" w:author="Author">
              <w:rPr>
                <w:color w:val="70AD47" w:themeColor="accent6"/>
              </w:rPr>
            </w:rPrChange>
          </w:rPr>
          <w:delText xml:space="preserve">as </w:delText>
        </w:r>
        <w:r w:rsidR="00BD3E47" w:rsidRPr="001C3FD2" w:rsidDel="001C3FD2">
          <w:rPr>
            <w:rPrChange w:id="207" w:author="Author">
              <w:rPr>
                <w:color w:val="70AD47" w:themeColor="accent6"/>
              </w:rPr>
            </w:rPrChange>
          </w:rPr>
          <w:delText xml:space="preserve">a </w:delText>
        </w:r>
        <w:r w:rsidR="00F263DB" w:rsidRPr="001C3FD2" w:rsidDel="001C3FD2">
          <w:rPr>
            <w:rPrChange w:id="208" w:author="Author">
              <w:rPr>
                <w:color w:val="70AD47" w:themeColor="accent6"/>
              </w:rPr>
            </w:rPrChange>
          </w:rPr>
          <w:delText>GxE candidate</w:delText>
        </w:r>
        <w:r w:rsidR="00D36914" w:rsidRPr="001C3FD2" w:rsidDel="001C3FD2">
          <w:rPr>
            <w:rPrChange w:id="209" w:author="Author">
              <w:rPr>
                <w:color w:val="70AD47" w:themeColor="accent6"/>
              </w:rPr>
            </w:rPrChange>
          </w:rPr>
          <w:delText>,</w:delText>
        </w:r>
        <w:r w:rsidR="00F263DB" w:rsidRPr="001C3FD2" w:rsidDel="001C3FD2">
          <w:rPr>
            <w:rPrChange w:id="210" w:author="Author">
              <w:rPr>
                <w:color w:val="70AD47" w:themeColor="accent6"/>
              </w:rPr>
            </w:rPrChange>
          </w:rPr>
          <w:delText xml:space="preserve"> </w:delText>
        </w:r>
        <w:r w:rsidR="00BD3E47" w:rsidRPr="001C3FD2" w:rsidDel="001C3FD2">
          <w:rPr>
            <w:rPrChange w:id="211" w:author="Author">
              <w:rPr>
                <w:color w:val="70AD47" w:themeColor="accent6"/>
              </w:rPr>
            </w:rPrChange>
          </w:rPr>
          <w:delText xml:space="preserve">regardless of </w:delText>
        </w:r>
        <w:r w:rsidR="00E60340" w:rsidRPr="001C3FD2" w:rsidDel="001C3FD2">
          <w:rPr>
            <w:rPrChange w:id="212" w:author="Author">
              <w:rPr>
                <w:color w:val="70AD47" w:themeColor="accent6"/>
              </w:rPr>
            </w:rPrChange>
          </w:rPr>
          <w:delText xml:space="preserve">the </w:delText>
        </w:r>
        <w:r w:rsidR="00616DB3" w:rsidRPr="001C3FD2" w:rsidDel="001C3FD2">
          <w:rPr>
            <w:rPrChange w:id="213" w:author="Author">
              <w:rPr>
                <w:color w:val="70AD47" w:themeColor="accent6"/>
              </w:rPr>
            </w:rPrChange>
          </w:rPr>
          <w:delText>presence</w:delText>
        </w:r>
        <w:r w:rsidR="00D36914" w:rsidRPr="001C3FD2" w:rsidDel="001C3FD2">
          <w:rPr>
            <w:rPrChange w:id="214" w:author="Author">
              <w:rPr>
                <w:color w:val="70AD47" w:themeColor="accent6"/>
              </w:rPr>
            </w:rPrChange>
          </w:rPr>
          <w:delText xml:space="preserve"> </w:delText>
        </w:r>
      </w:del>
      <w:ins w:id="215" w:author="Author">
        <w:del w:id="216" w:author="Author">
          <w:r w:rsidR="001B19A2" w:rsidRPr="001C3FD2" w:rsidDel="001C3FD2">
            <w:rPr>
              <w:rPrChange w:id="217" w:author="Author">
                <w:rPr>
                  <w:color w:val="70AD47" w:themeColor="accent6"/>
                </w:rPr>
              </w:rPrChange>
            </w:rPr>
            <w:delText xml:space="preserve">of a </w:delText>
          </w:r>
        </w:del>
      </w:ins>
      <w:del w:id="218" w:author="Author">
        <w:r w:rsidR="00E60340" w:rsidRPr="001C3FD2" w:rsidDel="001C3FD2">
          <w:rPr>
            <w:rPrChange w:id="219" w:author="Author">
              <w:rPr>
                <w:color w:val="70AD47" w:themeColor="accent6"/>
              </w:rPr>
            </w:rPrChange>
          </w:rPr>
          <w:delText>GxE</w:delText>
        </w:r>
        <w:r w:rsidR="00E8435D" w:rsidRPr="001C3FD2" w:rsidDel="001C3FD2">
          <w:rPr>
            <w:rPrChange w:id="220" w:author="Author">
              <w:rPr>
                <w:color w:val="70AD47" w:themeColor="accent6"/>
              </w:rPr>
            </w:rPrChange>
          </w:rPr>
          <w:delText xml:space="preserve">. </w:delText>
        </w:r>
      </w:del>
      <w:ins w:id="221" w:author="Author">
        <w:r w:rsidR="001C3FD2">
          <w:t>(DGLM)</w:t>
        </w:r>
      </w:ins>
      <w:del w:id="222" w:author="Author">
        <w:r w:rsidR="00BD3E47" w:rsidRPr="00FC5AE4" w:rsidDel="001C3FD2">
          <w:delText>DRM, LVT</w:delText>
        </w:r>
      </w:del>
      <w:ins w:id="223" w:author="Author">
        <w:r w:rsidR="001B19A2" w:rsidRPr="001C3FD2">
          <w:t>,</w:t>
        </w:r>
      </w:ins>
      <w:r w:rsidR="00BD3E47" w:rsidRPr="001C3FD2">
        <w:t xml:space="preserve"> </w:t>
      </w:r>
      <w:del w:id="224" w:author="Author">
        <w:r w:rsidR="00BD3E47" w:rsidRPr="001C3FD2" w:rsidDel="001C3FD2">
          <w:delText xml:space="preserve">and </w:delText>
        </w:r>
        <w:r w:rsidR="00E8435D" w:rsidRPr="001C3FD2" w:rsidDel="001C3FD2">
          <w:rPr>
            <w:rPrChange w:id="225" w:author="Author">
              <w:rPr>
                <w:color w:val="70AD47" w:themeColor="accent6"/>
              </w:rPr>
            </w:rPrChange>
          </w:rPr>
          <w:delText xml:space="preserve">DGLM </w:delText>
        </w:r>
        <w:r w:rsidR="00BD26E1" w:rsidRPr="001C3FD2" w:rsidDel="001C3FD2">
          <w:rPr>
            <w:rPrChange w:id="226" w:author="Author">
              <w:rPr>
                <w:color w:val="70AD47" w:themeColor="accent6"/>
              </w:rPr>
            </w:rPrChange>
          </w:rPr>
          <w:delText xml:space="preserve">also </w:delText>
        </w:r>
        <w:r w:rsidR="009B5A60" w:rsidRPr="001C3FD2" w:rsidDel="001C3FD2">
          <w:rPr>
            <w:rPrChange w:id="227" w:author="Author">
              <w:rPr>
                <w:color w:val="70AD47" w:themeColor="accent6"/>
              </w:rPr>
            </w:rPrChange>
          </w:rPr>
          <w:delText>showed</w:delText>
        </w:r>
        <w:r w:rsidR="00051A91" w:rsidRPr="001C3FD2" w:rsidDel="001C3FD2">
          <w:rPr>
            <w:rPrChange w:id="228" w:author="Author">
              <w:rPr>
                <w:color w:val="70AD47" w:themeColor="accent6"/>
              </w:rPr>
            </w:rPrChange>
          </w:rPr>
          <w:delText xml:space="preserve"> </w:delText>
        </w:r>
      </w:del>
      <w:ins w:id="229" w:author="Author">
        <w:del w:id="230" w:author="Author">
          <w:r w:rsidR="001B19A2" w:rsidRPr="001C3FD2" w:rsidDel="001C3FD2">
            <w:rPr>
              <w:rPrChange w:id="231" w:author="Author">
                <w:rPr>
                  <w:color w:val="70AD47" w:themeColor="accent6"/>
                </w:rPr>
              </w:rPrChange>
            </w:rPr>
            <w:delText xml:space="preserve">produced </w:delText>
          </w:r>
        </w:del>
      </w:ins>
      <w:del w:id="232" w:author="Author">
        <w:r w:rsidR="00051A91" w:rsidRPr="001C3FD2" w:rsidDel="001C3FD2">
          <w:rPr>
            <w:rPrChange w:id="233" w:author="Author">
              <w:rPr>
                <w:color w:val="70AD47" w:themeColor="accent6"/>
              </w:rPr>
            </w:rPrChange>
          </w:rPr>
          <w:delText xml:space="preserve">run away </w:delText>
        </w:r>
        <w:r w:rsidR="00AB4CCF" w:rsidRPr="001C3FD2" w:rsidDel="001C3FD2">
          <w:rPr>
            <w:rPrChange w:id="234" w:author="Author">
              <w:rPr>
                <w:color w:val="70AD47" w:themeColor="accent6"/>
              </w:rPr>
            </w:rPrChange>
          </w:rPr>
          <w:delText>type 1 error</w:delText>
        </w:r>
        <w:r w:rsidR="009B5A60" w:rsidRPr="001C3FD2" w:rsidDel="001C3FD2">
          <w:rPr>
            <w:rPrChange w:id="235" w:author="Author">
              <w:rPr>
                <w:color w:val="70AD47" w:themeColor="accent6"/>
              </w:rPr>
            </w:rPrChange>
          </w:rPr>
          <w:delText>s</w:delText>
        </w:r>
        <w:r w:rsidR="00A52B8E" w:rsidRPr="001C3FD2" w:rsidDel="001C3FD2">
          <w:rPr>
            <w:rPrChange w:id="236" w:author="Author">
              <w:rPr>
                <w:color w:val="70AD47" w:themeColor="accent6"/>
              </w:rPr>
            </w:rPrChange>
          </w:rPr>
          <w:delText xml:space="preserve"> </w:delText>
        </w:r>
      </w:del>
      <w:r w:rsidR="00A52B8E" w:rsidRPr="001C3FD2">
        <w:rPr>
          <w:rPrChange w:id="237" w:author="Author">
            <w:rPr>
              <w:color w:val="70AD47" w:themeColor="accent6"/>
            </w:rPr>
          </w:rPrChange>
        </w:rPr>
        <w:t xml:space="preserve">despite </w:t>
      </w:r>
      <w:r w:rsidR="004919CD" w:rsidRPr="001C3FD2">
        <w:rPr>
          <w:rPrChange w:id="238" w:author="Author">
            <w:rPr>
              <w:color w:val="70AD47" w:themeColor="accent6"/>
            </w:rPr>
          </w:rPrChange>
        </w:rPr>
        <w:t>the</w:t>
      </w:r>
      <w:ins w:id="239" w:author="Author">
        <w:r w:rsidR="001C3FD2">
          <w:t>ir</w:t>
        </w:r>
      </w:ins>
      <w:del w:id="240" w:author="Author">
        <w:r w:rsidR="004919CD" w:rsidRPr="001C3FD2" w:rsidDel="001C3FD2">
          <w:rPr>
            <w:rPrChange w:id="241" w:author="Author">
              <w:rPr>
                <w:color w:val="70AD47" w:themeColor="accent6"/>
              </w:rPr>
            </w:rPrChange>
          </w:rPr>
          <w:delText xml:space="preserve"> first two </w:delText>
        </w:r>
        <w:r w:rsidR="00FE6B26" w:rsidRPr="001C3FD2" w:rsidDel="001C3FD2">
          <w:rPr>
            <w:rPrChange w:id="242" w:author="Author">
              <w:rPr>
                <w:color w:val="70AD47" w:themeColor="accent6"/>
              </w:rPr>
            </w:rPrChange>
          </w:rPr>
          <w:delText>being</w:delText>
        </w:r>
      </w:del>
      <w:r w:rsidR="00FE6B26" w:rsidRPr="001C3FD2">
        <w:rPr>
          <w:rPrChange w:id="243" w:author="Author">
            <w:rPr>
              <w:color w:val="70AD47" w:themeColor="accent6"/>
            </w:rPr>
          </w:rPrChange>
        </w:rPr>
        <w:t xml:space="preserve"> robust</w:t>
      </w:r>
      <w:ins w:id="244" w:author="Author">
        <w:r w:rsidR="001C3FD2">
          <w:t>ness</w:t>
        </w:r>
      </w:ins>
      <w:r w:rsidR="00FE6B26" w:rsidRPr="001C3FD2">
        <w:rPr>
          <w:rPrChange w:id="245" w:author="Author">
            <w:rPr>
              <w:color w:val="70AD47" w:themeColor="accent6"/>
            </w:rPr>
          </w:rPrChange>
        </w:rPr>
        <w:t xml:space="preserve"> </w:t>
      </w:r>
      <w:r w:rsidR="0021170C" w:rsidRPr="001C3FD2">
        <w:rPr>
          <w:rPrChange w:id="246" w:author="Author">
            <w:rPr>
              <w:color w:val="70AD47" w:themeColor="accent6"/>
            </w:rPr>
          </w:rPrChange>
        </w:rPr>
        <w:t>with quantitative non-Gaussian</w:t>
      </w:r>
      <w:r w:rsidR="009B5A60" w:rsidRPr="001C3FD2">
        <w:rPr>
          <w:rPrChange w:id="247" w:author="Author">
            <w:rPr>
              <w:color w:val="70AD47" w:themeColor="accent6"/>
            </w:rPr>
          </w:rPrChange>
        </w:rPr>
        <w:t xml:space="preserve"> phenotypes</w:t>
      </w:r>
      <w:r w:rsidR="00F13BA2" w:rsidRPr="001C3FD2">
        <w:rPr>
          <w:rPrChange w:id="248" w:author="Author">
            <w:rPr>
              <w:color w:val="70AD47" w:themeColor="accent6"/>
            </w:rPr>
          </w:rPrChange>
        </w:rPr>
        <w:t xml:space="preserve"> </w:t>
      </w:r>
      <w:ins w:id="249" w:author="Author">
        <w:r w:rsidR="001C3FD2">
          <w:t>(</w:t>
        </w:r>
        <w:r w:rsidR="001C3FD2" w:rsidRPr="00FC5AE4">
          <w:t>DRM, LVT</w:t>
        </w:r>
        <w:r w:rsidR="001C3FD2">
          <w:t xml:space="preserve">). </w:t>
        </w:r>
      </w:ins>
      <w:del w:id="250" w:author="Author">
        <w:r w:rsidR="00F13BA2" w:rsidRPr="001C3FD2" w:rsidDel="001C3FD2">
          <w:rPr>
            <w:rPrChange w:id="251" w:author="Author">
              <w:rPr>
                <w:color w:val="70AD47" w:themeColor="accent6"/>
              </w:rPr>
            </w:rPrChange>
          </w:rPr>
          <w:delText>(see “simulation” under “result”)</w:delText>
        </w:r>
        <w:r w:rsidR="00E8435D" w:rsidRPr="001C3FD2" w:rsidDel="001C3FD2">
          <w:rPr>
            <w:rPrChange w:id="252" w:author="Author">
              <w:rPr>
                <w:color w:val="70AD47" w:themeColor="accent6"/>
              </w:rPr>
            </w:rPrChange>
          </w:rPr>
          <w:delText xml:space="preserve">. </w:delText>
        </w:r>
      </w:del>
      <w:ins w:id="253" w:author="Author">
        <w:r w:rsidR="001C3FD2">
          <w:t>A</w:t>
        </w:r>
      </w:ins>
      <w:del w:id="254" w:author="Author">
        <w:r w:rsidR="00E8435D" w:rsidRPr="00FC5AE4" w:rsidDel="001C3FD2">
          <w:delText xml:space="preserve">In addition, </w:delText>
        </w:r>
        <w:r w:rsidR="00A72F5C" w:rsidRPr="001C3FD2" w:rsidDel="001C3FD2">
          <w:delText>a</w:delText>
        </w:r>
      </w:del>
      <w:r w:rsidR="00A72F5C" w:rsidRPr="001C3FD2">
        <w:t xml:space="preserve">dditive </w:t>
      </w:r>
      <w:r w:rsidR="00E8435D" w:rsidRPr="001C3FD2">
        <w:t xml:space="preserve">vQTL tests </w:t>
      </w:r>
      <w:del w:id="255" w:author="Author">
        <w:r w:rsidR="00E8435D" w:rsidRPr="001C3FD2" w:rsidDel="001B19A2">
          <w:delText xml:space="preserve">like </w:delText>
        </w:r>
      </w:del>
      <w:ins w:id="256" w:author="Author">
        <w:r w:rsidR="001B19A2" w:rsidRPr="001C3FD2">
          <w:t xml:space="preserve">such as </w:t>
        </w:r>
      </w:ins>
      <w:r w:rsidR="00E8435D" w:rsidRPr="001C3FD2">
        <w:t xml:space="preserve">DLM </w:t>
      </w:r>
      <w:r w:rsidR="00A72F5C" w:rsidRPr="001C3FD2">
        <w:t>and DRM</w:t>
      </w:r>
      <w:ins w:id="257" w:author="Author">
        <w:r w:rsidR="001C3FD2">
          <w:t xml:space="preserve"> also have</w:t>
        </w:r>
      </w:ins>
      <w:r w:rsidR="00A72F5C" w:rsidRPr="001C3FD2">
        <w:t xml:space="preserve"> </w:t>
      </w:r>
      <w:r w:rsidR="00793ED8" w:rsidRPr="001C3FD2">
        <w:t>diminish</w:t>
      </w:r>
      <w:ins w:id="258" w:author="Author">
        <w:r w:rsidR="001C3FD2">
          <w:t>ed</w:t>
        </w:r>
      </w:ins>
      <w:del w:id="259" w:author="Author">
        <w:r w:rsidR="00DA639A" w:rsidRPr="001C3FD2" w:rsidDel="001B19A2">
          <w:delText>es</w:delText>
        </w:r>
        <w:r w:rsidR="00AE2827" w:rsidRPr="001C3FD2" w:rsidDel="001C3FD2">
          <w:delText xml:space="preserve"> </w:delText>
        </w:r>
        <w:r w:rsidR="00A72F5C" w:rsidRPr="001C3FD2" w:rsidDel="001C3FD2">
          <w:delText>the</w:delText>
        </w:r>
      </w:del>
      <w:r w:rsidR="00A72F5C" w:rsidRPr="001C3FD2">
        <w:t xml:space="preserve"> </w:t>
      </w:r>
      <w:r w:rsidR="00E8435D" w:rsidRPr="001C3FD2">
        <w:t xml:space="preserve">power to detect </w:t>
      </w:r>
      <w:r w:rsidR="00A72F5C" w:rsidRPr="001C3FD2">
        <w:t xml:space="preserve">strong but </w:t>
      </w:r>
      <w:r w:rsidR="00D074FF" w:rsidRPr="001C3FD2">
        <w:t xml:space="preserve">pure </w:t>
      </w:r>
      <w:r w:rsidR="00E8435D" w:rsidRPr="001C3FD2">
        <w:t>GxE candidate</w:t>
      </w:r>
      <w:r w:rsidR="00433881" w:rsidRPr="001C3FD2">
        <w:t>s</w:t>
      </w:r>
      <w:r w:rsidR="00D01CC7" w:rsidRPr="001C3FD2">
        <w:t xml:space="preserve"> </w:t>
      </w:r>
      <w:ins w:id="260" w:author="Author">
        <w:r w:rsidR="001C3FD2">
          <w:t xml:space="preserve">with weak </w:t>
        </w:r>
      </w:ins>
      <w:del w:id="261" w:author="Author">
        <w:r w:rsidR="009B53B2" w:rsidRPr="001C3FD2" w:rsidDel="001C3FD2">
          <w:delText>whe</w:delText>
        </w:r>
      </w:del>
      <w:ins w:id="262" w:author="Author">
        <w:del w:id="263" w:author="Author">
          <w:r w:rsidR="001B19A2" w:rsidRPr="001C3FD2" w:rsidDel="001C3FD2">
            <w:delText>n</w:delText>
          </w:r>
        </w:del>
      </w:ins>
      <w:del w:id="264" w:author="Author">
        <w:r w:rsidR="009B53B2" w:rsidRPr="001C3FD2" w:rsidDel="001B19A2">
          <w:delText>re</w:delText>
        </w:r>
      </w:del>
      <w:ins w:id="265" w:author="Author">
        <w:del w:id="266" w:author="Author">
          <w:r w:rsidR="001B19A2" w:rsidRPr="001C3FD2" w:rsidDel="001C3FD2">
            <w:delText xml:space="preserve"> the</w:delText>
          </w:r>
        </w:del>
      </w:ins>
      <w:del w:id="267" w:author="Author">
        <w:r w:rsidR="009B53B2" w:rsidRPr="001C3FD2" w:rsidDel="001C3FD2">
          <w:delText xml:space="preserve"> </w:delText>
        </w:r>
      </w:del>
      <w:r w:rsidR="00CE275E" w:rsidRPr="001C3FD2">
        <w:t xml:space="preserve">direct </w:t>
      </w:r>
      <w:r w:rsidR="00E8435D" w:rsidRPr="001C3FD2">
        <w:t xml:space="preserve">environmental effect </w:t>
      </w:r>
      <w:r w:rsidR="00793ED8" w:rsidRPr="001C3FD2">
        <w:t>on the phenotypic mean</w:t>
      </w:r>
      <w:del w:id="268" w:author="Author">
        <w:r w:rsidR="00793ED8" w:rsidRPr="001C3FD2" w:rsidDel="001C3FD2">
          <w:delText xml:space="preserve"> </w:delText>
        </w:r>
        <w:r w:rsidR="00E8435D" w:rsidRPr="001C3FD2" w:rsidDel="001C3FD2">
          <w:delText>is weak</w:delText>
        </w:r>
      </w:del>
      <w:r w:rsidR="00E8435D" w:rsidRPr="001C3FD2">
        <w:t xml:space="preserve">, even </w:t>
      </w:r>
      <w:r w:rsidR="00A72F5C" w:rsidRPr="001C3FD2">
        <w:t xml:space="preserve">if the </w:t>
      </w:r>
      <w:r w:rsidR="00C42B8A" w:rsidRPr="001C3FD2">
        <w:t xml:space="preserve">phenotype </w:t>
      </w:r>
      <w:r w:rsidR="00A72F5C" w:rsidRPr="001C3FD2">
        <w:t xml:space="preserve">is Gaussian </w:t>
      </w:r>
      <w:r w:rsidR="00E8435D" w:rsidRPr="001C3FD2">
        <w:t xml:space="preserve">(Figure </w:t>
      </w:r>
      <w:r w:rsidR="00433881" w:rsidRPr="001C3FD2">
        <w:t>1d</w:t>
      </w:r>
      <w:r w:rsidR="00E8435D" w:rsidRPr="001C3FD2">
        <w:t>).</w:t>
      </w:r>
    </w:p>
    <w:bookmarkEnd w:id="115"/>
    <w:p w14:paraId="3E834463" w14:textId="2622DD43" w:rsidR="007542AB" w:rsidRPr="002D676C" w:rsidRDefault="007542AB" w:rsidP="00E8435D"/>
    <w:p w14:paraId="4694DB58" w14:textId="3CD2E079" w:rsidR="007742CA" w:rsidRPr="002D676C" w:rsidRDefault="006E7DF3" w:rsidP="00C750C1">
      <w:pPr>
        <w:pStyle w:val="Heading2"/>
      </w:pPr>
      <w:r w:rsidRPr="002D676C">
        <w:lastRenderedPageBreak/>
        <w:t>V</w:t>
      </w:r>
      <w:r w:rsidR="007742CA" w:rsidRPr="002D676C">
        <w:t>ariance loci analysis (VLA)</w:t>
      </w:r>
    </w:p>
    <w:p w14:paraId="08AE8D6D" w14:textId="72531324" w:rsidR="00C14321" w:rsidRDefault="00D71301" w:rsidP="00C14321">
      <w:bookmarkStart w:id="269" w:name="_Hlk86667252"/>
      <w:del w:id="270" w:author="Author">
        <w:r w:rsidDel="00405482">
          <w:delText xml:space="preserve">To address </w:delText>
        </w:r>
        <w:r w:rsidR="00C42B8A" w:rsidDel="00405482">
          <w:delText xml:space="preserve">the </w:delText>
        </w:r>
        <w:r w:rsidDel="00405482">
          <w:delText>issues with vQTL analysis, w</w:delText>
        </w:r>
        <w:r w:rsidR="007742CA" w:rsidRPr="002D676C" w:rsidDel="00405482">
          <w:delText>e propose</w:delText>
        </w:r>
      </w:del>
      <w:ins w:id="271" w:author="Author">
        <w:r w:rsidR="00405482">
          <w:t>Our</w:t>
        </w:r>
      </w:ins>
      <w:del w:id="272" w:author="Author">
        <w:r w:rsidR="007742CA" w:rsidRPr="002D676C" w:rsidDel="00405482">
          <w:delText xml:space="preserve"> variance loc</w:delText>
        </w:r>
        <w:r w:rsidR="003212A4" w:rsidDel="00405482">
          <w:delText>us</w:delText>
        </w:r>
        <w:r w:rsidR="007742CA" w:rsidRPr="002D676C" w:rsidDel="00405482">
          <w:delText xml:space="preserve"> analysis</w:delText>
        </w:r>
      </w:del>
      <w:r w:rsidR="007742CA" w:rsidRPr="002D676C">
        <w:t xml:space="preserve"> (VLA) </w:t>
      </w:r>
      <w:del w:id="273" w:author="Author">
        <w:r w:rsidR="007742CA" w:rsidRPr="002D676C" w:rsidDel="00405482">
          <w:delText xml:space="preserve">to </w:delText>
        </w:r>
      </w:del>
      <w:ins w:id="274" w:author="Author">
        <w:r w:rsidR="00405482">
          <w:t xml:space="preserve">approach addresses these issues and has superior performance for binary traits while also performing well for quantitative or Gaussian </w:t>
        </w:r>
      </w:ins>
      <w:del w:id="275" w:author="Author">
        <w:r w:rsidR="007742CA" w:rsidRPr="002D676C" w:rsidDel="00405482">
          <w:delText xml:space="preserve">select GxE candidates </w:delText>
        </w:r>
        <w:r w:rsidR="008228DF" w:rsidDel="00405482">
          <w:delText xml:space="preserve">for </w:delText>
        </w:r>
        <w:r w:rsidR="00FA501D" w:rsidDel="00405482">
          <w:delText xml:space="preserve">both </w:delText>
        </w:r>
        <w:r w:rsidR="008228DF" w:rsidDel="00405482">
          <w:delText>Gaussian</w:delText>
        </w:r>
        <w:r w:rsidR="008228DF" w:rsidRPr="002D676C" w:rsidDel="00405482">
          <w:delText xml:space="preserve"> </w:delText>
        </w:r>
        <w:r w:rsidR="007742CA" w:rsidRPr="002D676C" w:rsidDel="00405482">
          <w:delText>and</w:delText>
        </w:r>
        <w:r w:rsidR="006E7DF3" w:rsidRPr="002D676C" w:rsidDel="00405482">
          <w:delText xml:space="preserve"> </w:delText>
        </w:r>
        <w:r w:rsidR="007742CA" w:rsidRPr="002D676C" w:rsidDel="00405482">
          <w:delText xml:space="preserve">binary </w:delText>
        </w:r>
      </w:del>
      <w:r w:rsidR="007742CA" w:rsidRPr="002D676C">
        <w:t>phenotypes</w:t>
      </w:r>
      <w:r w:rsidR="00660C73" w:rsidRPr="002D676C">
        <w:t>.</w:t>
      </w:r>
      <w:bookmarkEnd w:id="269"/>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del w:id="276" w:author="Author">
        <w:r w:rsidR="00907CC1" w:rsidDel="00405482">
          <w:delText>,</w:delText>
        </w:r>
      </w:del>
      <w:r w:rsidR="00907CC1">
        <w:t xml:space="preserve"> </w:t>
      </w:r>
      <w:bookmarkStart w:id="277" w:name="_Hlk86667264"/>
      <w:r w:rsidR="00436FDC">
        <w:t>but</w:t>
      </w:r>
      <w:ins w:id="278" w:author="Author">
        <w:r w:rsidR="00405482">
          <w:t>,</w:t>
        </w:r>
      </w:ins>
      <w:r w:rsidR="00436FDC">
        <w:t xml:space="preserve"> instead of </w:t>
      </w:r>
      <w:bookmarkEnd w:id="277"/>
      <w:commentRangeStart w:id="279"/>
      <w:r w:rsidR="007742CA" w:rsidRPr="002D676C">
        <w:t>test</w:t>
      </w:r>
      <w:r w:rsidR="00436FDC">
        <w:t>ing</w:t>
      </w:r>
      <w:r w:rsidR="007742CA" w:rsidRPr="002D676C">
        <w:t xml:space="preserve"> </w:t>
      </w:r>
      <w:commentRangeEnd w:id="279"/>
      <w:r w:rsidR="00CC56DD">
        <w:rPr>
          <w:rStyle w:val="CommentReference"/>
        </w:rPr>
        <w:commentReference w:id="279"/>
      </w:r>
      <w:r w:rsidR="007742CA" w:rsidRPr="002D676C">
        <w:t>the non-zero slope of the stage-2 regression line</w:t>
      </w:r>
      <w:r w:rsidR="00A4514B">
        <w:t xml:space="preserve"> </w:t>
      </w:r>
      <w:del w:id="280" w:author="Author">
        <w:r w:rsidR="00A4514B" w:rsidDel="00B141B8">
          <w:delText xml:space="preserve">like </w:delText>
        </w:r>
      </w:del>
      <w:ins w:id="281" w:author="Author">
        <w:r w:rsidR="00B141B8">
          <w:t xml:space="preserve">as with </w:t>
        </w:r>
      </w:ins>
      <w:r w:rsidR="00A4514B">
        <w:t>DLM</w:t>
      </w:r>
      <w:r w:rsidR="007742CA" w:rsidRPr="002D676C">
        <w:t>,</w:t>
      </w:r>
      <w:r w:rsidR="00DF056A" w:rsidRPr="00DF056A">
        <w:t xml:space="preserve"> </w:t>
      </w:r>
      <w:del w:id="282" w:author="Author">
        <w:r w:rsidR="00DF056A" w:rsidRPr="002D676C" w:rsidDel="00405482">
          <w:delText>VLA</w:delText>
        </w:r>
        <w:r w:rsidR="00DF056A" w:rsidDel="00405482">
          <w:delText xml:space="preserve"> </w:delText>
        </w:r>
      </w:del>
      <w:r w:rsidR="00DF056A">
        <w:t>fits</w:t>
      </w:r>
      <w:r w:rsidR="007742CA" w:rsidRPr="002D676C">
        <w:t xml:space="preserve"> a </w:t>
      </w:r>
      <w:ins w:id="283" w:author="Author">
        <w:r w:rsidR="00405482">
          <w:t xml:space="preserve">one-sided </w:t>
        </w:r>
      </w:ins>
      <w:r w:rsidR="007742CA" w:rsidRPr="002D676C">
        <w:t>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8542C">
        <w:t xml:space="preserve"> (Figure 1</w:t>
      </w:r>
      <w:r w:rsidR="00870FD1">
        <w:t>b, red solid line)</w:t>
      </w:r>
      <w:r w:rsidR="00C13B69">
        <w:t>.</w:t>
      </w:r>
      <w:r w:rsidR="000D2083">
        <w:t xml:space="preserve"> For </w:t>
      </w:r>
      <w:r w:rsidR="00FA26A0">
        <w:t xml:space="preserve">binary phenotypes, VLA </w:t>
      </w:r>
      <w:ins w:id="284" w:author="Author">
        <w:r w:rsidR="00405482">
          <w:t>provides better control of</w:t>
        </w:r>
      </w:ins>
      <w:del w:id="285" w:author="Author">
        <w:r w:rsidR="00FA26A0" w:rsidRPr="001758E7" w:rsidDel="00405482">
          <w:rPr>
            <w:b/>
            <w:bCs/>
            <w:color w:val="00B050"/>
          </w:rPr>
          <w:delText>better controls</w:delText>
        </w:r>
      </w:del>
      <w:r w:rsidR="00FA26A0" w:rsidRPr="002D676C">
        <w:t xml:space="preserve"> </w:t>
      </w:r>
      <w:del w:id="286" w:author="Author">
        <w:r w:rsidR="00FA26A0" w:rsidDel="00B141B8">
          <w:delText xml:space="preserve">the </w:delText>
        </w:r>
      </w:del>
      <w:r w:rsidR="00FA26A0" w:rsidRPr="002D676C">
        <w:t xml:space="preserve">type 1 errors </w:t>
      </w:r>
      <w:ins w:id="287" w:author="Author">
        <w:r w:rsidR="00F34F75">
          <w:t xml:space="preserve">than other tests </w:t>
        </w:r>
      </w:ins>
      <w:r w:rsidR="00FA26A0">
        <w:t>because</w:t>
      </w:r>
      <w:ins w:id="288" w:author="Author">
        <w:r w:rsidR="00405482">
          <w:t>,</w:t>
        </w:r>
      </w:ins>
      <w:r w:rsidR="00FA26A0">
        <w:t xml:space="preserve"> </w:t>
      </w:r>
      <w:r w:rsidR="00FA26A0" w:rsidRPr="00744A2C">
        <w:t xml:space="preserve">when </w:t>
      </w:r>
      <w:del w:id="289" w:author="Author">
        <w:r w:rsidR="00FA26A0" w:rsidRPr="00744A2C" w:rsidDel="00405482">
          <w:delText xml:space="preserve">the </w:delText>
        </w:r>
      </w:del>
      <w:r w:rsidR="00FA26A0">
        <w:t xml:space="preserve">alleles </w:t>
      </w:r>
      <w:r w:rsidR="00FA26A0" w:rsidRPr="00744A2C">
        <w:t xml:space="preserve">have no </w:t>
      </w:r>
      <w:r w:rsidR="00FA26A0">
        <w:t xml:space="preserve">GxE </w:t>
      </w:r>
      <w:r w:rsidR="00FA26A0" w:rsidRPr="00744A2C">
        <w:t>effect</w:t>
      </w:r>
      <w:del w:id="290" w:author="Author">
        <w:r w:rsidR="00FA26A0" w:rsidDel="00405482">
          <w:delText>s</w:delText>
        </w:r>
      </w:del>
      <w:r w:rsidR="00FA26A0" w:rsidRPr="00744A2C">
        <w:t xml:space="preserve"> on the phenotyp</w:t>
      </w:r>
      <w:r w:rsidR="00FA26A0">
        <w:t xml:space="preserve">e, the fitted curve </w:t>
      </w:r>
      <w:ins w:id="291" w:author="Author">
        <w:r w:rsidR="00581BC4">
          <w:t xml:space="preserve">in the second stage </w:t>
        </w:r>
      </w:ins>
      <w:r w:rsidR="00FA26A0">
        <w:t>tend to be flat</w:t>
      </w:r>
      <w:r w:rsidR="00FA26A0" w:rsidRPr="00744A2C">
        <w:t xml:space="preserve"> or </w:t>
      </w:r>
      <w:r w:rsidR="00FA26A0">
        <w:t>bend</w:t>
      </w:r>
      <w:del w:id="292" w:author="Author">
        <w:r w:rsidR="00FA26A0" w:rsidDel="00B141B8">
          <w:delText>ing</w:delText>
        </w:r>
      </w:del>
      <w:r w:rsidR="00FA26A0">
        <w:t xml:space="preserve"> </w:t>
      </w:r>
      <w:r w:rsidR="00FA26A0" w:rsidRPr="00744A2C">
        <w:t>downward</w:t>
      </w:r>
      <w:del w:id="293" w:author="Author">
        <w:r w:rsidR="00FA26A0" w:rsidRPr="00744A2C" w:rsidDel="00B141B8">
          <w:delText>s</w:delText>
        </w:r>
      </w:del>
      <w:r w:rsidR="00FA26A0">
        <w:t xml:space="preserve"> (</w:t>
      </w:r>
      <w:r w:rsidR="00870FD1">
        <w:t>Figure 1</w:t>
      </w:r>
      <w:r w:rsidR="009B1EEF">
        <w:t xml:space="preserve">c, </w:t>
      </w:r>
      <w:r w:rsidR="00FA26A0" w:rsidRPr="002D676C">
        <w:t xml:space="preserve">solid </w:t>
      </w:r>
      <w:r w:rsidR="009B1EEF">
        <w:t xml:space="preserve">red </w:t>
      </w:r>
      <w:r w:rsidR="00FA26A0" w:rsidRPr="002D676C">
        <w:t>line</w:t>
      </w:r>
      <w:r w:rsidR="00FA26A0">
        <w:t>)</w:t>
      </w:r>
      <w:r w:rsidR="00FA26A0" w:rsidRPr="002D676C">
        <w:t>.</w:t>
      </w:r>
      <w:r w:rsidR="0013707C">
        <w:t xml:space="preserve"> For </w:t>
      </w:r>
      <w:r w:rsidR="000D2083">
        <w:t>Gaussian phenotypes, VLA</w:t>
      </w:r>
      <w:r w:rsidR="009B1EEF">
        <w:t>’s upwardness test</w:t>
      </w:r>
      <w:r w:rsidR="000D2083" w:rsidRPr="002D676C">
        <w:t xml:space="preserve"> </w:t>
      </w:r>
      <w:r w:rsidR="00D27479">
        <w:t xml:space="preserve">retains </w:t>
      </w:r>
      <w:del w:id="294" w:author="Author">
        <w:r w:rsidR="00D27479" w:rsidDel="00B141B8">
          <w:delText xml:space="preserve">the </w:delText>
        </w:r>
      </w:del>
      <w:r w:rsidR="00D27479">
        <w:t xml:space="preserve">power </w:t>
      </w:r>
      <w:r w:rsidR="003D22AB">
        <w:t xml:space="preserve">under </w:t>
      </w:r>
      <w:ins w:id="295" w:author="Author">
        <w:r w:rsidR="00B141B8">
          <w:t xml:space="preserve">a </w:t>
        </w:r>
      </w:ins>
      <w:r w:rsidR="003D22AB">
        <w:t xml:space="preserve">weak </w:t>
      </w:r>
      <w:r w:rsidR="000D2083" w:rsidRPr="002D676C">
        <w:t>environment</w:t>
      </w:r>
      <w:r w:rsidR="000D2083">
        <w:t>al</w:t>
      </w:r>
      <w:r w:rsidR="000D2083" w:rsidRPr="002D676C">
        <w:t xml:space="preserve"> </w:t>
      </w:r>
      <w:r w:rsidR="000D2083">
        <w:t xml:space="preserve">main </w:t>
      </w:r>
      <w:r w:rsidR="000D2083" w:rsidRPr="002D676C">
        <w:t>effect</w:t>
      </w:r>
      <w:r w:rsidR="00D27479">
        <w:t xml:space="preserve"> </w:t>
      </w:r>
      <w:r w:rsidR="009B1EEF">
        <w:t xml:space="preserve">and </w:t>
      </w:r>
      <w:ins w:id="296" w:author="Author">
        <w:r w:rsidR="00B141B8">
          <w:t>can</w:t>
        </w:r>
      </w:ins>
      <w:del w:id="297" w:author="Author">
        <w:r w:rsidR="00D91D40" w:rsidDel="00B141B8">
          <w:delText>is able to</w:delText>
        </w:r>
      </w:del>
      <w:r w:rsidR="00D91D40">
        <w:t xml:space="preserve"> </w:t>
      </w:r>
      <w:r w:rsidR="009B1EEF">
        <w:t xml:space="preserve">detect </w:t>
      </w:r>
      <w:r w:rsidR="00D91D40">
        <w:t>pure GxE candidate</w:t>
      </w:r>
      <w:ins w:id="298" w:author="Author">
        <w:r w:rsidR="00B141B8">
          <w:t>s</w:t>
        </w:r>
      </w:ins>
      <w:r w:rsidR="00D91D40">
        <w:t xml:space="preserve"> </w:t>
      </w:r>
      <w:r w:rsidR="00DF056A">
        <w:t>(</w:t>
      </w:r>
      <w:r w:rsidR="00C14321">
        <w:t xml:space="preserve">Figure </w:t>
      </w:r>
      <w:r w:rsidR="00D91D40">
        <w:t>1</w:t>
      </w:r>
      <w:r w:rsidR="00BF5218">
        <w:t>d</w:t>
      </w:r>
      <w:r w:rsidR="00690D39">
        <w:t>,</w:t>
      </w:r>
      <w:r w:rsidR="00C14321">
        <w:t xml:space="preserve"> </w:t>
      </w:r>
      <w:r w:rsidR="00A20146">
        <w:t xml:space="preserve">solid </w:t>
      </w:r>
      <w:r w:rsidR="00D91D40">
        <w:t>red</w:t>
      </w:r>
      <w:r w:rsidR="00A20146">
        <w:t xml:space="preserve"> line</w:t>
      </w:r>
      <w:r w:rsidR="00DF056A">
        <w:t>)</w:t>
      </w:r>
      <w:r w:rsidR="000D2083" w:rsidRPr="002D676C">
        <w:t>.</w:t>
      </w:r>
      <w:r w:rsidR="00A20146" w:rsidRPr="002D676C">
        <w:t xml:space="preserve"> </w:t>
      </w:r>
    </w:p>
    <w:p w14:paraId="5970AF3E" w14:textId="790CD1E8" w:rsidR="00DF056A" w:rsidDel="00F34F75" w:rsidRDefault="00C14321" w:rsidP="00C750C1">
      <w:pPr>
        <w:rPr>
          <w:del w:id="299" w:author="Author"/>
        </w:rPr>
      </w:pPr>
      <w:del w:id="300" w:author="Author">
        <w:r w:rsidRPr="00744A2C" w:rsidDel="004C1A6E">
          <w:delText xml:space="preserve">VLA counters the inflated type 1 errors with null GxEs because the curve fit by the stage 2 model through the squared residual of stage 1 (i.e., the GWAS) </w:delText>
        </w:r>
        <w:r w:rsidR="007A3A38" w:rsidDel="004C1A6E">
          <w:delText>tend to be</w:delText>
        </w:r>
        <w:r w:rsidRPr="00744A2C" w:rsidDel="004C1A6E">
          <w:delText xml:space="preserve"> flat </w:delText>
        </w:r>
        <w:r w:rsidR="007A3A38" w:rsidDel="004C1A6E">
          <w:delText xml:space="preserve">or bending downwards </w:delText>
        </w:r>
        <w:r w:rsidRPr="00744A2C" w:rsidDel="004C1A6E">
          <w:delText xml:space="preserve">when the </w:delText>
        </w:r>
        <w:r w:rsidR="007A3A38" w:rsidDel="004C1A6E">
          <w:delText>alleles have no GxE on the phenotype (</w:delText>
        </w:r>
        <w:r w:rsidR="00A72F57" w:rsidDel="004C1A6E">
          <w:delText xml:space="preserve">see the </w:delText>
        </w:r>
        <w:r w:rsidR="007A3A38" w:rsidRPr="002D676C" w:rsidDel="004C1A6E">
          <w:delText>solid green line</w:delText>
        </w:r>
        <w:r w:rsidR="00641C01" w:rsidDel="004C1A6E">
          <w:delText xml:space="preserve"> in</w:delText>
        </w:r>
        <w:r w:rsidR="007A3A38" w:rsidRPr="002D676C" w:rsidDel="004C1A6E">
          <w:delText xml:space="preserve"> Figure 2</w:delText>
        </w:r>
        <w:r w:rsidR="007A3A38" w:rsidDel="004C1A6E">
          <w:delText>a)</w:delText>
        </w:r>
        <w:r w:rsidRPr="00744A2C" w:rsidDel="004C1A6E">
          <w:delText xml:space="preserve">. </w:delText>
        </w:r>
      </w:del>
      <w:r w:rsidR="00732E72">
        <w:t>However, the upwardness test alone lacks power for detecting true candidate</w:t>
      </w:r>
      <w:r w:rsidR="00A911F0">
        <w:t xml:space="preserve"> SNP</w:t>
      </w:r>
      <w:ins w:id="301" w:author="Author">
        <w:r w:rsidR="00006228">
          <w:t>s</w:t>
        </w:r>
      </w:ins>
      <w:r w:rsidR="00732E72">
        <w:t xml:space="preserve"> </w:t>
      </w:r>
      <w:r w:rsidR="00A911F0">
        <w:t xml:space="preserve">for binary traits when </w:t>
      </w:r>
      <w:ins w:id="302" w:author="Author">
        <w:r w:rsidR="00006228">
          <w:t xml:space="preserve">a </w:t>
        </w:r>
      </w:ins>
      <w:r w:rsidR="00A911F0">
        <w:t>GxE does exist</w:t>
      </w:r>
      <w:del w:id="303" w:author="Author">
        <w:r w:rsidR="00A911F0" w:rsidDel="00006228">
          <w:delText>s</w:delText>
        </w:r>
      </w:del>
      <w:r w:rsidR="00A911F0">
        <w:t xml:space="preserve"> </w:t>
      </w:r>
      <w:r w:rsidR="00732E72">
        <w:t>(</w:t>
      </w:r>
      <w:del w:id="304" w:author="Author">
        <w:r w:rsidR="00A911F0" w:rsidDel="00405482">
          <w:delText xml:space="preserve">see the </w:delText>
        </w:r>
        <w:r w:rsidR="00A911F0" w:rsidRPr="002D676C" w:rsidDel="00405482">
          <w:delText>solid green line</w:delText>
        </w:r>
        <w:r w:rsidR="00641C01" w:rsidDel="00405482">
          <w:delText xml:space="preserve"> in</w:delText>
        </w:r>
        <w:r w:rsidR="00A911F0" w:rsidDel="00405482">
          <w:delText xml:space="preserve"> </w:delText>
        </w:r>
      </w:del>
      <w:r w:rsidR="00732E72">
        <w:t>Figure 3a)</w:t>
      </w:r>
      <w:del w:id="305" w:author="Author">
        <w:r w:rsidR="00732E72" w:rsidDel="00006228">
          <w:delText>,</w:delText>
        </w:r>
      </w:del>
      <w:r w:rsidR="00732E72">
        <w:t xml:space="preserve"> because </w:t>
      </w:r>
      <w:del w:id="306" w:author="Author">
        <w:r w:rsidR="00732E72" w:rsidDel="00405482">
          <w:delText xml:space="preserve">the </w:delText>
        </w:r>
      </w:del>
      <w:ins w:id="307" w:author="Author">
        <w:r w:rsidR="00405482">
          <w:t xml:space="preserve">binary </w:t>
        </w:r>
      </w:ins>
      <w:del w:id="308" w:author="Author">
        <w:r w:rsidR="00732E72" w:rsidDel="00405482">
          <w:delText xml:space="preserve">dichotomized </w:delText>
        </w:r>
      </w:del>
      <w:r w:rsidR="00732E72">
        <w:t>phenotype</w:t>
      </w:r>
      <w:ins w:id="309" w:author="Author">
        <w:r w:rsidR="00405482">
          <w:t>s</w:t>
        </w:r>
      </w:ins>
      <w:r w:rsidR="00732E72">
        <w:t xml:space="preserve"> gloss</w:t>
      </w:r>
      <w:del w:id="310" w:author="Author">
        <w:r w:rsidR="00732E72" w:rsidDel="00405482">
          <w:delText>es</w:delText>
        </w:r>
      </w:del>
      <w:r w:rsidR="00732E72">
        <w:t xml:space="preserve"> over the underlying quantitative risk leading up to the binary event. The </w:t>
      </w:r>
      <w:commentRangeStart w:id="311"/>
      <w:r w:rsidR="00732E72">
        <w:t>gradient of underlying risk</w:t>
      </w:r>
      <w:commentRangeEnd w:id="311"/>
      <w:r w:rsidR="00732E72">
        <w:rPr>
          <w:rStyle w:val="CommentReference"/>
        </w:rPr>
        <w:commentReference w:id="311"/>
      </w:r>
      <w:r w:rsidR="00732E72">
        <w:t xml:space="preserve"> can be reconstructed to some extent as residuals by regressing the binary phenotype on a covariate such as age. The residual is a quantitative representation of the underlying risk contributed by the genome, exposome, and </w:t>
      </w:r>
      <w:proofErr w:type="spellStart"/>
      <w:r w:rsidR="00732E72">
        <w:t>GxEs</w:t>
      </w:r>
      <w:proofErr w:type="spellEnd"/>
      <w:r w:rsidR="00732E72">
        <w:t xml:space="preserve">. </w:t>
      </w:r>
    </w:p>
    <w:p w14:paraId="3F8A31FD" w14:textId="7984D673" w:rsidR="006E7DF3" w:rsidRDefault="006E7DF3" w:rsidP="00C750C1">
      <w:bookmarkStart w:id="312" w:name="_Hlk86667406"/>
      <w:r>
        <w:t xml:space="preserve">With </w:t>
      </w:r>
      <w:r w:rsidR="00DA54A2">
        <w:t>well-chosen</w:t>
      </w:r>
      <w:r w:rsidR="00BF56A7">
        <w:t xml:space="preserve"> </w:t>
      </w:r>
      <w:r>
        <w:t xml:space="preserve">covariates, </w:t>
      </w:r>
      <w:r w:rsidR="00DA333A">
        <w:t xml:space="preserve">the residuals </w:t>
      </w:r>
      <w:r w:rsidR="00441674">
        <w:t>can be</w:t>
      </w:r>
      <w:r w:rsidR="00AE5823">
        <w:t xml:space="preserve"> </w:t>
      </w:r>
      <w:r w:rsidR="0002180E">
        <w:t>nearly</w:t>
      </w:r>
      <w:r>
        <w:t xml:space="preserve"> Gaussian. </w:t>
      </w:r>
      <w:bookmarkEnd w:id="312"/>
      <w:r w:rsidR="0073769F">
        <w:t>By</w:t>
      </w:r>
      <w:r w:rsidR="009B526F">
        <w:t xml:space="preserve"> replacing </w:t>
      </w:r>
      <w:r w:rsidR="00FC1D1A">
        <w:t xml:space="preserve">a </w:t>
      </w:r>
      <w:r w:rsidR="009B526F">
        <w:t xml:space="preserve">binary phenotype with </w:t>
      </w:r>
      <w:r w:rsidR="00640142">
        <w:t>its</w:t>
      </w:r>
      <w:r w:rsidR="00DA333A">
        <w:t xml:space="preserve"> </w:t>
      </w:r>
      <w:r w:rsidR="000E4372">
        <w:t>residualized</w:t>
      </w:r>
      <w:r w:rsidR="00DA333A">
        <w:t xml:space="preserve"> risk</w:t>
      </w:r>
      <w:r w:rsidR="009B526F">
        <w:t xml:space="preserve">, </w:t>
      </w:r>
      <w:r w:rsidR="00BF56A7">
        <w:t xml:space="preserve">the </w:t>
      </w:r>
      <w:r w:rsidR="009B526F">
        <w:t>upward</w:t>
      </w:r>
      <w:r w:rsidR="00BF56A7">
        <w:t>ness</w:t>
      </w:r>
      <w:r w:rsidR="009B526F">
        <w:t xml:space="preserve"> </w:t>
      </w:r>
      <w:r w:rsidR="00BF56A7">
        <w:t xml:space="preserve">test </w:t>
      </w:r>
      <w:r w:rsidR="009B526F">
        <w:t xml:space="preserve">can </w:t>
      </w:r>
      <w:r w:rsidR="00BF56A7">
        <w:t>detect</w:t>
      </w:r>
      <w:r w:rsidR="009B526F">
        <w:t xml:space="preserve"> variance loci involved in GxE</w:t>
      </w:r>
      <w:r w:rsidR="002D23DE">
        <w:t>s</w:t>
      </w:r>
      <w:r w:rsidR="00DF056A">
        <w:t xml:space="preserve"> (see </w:t>
      </w:r>
      <w:r w:rsidR="009B526F">
        <w:t xml:space="preserve">Figure </w:t>
      </w:r>
      <w:r w:rsidR="00143C51">
        <w:t>3</w:t>
      </w:r>
      <w:r w:rsidR="009B526F">
        <w:t>b</w:t>
      </w:r>
      <w:r w:rsidR="00DF056A">
        <w:t>)</w:t>
      </w:r>
      <w:r w:rsidR="009B526F">
        <w:t xml:space="preserve">. </w:t>
      </w:r>
      <w:r w:rsidR="00447556">
        <w:t>Good covariate</w:t>
      </w:r>
      <w:ins w:id="313" w:author="Author">
        <w:r w:rsidR="00006228">
          <w:t>s</w:t>
        </w:r>
      </w:ins>
      <w:r w:rsidR="00447556">
        <w:t xml:space="preserve"> should be</w:t>
      </w:r>
      <w:r w:rsidR="00142702">
        <w:t xml:space="preserve"> </w:t>
      </w:r>
      <w:r>
        <w:t xml:space="preserve">non-confounding </w:t>
      </w:r>
      <w:r w:rsidR="00282C7F">
        <w:t xml:space="preserve">yet </w:t>
      </w:r>
      <w:r>
        <w:t>predict</w:t>
      </w:r>
      <w:r w:rsidR="00282C7F">
        <w:t>ive,</w:t>
      </w:r>
      <w:r>
        <w:t xml:space="preserve"> </w:t>
      </w:r>
      <w:r w:rsidR="00447556">
        <w:t xml:space="preserve">for example, </w:t>
      </w:r>
      <w:del w:id="314" w:author="Author">
        <w:r w:rsidDel="00006228">
          <w:delText xml:space="preserve">as </w:delText>
        </w:r>
      </w:del>
      <w:r>
        <w:t xml:space="preserve">age and sex, </w:t>
      </w:r>
      <w:r w:rsidR="00282C7F">
        <w:t xml:space="preserve">which are </w:t>
      </w:r>
      <w:r w:rsidR="00231EC5">
        <w:t xml:space="preserve">neither </w:t>
      </w:r>
      <w:r w:rsidR="00B93758">
        <w:t>heritable</w:t>
      </w:r>
      <w:r w:rsidR="00231EC5">
        <w:t xml:space="preserve"> </w:t>
      </w:r>
      <w:r w:rsidR="009A381E">
        <w:t xml:space="preserve">(not considering </w:t>
      </w:r>
      <w:ins w:id="315" w:author="Author">
        <w:r w:rsidR="00006228">
          <w:t xml:space="preserve">the </w:t>
        </w:r>
      </w:ins>
      <w:r w:rsidR="009A381E">
        <w:t xml:space="preserve">Y-chromosome) </w:t>
      </w:r>
      <w:r w:rsidR="00231EC5">
        <w:t xml:space="preserve">nor </w:t>
      </w:r>
      <w:r>
        <w:t xml:space="preserve">determined by </w:t>
      </w:r>
      <w:r w:rsidR="00660C73">
        <w:t xml:space="preserve">the </w:t>
      </w:r>
      <w:r>
        <w:t>exposome (</w:t>
      </w:r>
      <w:r w:rsidR="002D23DE">
        <w:t xml:space="preserve">i.e., </w:t>
      </w:r>
      <w:r>
        <w:t>non-confounding)</w:t>
      </w:r>
      <w:del w:id="316" w:author="Author">
        <w:r w:rsidR="00231EC5" w:rsidDel="00006228">
          <w:delText>,</w:delText>
        </w:r>
      </w:del>
      <w:r>
        <w:t xml:space="preserve"> </w:t>
      </w:r>
      <w:r w:rsidR="00BD09EB">
        <w:t xml:space="preserve">but are strong determinants of </w:t>
      </w:r>
      <w:r w:rsidR="002D23DE">
        <w:t>disease</w:t>
      </w:r>
      <w:r w:rsidR="00BD09EB">
        <w:t>s</w:t>
      </w:r>
      <w:r w:rsidR="002D23DE">
        <w:t xml:space="preserve"> </w:t>
      </w:r>
      <w:r w:rsidR="00BD09EB">
        <w:t>(i.e., predictive)</w:t>
      </w:r>
      <w:r>
        <w:t xml:space="preserve">. </w:t>
      </w:r>
      <w:r w:rsidR="00B05B74">
        <w:t>A</w:t>
      </w:r>
      <w:r w:rsidR="000C2645">
        <w:t xml:space="preserve"> c</w:t>
      </w:r>
      <w:r w:rsidR="00A20146">
        <w:t xml:space="preserve">onfounding covariate in </w:t>
      </w:r>
      <w:del w:id="317" w:author="Author">
        <w:r w:rsidR="00A20146" w:rsidDel="00006228">
          <w:delText xml:space="preserve">the </w:delText>
        </w:r>
      </w:del>
      <w:ins w:id="318" w:author="Author">
        <w:r w:rsidR="00006228">
          <w:t xml:space="preserve">a </w:t>
        </w:r>
      </w:ins>
      <w:r w:rsidR="00A20146">
        <w:t>model could</w:t>
      </w:r>
      <w:r w:rsidR="00DF056A">
        <w:t xml:space="preserve"> </w:t>
      </w:r>
      <w:r w:rsidR="008C1F98">
        <w:t xml:space="preserve">be useful but may </w:t>
      </w:r>
      <w:r>
        <w:t>bias the</w:t>
      </w:r>
      <w:r w:rsidR="00B05B74">
        <w:t xml:space="preserve"> </w:t>
      </w:r>
      <w:r>
        <w:t xml:space="preserve">VLA results </w:t>
      </w:r>
      <w:r w:rsidR="00745A29">
        <w:t>toward</w:t>
      </w:r>
      <w:del w:id="319" w:author="Author">
        <w:r w:rsidR="007859A0" w:rsidDel="00006228">
          <w:delText>s</w:delText>
        </w:r>
      </w:del>
      <w:r w:rsidR="00745A29">
        <w:t xml:space="preserve"> null</w:t>
      </w:r>
      <w:r w:rsidR="007E699A">
        <w:t xml:space="preserve"> </w:t>
      </w:r>
      <w:r w:rsidR="000C2645">
        <w:t>as a mediator</w:t>
      </w:r>
      <w:del w:id="320" w:author="Author">
        <w:r w:rsidR="000C2645" w:rsidDel="00006228">
          <w:delText>,</w:delText>
        </w:r>
      </w:del>
      <w:r w:rsidR="000C2645">
        <w:t xml:space="preserve"> or create spurious </w:t>
      </w:r>
      <w:r w:rsidR="00DE1292">
        <w:t>genome and exposome effects as a collider</w:t>
      </w:r>
      <w:r w:rsidR="007E699A">
        <w:t xml:space="preserve"> </w:t>
      </w:r>
      <w:r>
        <w:fldChar w:fldCharType="begin"/>
      </w:r>
      <w:r>
        <w: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3E2CCE7C">
        <w:rPr>
          <w:rFonts w:ascii="Calibri" w:hAnsi="Calibri" w:cs="Calibri"/>
        </w:rPr>
        <w:t>(Aschard et al. 2015)</w:t>
      </w:r>
      <w:r>
        <w:fldChar w:fldCharType="end"/>
      </w:r>
      <w:ins w:id="321" w:author="Author">
        <w:r w:rsidR="00006228">
          <w:t>. A</w:t>
        </w:r>
      </w:ins>
      <w:del w:id="322" w:author="Author">
        <w:r w:rsidR="00DE1292" w:rsidDel="00006228">
          <w:delText>;</w:delText>
        </w:r>
        <w:r w:rsidR="00DF056A" w:rsidDel="00006228">
          <w:delText xml:space="preserve"> </w:delText>
        </w:r>
        <w:r w:rsidR="00DE1292" w:rsidDel="00006228">
          <w:delText>a</w:delText>
        </w:r>
      </w:del>
      <w:r w:rsidR="00A16F35">
        <w:t xml:space="preserve"> </w:t>
      </w:r>
      <w:r w:rsidR="00C65003">
        <w:t>n</w:t>
      </w:r>
      <w:r>
        <w:t>on-predictive covariate</w:t>
      </w:r>
      <w:r w:rsidR="002F4477">
        <w:t xml:space="preserve">, </w:t>
      </w:r>
      <w:del w:id="323" w:author="Author">
        <w:r w:rsidR="002F4477" w:rsidDel="00006228">
          <w:delText xml:space="preserve">though </w:delText>
        </w:r>
      </w:del>
      <w:ins w:id="324" w:author="Author">
        <w:r w:rsidR="00006228">
          <w:t xml:space="preserve">while </w:t>
        </w:r>
      </w:ins>
      <w:r w:rsidR="002F4477">
        <w:t xml:space="preserve">not affecting </w:t>
      </w:r>
      <w:ins w:id="325" w:author="Author">
        <w:r w:rsidR="00006228">
          <w:t xml:space="preserve">the </w:t>
        </w:r>
      </w:ins>
      <w:r w:rsidR="000321CA">
        <w:t xml:space="preserve">type 1 error, </w:t>
      </w:r>
      <w:del w:id="326" w:author="Author">
        <w:r w:rsidR="002F4477" w:rsidDel="00006228">
          <w:delText xml:space="preserve">it </w:delText>
        </w:r>
      </w:del>
      <w:r w:rsidR="002F4477">
        <w:t>does not</w:t>
      </w:r>
      <w:r w:rsidR="008C1F98">
        <w:t xml:space="preserve"> </w:t>
      </w:r>
      <w:r w:rsidR="00936965">
        <w:t xml:space="preserve">help </w:t>
      </w:r>
      <w:del w:id="327" w:author="Author">
        <w:r w:rsidR="00936965" w:rsidDel="00006228">
          <w:delText xml:space="preserve">to </w:delText>
        </w:r>
      </w:del>
      <w:r w:rsidR="00936965">
        <w:t>reveal</w:t>
      </w:r>
      <w:r w:rsidR="00063FA2">
        <w:t xml:space="preserve"> the </w:t>
      </w:r>
      <w:r w:rsidR="00745A29">
        <w:t xml:space="preserve">fine gradient of </w:t>
      </w:r>
      <w:r w:rsidR="00063FA2">
        <w:t xml:space="preserve">underlying </w:t>
      </w:r>
      <w:r w:rsidR="00745A29">
        <w:t>risk</w:t>
      </w:r>
      <w:r w:rsidR="002F4477">
        <w:t xml:space="preserve"> </w:t>
      </w:r>
      <w:r w:rsidR="00231EC5">
        <w:t>required</w:t>
      </w:r>
      <w:r w:rsidR="00D875D7">
        <w:t xml:space="preserve"> to recover the </w:t>
      </w:r>
      <w:r w:rsidR="00F54C2B">
        <w:t>power</w:t>
      </w:r>
      <w:r w:rsidR="00745A29">
        <w:t xml:space="preserve"> </w:t>
      </w:r>
      <w:r w:rsidR="00D875D7">
        <w:t>to detect variance loci</w:t>
      </w:r>
      <w:r w:rsidR="00745A29">
        <w:t>.</w:t>
      </w:r>
      <w:commentRangeStart w:id="328"/>
      <w:commentRangeEnd w:id="328"/>
      <w:r>
        <w:rPr>
          <w:rStyle w:val="CommentReference"/>
        </w:rPr>
        <w:commentReference w:id="328"/>
      </w:r>
    </w:p>
    <w:p w14:paraId="36922E2D" w14:textId="5BA58B47" w:rsidR="00371731" w:rsidRPr="00371731" w:rsidRDefault="007F25EE" w:rsidP="00C750C1">
      <w:pPr>
        <w:pStyle w:val="Heading2"/>
      </w:pPr>
      <w:r>
        <w:t xml:space="preserve">Application </w:t>
      </w:r>
      <w:r w:rsidR="00CB72FA">
        <w:t>of VLA</w:t>
      </w:r>
    </w:p>
    <w:p w14:paraId="675CDD6E" w14:textId="77777777" w:rsidR="00F34F75" w:rsidRDefault="00F34F75" w:rsidP="00C750C1">
      <w:pPr>
        <w:rPr>
          <w:ins w:id="329" w:author="Author"/>
        </w:rPr>
      </w:pPr>
    </w:p>
    <w:p w14:paraId="482074A7" w14:textId="7410B2A4" w:rsidR="00927924" w:rsidRDefault="006D4E10" w:rsidP="00C750C1">
      <w:r>
        <w:t>T</w:t>
      </w:r>
      <w:r w:rsidR="00BA4C8A">
        <w:t>o</w:t>
      </w:r>
      <w:r w:rsidR="005D6F52">
        <w:t xml:space="preserve"> </w:t>
      </w:r>
      <w:r w:rsidR="00EF5020">
        <w:t xml:space="preserve">empirically </w:t>
      </w:r>
      <w:r w:rsidR="00DA3964">
        <w:t>assess</w:t>
      </w:r>
      <w:r w:rsidR="00CF644E">
        <w:t xml:space="preserve"> </w:t>
      </w:r>
      <w:r w:rsidR="00C23B67">
        <w:t xml:space="preserve">the </w:t>
      </w:r>
      <w:r w:rsidR="00F0136B">
        <w:t>ability</w:t>
      </w:r>
      <w:r w:rsidR="00C23B67">
        <w:t xml:space="preserve"> of </w:t>
      </w:r>
      <w:r w:rsidR="001348C5">
        <w:t>VLA</w:t>
      </w:r>
      <w:r w:rsidR="00C23B67">
        <w:t xml:space="preserve"> to prioritize </w:t>
      </w:r>
      <w:r w:rsidR="001C5B06">
        <w:t xml:space="preserve">SNPs </w:t>
      </w:r>
      <w:r w:rsidR="00C23B67">
        <w:t>involved in GXE</w:t>
      </w:r>
      <w:r w:rsidR="000E4372">
        <w:t xml:space="preserve"> </w:t>
      </w:r>
      <w:r w:rsidR="002F612B">
        <w:t>affecting quantitative and binary phenotypes</w:t>
      </w:r>
      <w:r w:rsidR="00EF5020">
        <w:t>,</w:t>
      </w:r>
      <w:r w:rsidR="002F612B">
        <w:t xml:space="preserve"> </w:t>
      </w:r>
      <w:r w:rsidR="0059406E">
        <w:t xml:space="preserve">and </w:t>
      </w:r>
      <w:r w:rsidR="00EF5020">
        <w:t xml:space="preserve">to </w:t>
      </w:r>
      <w:r w:rsidR="0059406E">
        <w:t xml:space="preserve">compare </w:t>
      </w:r>
      <w:ins w:id="330" w:author="Author">
        <w:r w:rsidR="008C7EA8">
          <w:t xml:space="preserve">the method </w:t>
        </w:r>
      </w:ins>
      <w:r w:rsidR="00EF5020">
        <w:t xml:space="preserve">with </w:t>
      </w:r>
      <w:r w:rsidR="000E4372">
        <w:t xml:space="preserve">established </w:t>
      </w:r>
      <w:r w:rsidR="00E21DB8">
        <w:t>variance loci tests</w:t>
      </w:r>
      <w:r w:rsidR="00FC72FE">
        <w:t xml:space="preserve"> (</w:t>
      </w:r>
      <w:r w:rsidR="001638CA">
        <w:t xml:space="preserve">i.e., </w:t>
      </w:r>
      <w:r w:rsidR="00FC72FE">
        <w:t xml:space="preserve">DLM, </w:t>
      </w:r>
      <w:r w:rsidR="001638CA">
        <w:t>LVT, DRM</w:t>
      </w:r>
      <w:r w:rsidR="000B1D2F">
        <w:t xml:space="preserve">, and </w:t>
      </w:r>
      <w:r w:rsidR="00A84A34">
        <w:t xml:space="preserve">even </w:t>
      </w:r>
      <w:r w:rsidR="000B1D2F">
        <w:t>GWAS</w:t>
      </w:r>
      <w:r w:rsidR="001638CA">
        <w:t>)</w:t>
      </w:r>
      <w:r>
        <w:t>,</w:t>
      </w:r>
      <w:r w:rsidR="00BA4C8A">
        <w:t xml:space="preserve"> </w:t>
      </w:r>
      <w:r>
        <w:t>w</w:t>
      </w:r>
      <w:r w:rsidR="00BA4C8A">
        <w:t xml:space="preserve">e </w:t>
      </w:r>
      <w:r w:rsidR="001A5C5B">
        <w:t xml:space="preserve">applied </w:t>
      </w:r>
      <w:del w:id="331" w:author="Author">
        <w:r w:rsidR="001A5C5B" w:rsidDel="008C7EA8">
          <w:delText>genome</w:delText>
        </w:r>
        <w:r w:rsidR="00EF5020" w:rsidDel="008C7EA8">
          <w:delText>-</w:delText>
        </w:r>
        <w:r w:rsidR="001A5C5B" w:rsidDel="008C7EA8">
          <w:delText xml:space="preserve">wide </w:delText>
        </w:r>
        <w:r w:rsidR="001348C5" w:rsidDel="00ED0788">
          <w:delText xml:space="preserve">all 5 </w:delText>
        </w:r>
      </w:del>
      <w:ins w:id="332" w:author="Author">
        <w:del w:id="333" w:author="Author">
          <w:r w:rsidR="008C7EA8" w:rsidDel="00ED0788">
            <w:delText>five</w:delText>
          </w:r>
        </w:del>
        <w:r w:rsidR="00ED0788">
          <w:t>each</w:t>
        </w:r>
        <w:r w:rsidR="008C7EA8">
          <w:t xml:space="preserve"> </w:t>
        </w:r>
      </w:ins>
      <w:r w:rsidR="00D55861">
        <w:t>method</w:t>
      </w:r>
      <w:del w:id="334" w:author="Author">
        <w:r w:rsidR="00D55861" w:rsidDel="00ED0788">
          <w:delText>s</w:delText>
        </w:r>
      </w:del>
      <w:r w:rsidR="00D55861">
        <w:t xml:space="preserve"> for </w:t>
      </w:r>
      <w:ins w:id="335" w:author="Author">
        <w:r w:rsidR="008C7EA8">
          <w:t xml:space="preserve">a GWAS for </w:t>
        </w:r>
      </w:ins>
      <w:r w:rsidR="00167247" w:rsidRPr="00167247">
        <w:t>type 2 diabetes (T2D) (16, 17) and body mass index (BMI)</w:t>
      </w:r>
      <w:ins w:id="336" w:author="Author">
        <w:r w:rsidR="008C7EA8" w:rsidRPr="008C7EA8">
          <w:t xml:space="preserve"> </w:t>
        </w:r>
      </w:ins>
      <w:del w:id="337" w:author="Author">
        <w:r w:rsidR="00F05BF4" w:rsidDel="008C7EA8">
          <w:delText xml:space="preserve"> on </w:delText>
        </w:r>
      </w:del>
      <w:ins w:id="338" w:author="Author">
        <w:r w:rsidR="008C7EA8">
          <w:t xml:space="preserve">in </w:t>
        </w:r>
      </w:ins>
      <w:r w:rsidR="00F05BF4">
        <w:t>a selection population</w:t>
      </w:r>
      <w:ins w:id="339" w:author="Author">
        <w:r w:rsidR="00ED0788">
          <w:t xml:space="preserve">, </w:t>
        </w:r>
        <w:del w:id="340" w:author="Author">
          <w:r w:rsidR="008C7EA8" w:rsidDel="00ED0788">
            <w:delText>. We</w:delText>
          </w:r>
        </w:del>
      </w:ins>
      <w:del w:id="341" w:author="Author">
        <w:r w:rsidDel="008C7EA8">
          <w:delText>,</w:delText>
        </w:r>
        <w:r w:rsidR="002F4F04" w:rsidDel="00ED0788">
          <w:delText xml:space="preserve"> </w:delText>
        </w:r>
      </w:del>
      <w:r>
        <w:t xml:space="preserve">followed </w:t>
      </w:r>
      <w:ins w:id="342" w:author="Author">
        <w:del w:id="343" w:author="Author">
          <w:r w:rsidR="008C7EA8" w:rsidDel="00ED0788">
            <w:delText xml:space="preserve">this </w:delText>
          </w:r>
        </w:del>
        <w:r w:rsidR="008C7EA8">
          <w:t>with</w:t>
        </w:r>
      </w:ins>
      <w:del w:id="344" w:author="Author">
        <w:r w:rsidDel="008C7EA8">
          <w:delText>by</w:delText>
        </w:r>
      </w:del>
      <w:r w:rsidR="002F4F04">
        <w:t xml:space="preserve"> </w:t>
      </w:r>
      <w:r w:rsidR="00986C13">
        <w:t xml:space="preserve">a </w:t>
      </w:r>
      <w:r w:rsidR="00D34E50">
        <w:t xml:space="preserve">two-way </w:t>
      </w:r>
      <w:r w:rsidR="00DC1982">
        <w:t>genome</w:t>
      </w:r>
      <w:r w:rsidR="00E625AC">
        <w:t xml:space="preserve"> </w:t>
      </w:r>
      <w:del w:id="345" w:author="Author">
        <w:r w:rsidR="00E625AC" w:rsidDel="008C7EA8">
          <w:delText xml:space="preserve">x </w:delText>
        </w:r>
      </w:del>
      <w:ins w:id="346" w:author="Author">
        <w:r w:rsidR="008C7EA8">
          <w:t xml:space="preserve">by </w:t>
        </w:r>
      </w:ins>
      <w:r w:rsidR="00E625AC">
        <w:t>exposome</w:t>
      </w:r>
      <w:r w:rsidR="00BD224D">
        <w:t xml:space="preserve"> wide association study (GxE-WAS)</w:t>
      </w:r>
      <w:r w:rsidR="00DC1982">
        <w:t xml:space="preserve"> </w:t>
      </w:r>
      <w:r w:rsidR="003D67E3">
        <w:t xml:space="preserve">in </w:t>
      </w:r>
      <w:r w:rsidR="00DC1982">
        <w:t>a</w:t>
      </w:r>
      <w:r w:rsidR="005A2E1A">
        <w:t>n independent</w:t>
      </w:r>
      <w:r w:rsidR="00053D92">
        <w:t xml:space="preserve"> </w:t>
      </w:r>
      <w:r w:rsidR="007E040D">
        <w:t>discover</w:t>
      </w:r>
      <w:r w:rsidR="00053D92">
        <w:t>y</w:t>
      </w:r>
      <w:r w:rsidR="007E040D">
        <w:t xml:space="preserve"> population</w:t>
      </w:r>
      <w:r w:rsidR="00A227C4">
        <w:t>.</w:t>
      </w:r>
      <w:ins w:id="347" w:author="Author">
        <w:r w:rsidR="00405482">
          <w:t xml:space="preserve"> We also conducted internal enrichment analysis in populations from the UK Biobank and followed up the results with an external enrichment analysis in a population from the </w:t>
        </w:r>
        <w:r w:rsidR="00405482" w:rsidRPr="00405482">
          <w:t>North Carolina-based Personalized Gene and Environment Study (PEGS)</w:t>
        </w:r>
        <w:r w:rsidR="00405482">
          <w:t xml:space="preserve">, which has whole genome sequencing and extensive exposome data. In the GxE-WAS, numerous significant (p-value &lt; 5e-8) </w:t>
        </w:r>
        <w:proofErr w:type="spellStart"/>
        <w:r w:rsidR="00405482">
          <w:t>GxEs</w:t>
        </w:r>
        <w:proofErr w:type="spellEnd"/>
        <w:r w:rsidR="00405482">
          <w:t xml:space="preserve">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t>
        </w:r>
        <w:r w:rsidR="00405482" w:rsidRPr="00D24780">
          <w:rPr>
            <w:b/>
            <w:bCs/>
          </w:rPr>
          <w:t>GSE142351</w:t>
        </w:r>
        <w:r w:rsidR="00405482">
          <w:t xml:space="preserve">. As an additional step, we created a catalog of all 3,273 phenotypes, among which </w:t>
        </w:r>
        <w:r w:rsidR="00405482" w:rsidRPr="00EA7B58">
          <w:t xml:space="preserve">1,693 </w:t>
        </w:r>
        <w:r w:rsidR="00405482">
          <w:t xml:space="preserve">are semi-automatically derived case/control </w:t>
        </w:r>
        <w:r w:rsidR="00405482" w:rsidRPr="00EA7B58">
          <w:t>disease status</w:t>
        </w:r>
        <w:r w:rsidR="00405482">
          <w:t xml:space="preserve"> based on </w:t>
        </w:r>
        <w:r w:rsidR="00405482" w:rsidRPr="009856C5">
          <w:t>the most recent PHECODE mapping table</w:t>
        </w:r>
        <w:r w:rsidR="00405482">
          <w:t xml:space="preserve"> </w:t>
        </w:r>
        <w:r w:rsidR="00405482">
          <w:fldChar w:fldCharType="begin"/>
        </w:r>
        <w:r w:rsidR="00405482">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05482">
          <w:fldChar w:fldCharType="separate"/>
        </w:r>
        <w:r w:rsidR="00405482" w:rsidRPr="006D7923">
          <w:rPr>
            <w:rFonts w:ascii="Calibri" w:hAnsi="Calibri" w:cs="Calibri"/>
          </w:rPr>
          <w:t>(Wei et al. 2017; Wu et al. 2019)</w:t>
        </w:r>
        <w:r w:rsidR="00405482">
          <w:fldChar w:fldCharType="end"/>
        </w:r>
        <w:r w:rsidR="00405482">
          <w:t>, in the UKBB tested with VLA that is available as a community resource hosted on</w:t>
        </w:r>
        <w:r w:rsidR="00405482" w:rsidRPr="002D676C">
          <w:t xml:space="preserve"> </w:t>
        </w:r>
        <w:r w:rsidR="00405482">
          <w:t xml:space="preserve">the </w:t>
        </w:r>
        <w:r w:rsidR="00405482" w:rsidRPr="002D676C">
          <w:t>NIEHS</w:t>
        </w:r>
        <w:r w:rsidR="00405482">
          <w:t xml:space="preserve"> website</w:t>
        </w:r>
        <w:r w:rsidR="00405482" w:rsidRPr="002D676C">
          <w:t xml:space="preserve"> (</w:t>
        </w:r>
        <w:r w:rsidR="00405482">
          <w:fldChar w:fldCharType="begin"/>
        </w:r>
        <w:r w:rsidR="00405482">
          <w:instrText xml:space="preserve"> HYPERLINK "https://genelist.niehs.nih.gov/vla" </w:instrText>
        </w:r>
        <w:r w:rsidR="00405482">
          <w:fldChar w:fldCharType="separate"/>
        </w:r>
        <w:r w:rsidR="00405482" w:rsidRPr="00CD3349">
          <w:rPr>
            <w:rStyle w:val="Hyperlink"/>
          </w:rPr>
          <w:t>https://genelist.niehs.nih.gov/vla</w:t>
        </w:r>
        <w:r w:rsidR="00405482">
          <w:rPr>
            <w:rStyle w:val="Hyperlink"/>
          </w:rPr>
          <w:fldChar w:fldCharType="end"/>
        </w:r>
        <w:r w:rsidR="00405482" w:rsidRPr="002D676C">
          <w:t>)</w:t>
        </w:r>
        <w:r w:rsidR="00405482">
          <w:t xml:space="preserve">. This represents a significant expansion as the largest number of phenotypes previously analyzed using available vQTL tests is 18. </w:t>
        </w:r>
        <w:r w:rsidR="00405482" w:rsidRPr="00405482">
          <w:t xml:space="preserve">The NIEHS VLA-Catalog summarizes the interaction potential for each variant given phenotypes of interest and can be used to prioritize GxE candidates in future research.  </w:t>
        </w:r>
      </w:ins>
    </w:p>
    <w:p w14:paraId="796DC890" w14:textId="49428F1E" w:rsidR="00600AFE" w:rsidRDefault="000D7DB0" w:rsidP="00C750C1">
      <w:commentRangeStart w:id="348"/>
      <w:r w:rsidRPr="00F34F75">
        <w:rPr>
          <w:highlight w:val="yellow"/>
          <w:rPrChange w:id="349" w:author="Author">
            <w:rPr/>
          </w:rPrChange>
        </w:rPr>
        <w:t>In the selection population, w</w:t>
      </w:r>
      <w:r w:rsidR="000438A1" w:rsidRPr="00F34F75">
        <w:rPr>
          <w:highlight w:val="yellow"/>
          <w:rPrChange w:id="350" w:author="Author">
            <w:rPr/>
          </w:rPrChange>
        </w:rPr>
        <w:t xml:space="preserve">e </w:t>
      </w:r>
      <w:r w:rsidR="00C477D8" w:rsidRPr="00F34F75">
        <w:rPr>
          <w:highlight w:val="yellow"/>
          <w:rPrChange w:id="351" w:author="Author">
            <w:rPr/>
          </w:rPrChange>
        </w:rPr>
        <w:t>rank</w:t>
      </w:r>
      <w:r w:rsidRPr="00F34F75">
        <w:rPr>
          <w:highlight w:val="yellow"/>
          <w:rPrChange w:id="352" w:author="Author">
            <w:rPr/>
          </w:rPrChange>
        </w:rPr>
        <w:t>ed</w:t>
      </w:r>
      <w:r w:rsidR="00C477D8" w:rsidRPr="00F34F75">
        <w:rPr>
          <w:highlight w:val="yellow"/>
          <w:rPrChange w:id="353" w:author="Author">
            <w:rPr/>
          </w:rPrChange>
        </w:rPr>
        <w:t xml:space="preserve"> each </w:t>
      </w:r>
      <w:r w:rsidR="00397FCC" w:rsidRPr="00F34F75">
        <w:rPr>
          <w:highlight w:val="yellow"/>
          <w:rPrChange w:id="354" w:author="Author">
            <w:rPr/>
          </w:rPrChange>
        </w:rPr>
        <w:t xml:space="preserve">SNP </w:t>
      </w:r>
      <w:r w:rsidR="00F668AF" w:rsidRPr="00F34F75">
        <w:rPr>
          <w:highlight w:val="yellow"/>
          <w:rPrChange w:id="355" w:author="Author">
            <w:rPr/>
          </w:rPrChange>
        </w:rPr>
        <w:t>by 1 minus the p-value of</w:t>
      </w:r>
      <w:r w:rsidR="00DE4063" w:rsidRPr="00F34F75">
        <w:rPr>
          <w:highlight w:val="yellow"/>
          <w:rPrChange w:id="356" w:author="Author">
            <w:rPr/>
          </w:rPrChange>
        </w:rPr>
        <w:t xml:space="preserve"> VLA</w:t>
      </w:r>
      <w:r w:rsidR="001E085A" w:rsidRPr="00F34F75">
        <w:rPr>
          <w:highlight w:val="yellow"/>
          <w:rPrChange w:id="357" w:author="Author">
            <w:rPr/>
          </w:rPrChange>
        </w:rPr>
        <w:t xml:space="preserve"> </w:t>
      </w:r>
      <w:r w:rsidR="00C477D8" w:rsidRPr="00F34F75">
        <w:rPr>
          <w:highlight w:val="yellow"/>
          <w:rPrChange w:id="358" w:author="Author">
            <w:rPr/>
          </w:rPrChange>
        </w:rPr>
        <w:t xml:space="preserve">and </w:t>
      </w:r>
      <w:ins w:id="359" w:author="Author">
        <w:r w:rsidR="008C7EA8" w:rsidRPr="00F34F75">
          <w:rPr>
            <w:highlight w:val="yellow"/>
            <w:rPrChange w:id="360" w:author="Author">
              <w:rPr/>
            </w:rPrChange>
          </w:rPr>
          <w:t xml:space="preserve">the </w:t>
        </w:r>
      </w:ins>
      <w:r w:rsidR="00C477D8" w:rsidRPr="00F34F75">
        <w:rPr>
          <w:highlight w:val="yellow"/>
          <w:rPrChange w:id="361" w:author="Author">
            <w:rPr/>
          </w:rPrChange>
        </w:rPr>
        <w:t>other</w:t>
      </w:r>
      <w:ins w:id="362" w:author="Author">
        <w:r w:rsidR="008C7EA8" w:rsidRPr="00F34F75">
          <w:rPr>
            <w:highlight w:val="yellow"/>
            <w:rPrChange w:id="363" w:author="Author">
              <w:rPr/>
            </w:rPrChange>
          </w:rPr>
          <w:t xml:space="preserve"> test</w:t>
        </w:r>
      </w:ins>
      <w:r w:rsidR="004D3C9B" w:rsidRPr="00F34F75">
        <w:rPr>
          <w:highlight w:val="yellow"/>
          <w:rPrChange w:id="364" w:author="Author">
            <w:rPr/>
          </w:rPrChange>
        </w:rPr>
        <w:t>s’</w:t>
      </w:r>
      <w:r w:rsidR="00C477D8" w:rsidRPr="00F34F75">
        <w:rPr>
          <w:highlight w:val="yellow"/>
          <w:rPrChange w:id="365" w:author="Author">
            <w:rPr/>
          </w:rPrChange>
        </w:rPr>
        <w:t xml:space="preserve"> </w:t>
      </w:r>
      <w:r w:rsidR="0097718F" w:rsidRPr="00F34F75">
        <w:rPr>
          <w:highlight w:val="yellow"/>
          <w:rPrChange w:id="366" w:author="Author">
            <w:rPr/>
          </w:rPrChange>
        </w:rPr>
        <w:t xml:space="preserve">primary </w:t>
      </w:r>
      <w:r w:rsidRPr="00F34F75">
        <w:rPr>
          <w:highlight w:val="yellow"/>
          <w:rPrChange w:id="367" w:author="Author">
            <w:rPr/>
          </w:rPrChange>
        </w:rPr>
        <w:t>statistics; in</w:t>
      </w:r>
      <w:r w:rsidR="002E2846" w:rsidRPr="00F34F75">
        <w:rPr>
          <w:highlight w:val="yellow"/>
          <w:rPrChange w:id="368" w:author="Author">
            <w:rPr/>
          </w:rPrChange>
        </w:rPr>
        <w:t xml:space="preserve"> the </w:t>
      </w:r>
      <w:r w:rsidRPr="00F34F75">
        <w:rPr>
          <w:highlight w:val="yellow"/>
          <w:rPrChange w:id="369" w:author="Author">
            <w:rPr/>
          </w:rPrChange>
        </w:rPr>
        <w:t xml:space="preserve">discovery </w:t>
      </w:r>
      <w:r w:rsidR="0013150B" w:rsidRPr="00F34F75">
        <w:rPr>
          <w:highlight w:val="yellow"/>
          <w:rPrChange w:id="370" w:author="Author">
            <w:rPr/>
          </w:rPrChange>
        </w:rPr>
        <w:t>population</w:t>
      </w:r>
      <w:r w:rsidRPr="00F34F75">
        <w:rPr>
          <w:highlight w:val="yellow"/>
          <w:rPrChange w:id="371" w:author="Author">
            <w:rPr/>
          </w:rPrChange>
        </w:rPr>
        <w:t>, we</w:t>
      </w:r>
      <w:r w:rsidR="0013150B" w:rsidRPr="00F34F75">
        <w:rPr>
          <w:highlight w:val="yellow"/>
          <w:rPrChange w:id="372" w:author="Author">
            <w:rPr/>
          </w:rPrChange>
        </w:rPr>
        <w:t xml:space="preserve"> </w:t>
      </w:r>
      <w:r w:rsidR="00C477D8" w:rsidRPr="00F34F75">
        <w:rPr>
          <w:highlight w:val="yellow"/>
          <w:rPrChange w:id="373" w:author="Author">
            <w:rPr/>
          </w:rPrChange>
        </w:rPr>
        <w:t>score</w:t>
      </w:r>
      <w:r w:rsidRPr="00F34F75">
        <w:rPr>
          <w:highlight w:val="yellow"/>
          <w:rPrChange w:id="374" w:author="Author">
            <w:rPr/>
          </w:rPrChange>
        </w:rPr>
        <w:t>d</w:t>
      </w:r>
      <w:r w:rsidR="00C477D8" w:rsidRPr="00F34F75">
        <w:rPr>
          <w:highlight w:val="yellow"/>
          <w:rPrChange w:id="375" w:author="Author">
            <w:rPr/>
          </w:rPrChange>
        </w:rPr>
        <w:t xml:space="preserve"> each </w:t>
      </w:r>
      <w:r w:rsidR="002E0132" w:rsidRPr="00F34F75">
        <w:rPr>
          <w:highlight w:val="yellow"/>
          <w:rPrChange w:id="376" w:author="Author">
            <w:rPr/>
          </w:rPrChange>
        </w:rPr>
        <w:t>SNP</w:t>
      </w:r>
      <w:r w:rsidR="00DE4063" w:rsidRPr="00F34F75">
        <w:rPr>
          <w:highlight w:val="yellow"/>
          <w:rPrChange w:id="377" w:author="Author">
            <w:rPr/>
          </w:rPrChange>
        </w:rPr>
        <w:t xml:space="preserve"> </w:t>
      </w:r>
      <w:r w:rsidRPr="00F34F75">
        <w:rPr>
          <w:highlight w:val="yellow"/>
          <w:rPrChange w:id="378" w:author="Author">
            <w:rPr/>
          </w:rPrChange>
        </w:rPr>
        <w:t>by</w:t>
      </w:r>
      <w:r w:rsidR="00EB1A12" w:rsidRPr="00F34F75">
        <w:rPr>
          <w:highlight w:val="yellow"/>
          <w:rPrChange w:id="379" w:author="Author">
            <w:rPr/>
          </w:rPrChange>
        </w:rPr>
        <w:t xml:space="preserve"> </w:t>
      </w:r>
      <w:r w:rsidRPr="00F34F75">
        <w:rPr>
          <w:highlight w:val="yellow"/>
          <w:rPrChange w:id="380" w:author="Author">
            <w:rPr/>
          </w:rPrChange>
        </w:rPr>
        <w:t xml:space="preserve">the </w:t>
      </w:r>
      <w:r w:rsidR="001B0E17" w:rsidRPr="00F34F75">
        <w:rPr>
          <w:highlight w:val="yellow"/>
          <w:rPrChange w:id="381" w:author="Author">
            <w:rPr/>
          </w:rPrChange>
        </w:rPr>
        <w:t>number</w:t>
      </w:r>
      <w:r w:rsidR="007A25C0" w:rsidRPr="00F34F75">
        <w:rPr>
          <w:highlight w:val="yellow"/>
          <w:rPrChange w:id="382" w:author="Author">
            <w:rPr/>
          </w:rPrChange>
        </w:rPr>
        <w:t xml:space="preserve"> </w:t>
      </w:r>
      <w:r w:rsidR="00EB1A12" w:rsidRPr="00F34F75">
        <w:rPr>
          <w:highlight w:val="yellow"/>
          <w:rPrChange w:id="383" w:author="Author">
            <w:rPr/>
          </w:rPrChange>
        </w:rPr>
        <w:t xml:space="preserve">of </w:t>
      </w:r>
      <w:r w:rsidR="008859E5" w:rsidRPr="00F34F75">
        <w:rPr>
          <w:highlight w:val="yellow"/>
          <w:rPrChange w:id="384" w:author="Author">
            <w:rPr/>
          </w:rPrChange>
        </w:rPr>
        <w:t xml:space="preserve">statistically </w:t>
      </w:r>
      <w:r w:rsidR="00DE4063" w:rsidRPr="00F34F75">
        <w:rPr>
          <w:highlight w:val="yellow"/>
          <w:rPrChange w:id="385" w:author="Author">
            <w:rPr/>
          </w:rPrChange>
        </w:rPr>
        <w:t>significant G</w:t>
      </w:r>
      <w:r w:rsidR="007B5165" w:rsidRPr="00F34F75">
        <w:rPr>
          <w:highlight w:val="yellow"/>
          <w:rPrChange w:id="386" w:author="Author">
            <w:rPr/>
          </w:rPrChange>
        </w:rPr>
        <w:t>x</w:t>
      </w:r>
      <w:r w:rsidR="00DE4063" w:rsidRPr="00F34F75">
        <w:rPr>
          <w:highlight w:val="yellow"/>
          <w:rPrChange w:id="387" w:author="Author">
            <w:rPr/>
          </w:rPrChange>
        </w:rPr>
        <w:t>E</w:t>
      </w:r>
      <w:r w:rsidR="00C477D8" w:rsidRPr="00F34F75">
        <w:rPr>
          <w:highlight w:val="yellow"/>
          <w:rPrChange w:id="388" w:author="Author">
            <w:rPr/>
          </w:rPrChange>
        </w:rPr>
        <w:t xml:space="preserve"> </w:t>
      </w:r>
      <w:r w:rsidR="00F80E3E" w:rsidRPr="00F34F75">
        <w:rPr>
          <w:highlight w:val="yellow"/>
          <w:rPrChange w:id="389" w:author="Author">
            <w:rPr/>
          </w:rPrChange>
        </w:rPr>
        <w:t>effect</w:t>
      </w:r>
      <w:ins w:id="390" w:author="Author">
        <w:r w:rsidR="008C7EA8" w:rsidRPr="00F34F75">
          <w:rPr>
            <w:highlight w:val="yellow"/>
            <w:rPrChange w:id="391" w:author="Author">
              <w:rPr/>
            </w:rPrChange>
          </w:rPr>
          <w:t>s</w:t>
        </w:r>
      </w:ins>
      <w:r w:rsidR="00F80E3E" w:rsidRPr="00F34F75">
        <w:rPr>
          <w:highlight w:val="yellow"/>
          <w:rPrChange w:id="392" w:author="Author">
            <w:rPr/>
          </w:rPrChange>
        </w:rPr>
        <w:t xml:space="preserve"> </w:t>
      </w:r>
      <w:del w:id="393" w:author="Author">
        <w:r w:rsidR="00C477D8" w:rsidRPr="00F34F75" w:rsidDel="008C7EA8">
          <w:rPr>
            <w:highlight w:val="yellow"/>
            <w:rPrChange w:id="394" w:author="Author">
              <w:rPr/>
            </w:rPrChange>
          </w:rPr>
          <w:delText>it incurred</w:delText>
        </w:r>
      </w:del>
      <w:ins w:id="395" w:author="Author">
        <w:r w:rsidR="008C7EA8" w:rsidRPr="00F34F75">
          <w:rPr>
            <w:highlight w:val="yellow"/>
            <w:rPrChange w:id="396" w:author="Author">
              <w:rPr/>
            </w:rPrChange>
          </w:rPr>
          <w:t>identified</w:t>
        </w:r>
      </w:ins>
      <w:r w:rsidR="0013150B" w:rsidRPr="00F34F75">
        <w:rPr>
          <w:highlight w:val="yellow"/>
          <w:rPrChange w:id="397" w:author="Author">
            <w:rPr/>
          </w:rPrChange>
        </w:rPr>
        <w:t xml:space="preserve"> at </w:t>
      </w:r>
      <w:r w:rsidR="00EE0B6D" w:rsidRPr="00F34F75">
        <w:rPr>
          <w:highlight w:val="yellow"/>
          <w:rPrChange w:id="398" w:author="Author">
            <w:rPr/>
          </w:rPrChange>
        </w:rPr>
        <w:t xml:space="preserve">a </w:t>
      </w:r>
      <w:r w:rsidR="00972C6F" w:rsidRPr="00F34F75">
        <w:rPr>
          <w:highlight w:val="yellow"/>
          <w:rPrChange w:id="399" w:author="Author">
            <w:rPr/>
          </w:rPrChange>
        </w:rPr>
        <w:t>given p-value cut-off</w:t>
      </w:r>
      <w:r w:rsidR="00974A7E" w:rsidRPr="00F34F75">
        <w:rPr>
          <w:highlight w:val="yellow"/>
          <w:rPrChange w:id="400" w:author="Author">
            <w:rPr/>
          </w:rPrChange>
        </w:rPr>
        <w:t>,</w:t>
      </w:r>
      <w:r w:rsidR="007B5165" w:rsidRPr="00F34F75">
        <w:rPr>
          <w:highlight w:val="yellow"/>
          <w:rPrChange w:id="401" w:author="Author">
            <w:rPr/>
          </w:rPrChange>
        </w:rPr>
        <w:t xml:space="preserve"> </w:t>
      </w:r>
      <w:r w:rsidR="001B0E17" w:rsidRPr="00F34F75">
        <w:rPr>
          <w:highlight w:val="yellow"/>
          <w:rPrChange w:id="402" w:author="Author">
            <w:rPr/>
          </w:rPrChange>
        </w:rPr>
        <w:t xml:space="preserve">or </w:t>
      </w:r>
      <w:r w:rsidR="00974A7E" w:rsidRPr="00F34F75">
        <w:rPr>
          <w:highlight w:val="yellow"/>
          <w:rPrChange w:id="403" w:author="Author">
            <w:rPr/>
          </w:rPrChange>
        </w:rPr>
        <w:t xml:space="preserve">by </w:t>
      </w:r>
      <w:r w:rsidR="007B5165" w:rsidRPr="00F34F75">
        <w:rPr>
          <w:highlight w:val="yellow"/>
          <w:rPrChange w:id="404" w:author="Author">
            <w:rPr/>
          </w:rPrChange>
        </w:rPr>
        <w:t xml:space="preserve">the sum of </w:t>
      </w:r>
      <w:ins w:id="405" w:author="Author">
        <w:r w:rsidR="008C7EA8" w:rsidRPr="00F34F75">
          <w:rPr>
            <w:highlight w:val="yellow"/>
            <w:rPrChange w:id="406" w:author="Author">
              <w:rPr/>
            </w:rPrChange>
          </w:rPr>
          <w:t xml:space="preserve">the </w:t>
        </w:r>
      </w:ins>
      <w:r w:rsidR="007B5165" w:rsidRPr="00F34F75">
        <w:rPr>
          <w:highlight w:val="yellow"/>
          <w:rPrChange w:id="407" w:author="Author">
            <w:rPr/>
          </w:rPrChange>
        </w:rPr>
        <w:t xml:space="preserve">negative log p-value of all </w:t>
      </w:r>
      <w:r w:rsidR="00744B24" w:rsidRPr="00F34F75">
        <w:rPr>
          <w:highlight w:val="yellow"/>
          <w:rPrChange w:id="408" w:author="Author">
            <w:rPr/>
          </w:rPrChange>
        </w:rPr>
        <w:t xml:space="preserve">tests </w:t>
      </w:r>
      <w:del w:id="409" w:author="Author">
        <w:r w:rsidR="00744B24" w:rsidRPr="00F34F75" w:rsidDel="00701A6A">
          <w:rPr>
            <w:highlight w:val="yellow"/>
            <w:rPrChange w:id="410" w:author="Author">
              <w:rPr/>
            </w:rPrChange>
          </w:rPr>
          <w:delText xml:space="preserve">of </w:delText>
        </w:r>
      </w:del>
      <w:ins w:id="411" w:author="Author">
        <w:r w:rsidR="00701A6A" w:rsidRPr="00F34F75">
          <w:rPr>
            <w:highlight w:val="yellow"/>
            <w:rPrChange w:id="412" w:author="Author">
              <w:rPr/>
            </w:rPrChange>
          </w:rPr>
          <w:t xml:space="preserve">for the </w:t>
        </w:r>
      </w:ins>
      <w:r w:rsidR="007B5165" w:rsidRPr="00F34F75">
        <w:rPr>
          <w:highlight w:val="yellow"/>
          <w:rPrChange w:id="413" w:author="Author">
            <w:rPr/>
          </w:rPrChange>
        </w:rPr>
        <w:lastRenderedPageBreak/>
        <w:t xml:space="preserve">GxE </w:t>
      </w:r>
      <w:r w:rsidR="00744B24" w:rsidRPr="00F34F75">
        <w:rPr>
          <w:highlight w:val="yellow"/>
          <w:rPrChange w:id="414" w:author="Author">
            <w:rPr/>
          </w:rPrChange>
        </w:rPr>
        <w:t xml:space="preserve">effect </w:t>
      </w:r>
      <w:r w:rsidR="007B5165" w:rsidRPr="00F34F75">
        <w:rPr>
          <w:highlight w:val="yellow"/>
          <w:rPrChange w:id="415" w:author="Author">
            <w:rPr/>
          </w:rPrChange>
        </w:rPr>
        <w:t>it invo</w:t>
      </w:r>
      <w:r w:rsidR="00974A7E" w:rsidRPr="00F34F75">
        <w:rPr>
          <w:highlight w:val="yellow"/>
          <w:rPrChange w:id="416" w:author="Author">
            <w:rPr/>
          </w:rPrChange>
        </w:rPr>
        <w:t>lved</w:t>
      </w:r>
      <w:r w:rsidR="002E2846" w:rsidRPr="00F34F75">
        <w:rPr>
          <w:highlight w:val="yellow"/>
          <w:rPrChange w:id="417" w:author="Author">
            <w:rPr/>
          </w:rPrChange>
        </w:rPr>
        <w:t xml:space="preserve">. </w:t>
      </w:r>
      <w:r w:rsidR="00FD19BD" w:rsidRPr="00F34F75">
        <w:rPr>
          <w:highlight w:val="yellow"/>
          <w:rPrChange w:id="418" w:author="Author">
            <w:rPr/>
          </w:rPrChange>
        </w:rPr>
        <w:t>We regress</w:t>
      </w:r>
      <w:ins w:id="419" w:author="Author">
        <w:r w:rsidR="00701A6A" w:rsidRPr="00F34F75">
          <w:rPr>
            <w:highlight w:val="yellow"/>
            <w:rPrChange w:id="420" w:author="Author">
              <w:rPr/>
            </w:rPrChange>
          </w:rPr>
          <w:t>ed</w:t>
        </w:r>
      </w:ins>
      <w:r w:rsidR="00FD19BD" w:rsidRPr="00F34F75">
        <w:rPr>
          <w:highlight w:val="yellow"/>
          <w:rPrChange w:id="421" w:author="Author">
            <w:rPr/>
          </w:rPrChange>
        </w:rPr>
        <w:t xml:space="preserve"> </w:t>
      </w:r>
      <w:r w:rsidR="00DD4B66" w:rsidRPr="00F34F75">
        <w:rPr>
          <w:highlight w:val="yellow"/>
          <w:rPrChange w:id="422" w:author="Author">
            <w:rPr/>
          </w:rPrChange>
        </w:rPr>
        <w:t xml:space="preserve">the </w:t>
      </w:r>
      <w:r w:rsidR="00A32DB5" w:rsidRPr="00F34F75">
        <w:rPr>
          <w:highlight w:val="yellow"/>
          <w:rPrChange w:id="423" w:author="Author">
            <w:rPr/>
          </w:rPrChange>
        </w:rPr>
        <w:t>scores</w:t>
      </w:r>
      <w:r w:rsidR="00FD19BD" w:rsidRPr="00F34F75">
        <w:rPr>
          <w:highlight w:val="yellow"/>
          <w:rPrChange w:id="424" w:author="Author">
            <w:rPr/>
          </w:rPrChange>
        </w:rPr>
        <w:t xml:space="preserve"> on the ranks </w:t>
      </w:r>
      <w:r w:rsidR="00DD4B66" w:rsidRPr="00F34F75">
        <w:rPr>
          <w:highlight w:val="yellow"/>
          <w:rPrChange w:id="425" w:author="Author">
            <w:rPr/>
          </w:rPrChange>
        </w:rPr>
        <w:t xml:space="preserve">so </w:t>
      </w:r>
      <w:r w:rsidR="00C726BD" w:rsidRPr="00F34F75">
        <w:rPr>
          <w:highlight w:val="yellow"/>
          <w:rPrChange w:id="426" w:author="Author">
            <w:rPr/>
          </w:rPrChange>
        </w:rPr>
        <w:t xml:space="preserve">the </w:t>
      </w:r>
      <w:r w:rsidR="00CB6883" w:rsidRPr="00F34F75">
        <w:rPr>
          <w:highlight w:val="yellow"/>
          <w:rPrChange w:id="427" w:author="Author">
            <w:rPr/>
          </w:rPrChange>
        </w:rPr>
        <w:t>estimated</w:t>
      </w:r>
      <w:r w:rsidR="00423364" w:rsidRPr="00F34F75">
        <w:rPr>
          <w:highlight w:val="yellow"/>
          <w:rPrChange w:id="428" w:author="Author">
            <w:rPr/>
          </w:rPrChange>
        </w:rPr>
        <w:t xml:space="preserve"> </w:t>
      </w:r>
      <w:r w:rsidR="00A32DB5" w:rsidRPr="00F34F75">
        <w:rPr>
          <w:highlight w:val="yellow"/>
          <w:rPrChange w:id="429" w:author="Author">
            <w:rPr/>
          </w:rPrChange>
        </w:rPr>
        <w:t>coefficient</w:t>
      </w:r>
      <w:r w:rsidR="00423364" w:rsidRPr="00F34F75">
        <w:rPr>
          <w:highlight w:val="yellow"/>
          <w:rPrChange w:id="430" w:author="Author">
            <w:rPr/>
          </w:rPrChange>
        </w:rPr>
        <w:t xml:space="preserve"> </w:t>
      </w:r>
      <w:r w:rsidR="00184194" w:rsidRPr="00F34F75">
        <w:rPr>
          <w:highlight w:val="yellow"/>
          <w:rPrChange w:id="431" w:author="Author">
            <w:rPr/>
          </w:rPrChange>
        </w:rPr>
        <w:t>act</w:t>
      </w:r>
      <w:ins w:id="432" w:author="Author">
        <w:r w:rsidR="00701A6A" w:rsidRPr="00F34F75">
          <w:rPr>
            <w:highlight w:val="yellow"/>
            <w:rPrChange w:id="433" w:author="Author">
              <w:rPr/>
            </w:rPrChange>
          </w:rPr>
          <w:t>ed</w:t>
        </w:r>
      </w:ins>
      <w:r w:rsidR="00184194" w:rsidRPr="00F34F75">
        <w:rPr>
          <w:highlight w:val="yellow"/>
          <w:rPrChange w:id="434" w:author="Author">
            <w:rPr/>
          </w:rPrChange>
        </w:rPr>
        <w:t xml:space="preserve"> </w:t>
      </w:r>
      <w:r w:rsidR="00423364" w:rsidRPr="00F34F75">
        <w:rPr>
          <w:highlight w:val="yellow"/>
          <w:rPrChange w:id="435" w:author="Author">
            <w:rPr/>
          </w:rPrChange>
        </w:rPr>
        <w:t xml:space="preserve">as </w:t>
      </w:r>
      <w:r w:rsidR="00CB6883" w:rsidRPr="00F34F75">
        <w:rPr>
          <w:highlight w:val="yellow"/>
          <w:rPrChange w:id="436" w:author="Author">
            <w:rPr/>
          </w:rPrChange>
        </w:rPr>
        <w:t xml:space="preserve">a </w:t>
      </w:r>
      <w:r w:rsidR="00354952" w:rsidRPr="00F34F75">
        <w:rPr>
          <w:highlight w:val="yellow"/>
          <w:rPrChange w:id="437" w:author="Author">
            <w:rPr/>
          </w:rPrChange>
        </w:rPr>
        <w:t xml:space="preserve">measure of </w:t>
      </w:r>
      <w:r w:rsidR="00763D0A" w:rsidRPr="00F34F75">
        <w:rPr>
          <w:highlight w:val="yellow"/>
          <w:rPrChange w:id="438" w:author="Author">
            <w:rPr/>
          </w:rPrChange>
        </w:rPr>
        <w:t>GxE enrichment</w:t>
      </w:r>
      <w:r w:rsidR="00D34A8B" w:rsidRPr="00F34F75">
        <w:rPr>
          <w:highlight w:val="yellow"/>
          <w:rPrChange w:id="439" w:author="Author">
            <w:rPr/>
          </w:rPrChange>
        </w:rPr>
        <w:t>, such that a</w:t>
      </w:r>
      <w:r w:rsidR="00A32DB5" w:rsidRPr="00F34F75">
        <w:rPr>
          <w:highlight w:val="yellow"/>
          <w:rPrChange w:id="440" w:author="Author">
            <w:rPr/>
          </w:rPrChange>
        </w:rPr>
        <w:t xml:space="preserve"> </w:t>
      </w:r>
      <w:r w:rsidR="009665FC" w:rsidRPr="00F34F75">
        <w:rPr>
          <w:highlight w:val="yellow"/>
          <w:rPrChange w:id="441" w:author="Author">
            <w:rPr/>
          </w:rPrChange>
        </w:rPr>
        <w:t>positive significant</w:t>
      </w:r>
      <w:r w:rsidR="00354952" w:rsidRPr="00F34F75">
        <w:rPr>
          <w:highlight w:val="yellow"/>
          <w:rPrChange w:id="442" w:author="Author">
            <w:rPr/>
          </w:rPrChange>
        </w:rPr>
        <w:t xml:space="preserve"> </w:t>
      </w:r>
      <w:r w:rsidR="00E368D7" w:rsidRPr="00F34F75">
        <w:rPr>
          <w:highlight w:val="yellow"/>
          <w:rPrChange w:id="443" w:author="Author">
            <w:rPr/>
          </w:rPrChange>
        </w:rPr>
        <w:t xml:space="preserve">enrichment </w:t>
      </w:r>
      <w:r w:rsidR="00763D0A" w:rsidRPr="00F34F75">
        <w:rPr>
          <w:highlight w:val="yellow"/>
          <w:rPrChange w:id="444" w:author="Author">
            <w:rPr/>
          </w:rPrChange>
        </w:rPr>
        <w:t>coefficient</w:t>
      </w:r>
      <w:r w:rsidR="00A32DB5" w:rsidRPr="00F34F75">
        <w:rPr>
          <w:highlight w:val="yellow"/>
          <w:rPrChange w:id="445" w:author="Author">
            <w:rPr/>
          </w:rPrChange>
        </w:rPr>
        <w:t xml:space="preserve"> </w:t>
      </w:r>
      <w:r w:rsidR="00D34A8B" w:rsidRPr="00F34F75">
        <w:rPr>
          <w:highlight w:val="yellow"/>
          <w:rPrChange w:id="446" w:author="Author">
            <w:rPr/>
          </w:rPrChange>
        </w:rPr>
        <w:t>suggests</w:t>
      </w:r>
      <w:r w:rsidR="00A32DB5" w:rsidRPr="00F34F75">
        <w:rPr>
          <w:highlight w:val="yellow"/>
          <w:rPrChange w:id="447" w:author="Author">
            <w:rPr/>
          </w:rPrChange>
        </w:rPr>
        <w:t xml:space="preserve"> </w:t>
      </w:r>
      <w:ins w:id="448" w:author="Author">
        <w:r w:rsidR="00701A6A" w:rsidRPr="00F34F75">
          <w:rPr>
            <w:highlight w:val="yellow"/>
            <w:rPrChange w:id="449" w:author="Author">
              <w:rPr/>
            </w:rPrChange>
          </w:rPr>
          <w:t>that the particular</w:t>
        </w:r>
      </w:ins>
      <w:del w:id="450" w:author="Author">
        <w:r w:rsidR="00A32DB5" w:rsidRPr="00F34F75" w:rsidDel="00701A6A">
          <w:rPr>
            <w:highlight w:val="yellow"/>
            <w:rPrChange w:id="451" w:author="Author">
              <w:rPr/>
            </w:rPrChange>
          </w:rPr>
          <w:delText>a</w:delText>
        </w:r>
      </w:del>
      <w:r w:rsidR="00A32DB5" w:rsidRPr="00F34F75">
        <w:rPr>
          <w:highlight w:val="yellow"/>
          <w:rPrChange w:id="452" w:author="Author">
            <w:rPr/>
          </w:rPrChange>
        </w:rPr>
        <w:t xml:space="preserve"> </w:t>
      </w:r>
      <w:r w:rsidR="00354952" w:rsidRPr="00F34F75">
        <w:rPr>
          <w:highlight w:val="yellow"/>
          <w:rPrChange w:id="453" w:author="Author">
            <w:rPr/>
          </w:rPrChange>
        </w:rPr>
        <w:t>method</w:t>
      </w:r>
      <w:r w:rsidR="00C75571" w:rsidRPr="00F34F75">
        <w:rPr>
          <w:highlight w:val="yellow"/>
          <w:rPrChange w:id="454" w:author="Author">
            <w:rPr/>
          </w:rPrChange>
        </w:rPr>
        <w:t xml:space="preserve"> </w:t>
      </w:r>
      <w:r w:rsidR="00642729" w:rsidRPr="00F34F75">
        <w:rPr>
          <w:highlight w:val="yellow"/>
          <w:rPrChange w:id="455" w:author="Author">
            <w:rPr/>
          </w:rPrChange>
        </w:rPr>
        <w:t xml:space="preserve">can aid </w:t>
      </w:r>
      <w:r w:rsidR="00A32DB5" w:rsidRPr="00F34F75">
        <w:rPr>
          <w:highlight w:val="yellow"/>
          <w:rPrChange w:id="456" w:author="Author">
            <w:rPr/>
          </w:rPrChange>
        </w:rPr>
        <w:t xml:space="preserve">GxE </w:t>
      </w:r>
      <w:r w:rsidR="00AD0F82" w:rsidRPr="00F34F75">
        <w:rPr>
          <w:highlight w:val="yellow"/>
          <w:rPrChange w:id="457" w:author="Author">
            <w:rPr/>
          </w:rPrChange>
        </w:rPr>
        <w:t>detection by</w:t>
      </w:r>
      <w:r w:rsidR="00A32DB5" w:rsidRPr="00F34F75">
        <w:rPr>
          <w:highlight w:val="yellow"/>
          <w:rPrChange w:id="458" w:author="Author">
            <w:rPr/>
          </w:rPrChange>
        </w:rPr>
        <w:t xml:space="preserve"> </w:t>
      </w:r>
      <w:del w:id="459" w:author="Author">
        <w:r w:rsidR="00B47985" w:rsidRPr="00F34F75" w:rsidDel="00ED0788">
          <w:rPr>
            <w:highlight w:val="yellow"/>
            <w:rPrChange w:id="460" w:author="Author">
              <w:rPr>
                <w:highlight w:val="green"/>
              </w:rPr>
            </w:rPrChange>
          </w:rPr>
          <w:delText xml:space="preserve">forwarding </w:delText>
        </w:r>
      </w:del>
      <w:ins w:id="461" w:author="Author">
        <w:r w:rsidR="00ED0788" w:rsidRPr="00F34F75">
          <w:rPr>
            <w:highlight w:val="yellow"/>
            <w:rPrChange w:id="462" w:author="Author">
              <w:rPr>
                <w:highlight w:val="green"/>
              </w:rPr>
            </w:rPrChange>
          </w:rPr>
          <w:t xml:space="preserve">prioritizing </w:t>
        </w:r>
      </w:ins>
      <w:r w:rsidR="00AD0F82" w:rsidRPr="00F34F75">
        <w:rPr>
          <w:highlight w:val="yellow"/>
          <w:rPrChange w:id="463" w:author="Author">
            <w:rPr>
              <w:highlight w:val="green"/>
            </w:rPr>
          </w:rPrChange>
        </w:rPr>
        <w:t xml:space="preserve">the right </w:t>
      </w:r>
      <w:r w:rsidR="00B47985" w:rsidRPr="00F34F75">
        <w:rPr>
          <w:highlight w:val="yellow"/>
          <w:rPrChange w:id="464" w:author="Author">
            <w:rPr>
              <w:highlight w:val="green"/>
            </w:rPr>
          </w:rPrChange>
        </w:rPr>
        <w:t xml:space="preserve">candidate </w:t>
      </w:r>
      <w:r w:rsidR="00A32DB5" w:rsidRPr="00F34F75">
        <w:rPr>
          <w:highlight w:val="yellow"/>
          <w:rPrChange w:id="465" w:author="Author">
            <w:rPr>
              <w:highlight w:val="green"/>
            </w:rPr>
          </w:rPrChange>
        </w:rPr>
        <w:t>SNP</w:t>
      </w:r>
      <w:r w:rsidR="00A32DB5" w:rsidRPr="00F34F75">
        <w:rPr>
          <w:highlight w:val="yellow"/>
          <w:rPrChange w:id="466" w:author="Author">
            <w:rPr/>
          </w:rPrChange>
        </w:rPr>
        <w:t>.</w:t>
      </w:r>
      <w:commentRangeEnd w:id="348"/>
      <w:r w:rsidR="00405482">
        <w:rPr>
          <w:rStyle w:val="CommentReference"/>
        </w:rPr>
        <w:commentReference w:id="348"/>
      </w:r>
    </w:p>
    <w:p w14:paraId="4C0DB5CE" w14:textId="58ACFAD6" w:rsidR="00A933F8" w:rsidDel="00405482" w:rsidRDefault="007B2AB0" w:rsidP="00C750C1">
      <w:pPr>
        <w:rPr>
          <w:del w:id="467" w:author="Author"/>
        </w:rPr>
      </w:pPr>
      <w:commentRangeStart w:id="468"/>
      <w:del w:id="469" w:author="Author">
        <w:r w:rsidDel="00405482">
          <w:delText>Within</w:delText>
        </w:r>
        <w:r w:rsidR="00D01C27" w:rsidDel="00405482">
          <w:delText xml:space="preserve"> the</w:delText>
        </w:r>
        <w:r w:rsidR="00E61E96" w:rsidDel="00405482">
          <w:delText xml:space="preserve"> UKBB, w</w:delText>
        </w:r>
        <w:r w:rsidR="008D6147" w:rsidDel="00405482">
          <w:delText xml:space="preserve">e </w:delText>
        </w:r>
        <w:r w:rsidR="00D25C2A" w:rsidDel="00405482">
          <w:delText>took</w:delText>
        </w:r>
        <w:r w:rsidR="004306F2" w:rsidDel="00405482">
          <w:delText xml:space="preserve"> </w:delText>
        </w:r>
      </w:del>
      <w:ins w:id="470" w:author="Author">
        <w:del w:id="471" w:author="Author">
          <w:r w:rsidR="00701A6A" w:rsidDel="00405482">
            <w:delText xml:space="preserve">The selection population comprised </w:delText>
          </w:r>
        </w:del>
      </w:ins>
      <w:del w:id="472" w:author="Author">
        <w:r w:rsidR="00E524FB" w:rsidRPr="002D676C" w:rsidDel="00405482">
          <w:delText>353</w:delText>
        </w:r>
        <w:r w:rsidR="00E524FB" w:rsidDel="00405482">
          <w:delText>,</w:delText>
        </w:r>
        <w:r w:rsidR="00E524FB" w:rsidRPr="002D676C" w:rsidDel="00405482">
          <w:delText>605</w:delText>
        </w:r>
        <w:r w:rsidR="00E524FB" w:rsidDel="00405482">
          <w:delText xml:space="preserve"> </w:delText>
        </w:r>
        <w:r w:rsidR="008D6147" w:rsidDel="00405482">
          <w:delText>unrelated</w:delText>
        </w:r>
        <w:r w:rsidR="00A67C28" w:rsidDel="00405482">
          <w:delText xml:space="preserve"> </w:delText>
        </w:r>
        <w:r w:rsidR="003539FC" w:rsidDel="00405482">
          <w:delText xml:space="preserve">white </w:delText>
        </w:r>
      </w:del>
      <w:ins w:id="473" w:author="Author">
        <w:del w:id="474" w:author="Author">
          <w:r w:rsidR="00701A6A" w:rsidDel="00405482">
            <w:delText xml:space="preserve">individuals of </w:delText>
          </w:r>
        </w:del>
      </w:ins>
      <w:del w:id="475" w:author="Author">
        <w:r w:rsidR="00A67C28" w:rsidDel="00405482">
          <w:delText xml:space="preserve">British </w:delText>
        </w:r>
        <w:r w:rsidR="003539FC" w:rsidDel="00405482">
          <w:delText>descent</w:delText>
        </w:r>
      </w:del>
      <w:ins w:id="476" w:author="Author">
        <w:del w:id="477" w:author="Author">
          <w:r w:rsidR="00701A6A" w:rsidRPr="00701A6A" w:rsidDel="00405482">
            <w:delText xml:space="preserve"> </w:delText>
          </w:r>
          <w:r w:rsidR="00701A6A" w:rsidDel="00405482">
            <w:delText xml:space="preserve">in the UKBB, and the discovery population comprised </w:delText>
          </w:r>
        </w:del>
      </w:ins>
      <w:del w:id="478" w:author="Author">
        <w:r w:rsidR="003539FC" w:rsidDel="00405482">
          <w:delText xml:space="preserve"> </w:delText>
        </w:r>
        <w:r w:rsidR="00A67C28" w:rsidDel="00405482">
          <w:delText xml:space="preserve">as </w:delText>
        </w:r>
        <w:r w:rsidR="00C32D4D" w:rsidDel="00405482">
          <w:delText>a</w:delText>
        </w:r>
        <w:r w:rsidR="00A67C28" w:rsidDel="00405482">
          <w:delText xml:space="preserve"> selection population</w:delText>
        </w:r>
        <w:r w:rsidR="00E524FB" w:rsidDel="00405482">
          <w:delText xml:space="preserve"> and </w:delText>
        </w:r>
        <w:r w:rsidR="00E524FB" w:rsidRPr="00A566D1" w:rsidDel="00405482">
          <w:delText>25,481</w:delText>
        </w:r>
        <w:r w:rsidR="00E524FB" w:rsidDel="00405482">
          <w:delText xml:space="preserve"> </w:delText>
        </w:r>
        <w:r w:rsidR="003539FC" w:rsidDel="00405482">
          <w:delText xml:space="preserve">white </w:delText>
        </w:r>
      </w:del>
      <w:ins w:id="479" w:author="Author">
        <w:del w:id="480" w:author="Author">
          <w:r w:rsidR="00701A6A" w:rsidDel="00405482">
            <w:delText xml:space="preserve">individuals of </w:delText>
          </w:r>
        </w:del>
      </w:ins>
      <w:del w:id="481" w:author="Author">
        <w:r w:rsidR="00E524FB" w:rsidDel="00405482">
          <w:delText xml:space="preserve">non-British </w:delText>
        </w:r>
        <w:r w:rsidR="003539FC" w:rsidDel="00405482">
          <w:delText xml:space="preserve">descent </w:delText>
        </w:r>
        <w:r w:rsidR="00E524FB" w:rsidDel="00405482">
          <w:delText>a</w:delText>
        </w:r>
      </w:del>
      <w:ins w:id="482" w:author="Author">
        <w:del w:id="483" w:author="Author">
          <w:r w:rsidR="00701A6A" w:rsidDel="00405482">
            <w:delText>l</w:delText>
          </w:r>
        </w:del>
      </w:ins>
      <w:del w:id="484" w:author="Author">
        <w:r w:rsidR="00E524FB" w:rsidDel="00405482">
          <w:delText>s</w:delText>
        </w:r>
      </w:del>
      <w:ins w:id="485" w:author="Author">
        <w:del w:id="486" w:author="Author">
          <w:r w:rsidR="00701A6A" w:rsidDel="00405482">
            <w:delText>o in the UKBB</w:delText>
          </w:r>
        </w:del>
      </w:ins>
      <w:del w:id="487" w:author="Author">
        <w:r w:rsidR="00E524FB" w:rsidDel="00405482">
          <w:delText xml:space="preserve"> </w:delText>
        </w:r>
        <w:r w:rsidR="00BE0936" w:rsidDel="00405482">
          <w:delText>a</w:delText>
        </w:r>
        <w:r w:rsidR="00D25C2A" w:rsidDel="00405482">
          <w:delText xml:space="preserve"> </w:delText>
        </w:r>
        <w:r w:rsidR="00E524FB" w:rsidDel="00405482">
          <w:delText>discovery population</w:delText>
        </w:r>
        <w:r w:rsidR="00700923" w:rsidDel="00405482">
          <w:delText xml:space="preserve"> </w:delText>
        </w:r>
      </w:del>
      <w:ins w:id="488" w:author="Author">
        <w:del w:id="489" w:author="Author">
          <w:r w:rsidR="00701A6A" w:rsidDel="00405482">
            <w:delText xml:space="preserve">, </w:delText>
          </w:r>
        </w:del>
      </w:ins>
      <w:del w:id="490" w:author="Author">
        <w:r w:rsidR="004B5DF0" w:rsidDel="00405482">
          <w:delText>with a</w:delText>
        </w:r>
        <w:r w:rsidR="003259E7" w:rsidDel="00405482">
          <w:delText xml:space="preserve">n </w:delText>
        </w:r>
        <w:r w:rsidR="004B5DF0" w:rsidDel="00405482">
          <w:delText>exposome of 16 items</w:delText>
        </w:r>
      </w:del>
      <w:ins w:id="491" w:author="Author">
        <w:del w:id="492" w:author="Author">
          <w:r w:rsidR="00701A6A" w:rsidDel="00405482">
            <w:delText>. We</w:delText>
          </w:r>
        </w:del>
      </w:ins>
      <w:del w:id="493" w:author="Author">
        <w:r w:rsidR="004B5DF0" w:rsidDel="00405482">
          <w:delText xml:space="preserve"> </w:delText>
        </w:r>
        <w:r w:rsidR="004306F2" w:rsidDel="00405482">
          <w:delText>to perform</w:delText>
        </w:r>
      </w:del>
      <w:ins w:id="494" w:author="Author">
        <w:del w:id="495" w:author="Author">
          <w:r w:rsidR="00701A6A" w:rsidDel="00405482">
            <w:delText>ed</w:delText>
          </w:r>
        </w:del>
      </w:ins>
      <w:del w:id="496" w:author="Author">
        <w:r w:rsidR="004306F2" w:rsidDel="00405482">
          <w:delText xml:space="preserve"> </w:delText>
        </w:r>
        <w:r w:rsidR="00575974" w:rsidDel="00405482">
          <w:delText>an</w:delText>
        </w:r>
        <w:r w:rsidR="00E61E96" w:rsidDel="00405482">
          <w:delText xml:space="preserve"> </w:delText>
        </w:r>
        <w:r w:rsidR="00575974" w:rsidDel="00405482">
          <w:delText xml:space="preserve">internal </w:delText>
        </w:r>
        <w:r w:rsidR="004306F2" w:rsidDel="00405482">
          <w:delText>enrichment analysis</w:delText>
        </w:r>
      </w:del>
      <w:ins w:id="497" w:author="Author">
        <w:del w:id="498" w:author="Author">
          <w:r w:rsidR="00701A6A" w:rsidDel="00405482">
            <w:delText xml:space="preserve">, and the Table X and Figure 6 in the Results section </w:delText>
          </w:r>
        </w:del>
      </w:ins>
      <w:del w:id="499" w:author="Author">
        <w:r w:rsidR="00BE0936" w:rsidDel="00405482">
          <w:delText>.</w:delText>
        </w:r>
        <w:r w:rsidR="00DE74E1" w:rsidDel="00405482">
          <w:delText xml:space="preserve"> </w:delText>
        </w:r>
        <w:r w:rsidR="00A933F8" w:rsidDel="00405482">
          <w:delText xml:space="preserve">We summarize the top significant hits of </w:delText>
        </w:r>
      </w:del>
      <w:ins w:id="500" w:author="Author">
        <w:del w:id="501" w:author="Author">
          <w:r w:rsidR="00701A6A" w:rsidDel="00405482">
            <w:delText xml:space="preserve">for </w:delText>
          </w:r>
        </w:del>
      </w:ins>
      <w:del w:id="502" w:author="Author">
        <w:r w:rsidR="00A933F8" w:rsidDel="00405482">
          <w:delText xml:space="preserve">all </w:delText>
        </w:r>
        <w:r w:rsidR="006807C8" w:rsidDel="00405482">
          <w:delText xml:space="preserve">5 </w:delText>
        </w:r>
      </w:del>
      <w:ins w:id="503" w:author="Author">
        <w:del w:id="504" w:author="Author">
          <w:r w:rsidR="00701A6A" w:rsidDel="00405482">
            <w:delText xml:space="preserve">five </w:delText>
          </w:r>
        </w:del>
      </w:ins>
      <w:del w:id="505" w:author="Author">
        <w:r w:rsidR="00C2434E" w:rsidDel="00405482">
          <w:delText>variance</w:delText>
        </w:r>
        <w:r w:rsidR="00A933F8" w:rsidDel="00405482">
          <w:delText xml:space="preserve"> </w:delText>
        </w:r>
        <w:r w:rsidR="006807C8" w:rsidDel="00405482">
          <w:delText xml:space="preserve">loci </w:delText>
        </w:r>
        <w:r w:rsidR="00C2434E" w:rsidDel="00405482">
          <w:delText>tests</w:delText>
        </w:r>
        <w:r w:rsidR="006807C8" w:rsidDel="00405482">
          <w:delText xml:space="preserve"> and the corresponding en</w:delText>
        </w:r>
        <w:r w:rsidR="009237FA" w:rsidDel="00405482">
          <w:delText>richment coefficient</w:delText>
        </w:r>
      </w:del>
      <w:ins w:id="506" w:author="Author">
        <w:del w:id="507" w:author="Author">
          <w:r w:rsidR="00701A6A" w:rsidDel="00405482">
            <w:delText>s</w:delText>
          </w:r>
          <w:r w:rsidR="00ED0788" w:rsidDel="00405482">
            <w:delText xml:space="preserve"> in an internal enrichment analysis</w:delText>
          </w:r>
          <w:r w:rsidR="00701A6A" w:rsidDel="00405482">
            <w:delText>.</w:delText>
          </w:r>
        </w:del>
      </w:ins>
      <w:del w:id="508" w:author="Author">
        <w:r w:rsidR="009237FA" w:rsidDel="00405482">
          <w:delText xml:space="preserve"> in </w:delText>
        </w:r>
        <w:r w:rsidR="00701A6A" w:rsidDel="00405482">
          <w:delText>T</w:delText>
        </w:r>
        <w:r w:rsidR="009237FA" w:rsidDel="00405482">
          <w:delText>able X and Figure 6</w:delText>
        </w:r>
        <w:r w:rsidR="0076498E" w:rsidDel="00405482">
          <w:delText xml:space="preserve"> under “Result”</w:delText>
        </w:r>
      </w:del>
      <w:ins w:id="509" w:author="Author">
        <w:del w:id="510" w:author="Author">
          <w:r w:rsidR="00701A6A" w:rsidDel="00405482">
            <w:delText>.</w:delText>
          </w:r>
        </w:del>
      </w:ins>
    </w:p>
    <w:p w14:paraId="3C92B327" w14:textId="1D56E3E8" w:rsidR="00AE3D6D" w:rsidDel="00405482" w:rsidRDefault="00700923" w:rsidP="00C750C1">
      <w:pPr>
        <w:rPr>
          <w:del w:id="511" w:author="Author"/>
        </w:rPr>
      </w:pPr>
      <w:del w:id="512" w:author="Author">
        <w:r w:rsidDel="00405482">
          <w:delText xml:space="preserve">We </w:delText>
        </w:r>
      </w:del>
      <w:ins w:id="513" w:author="Author">
        <w:del w:id="514" w:author="Author">
          <w:r w:rsidR="00701A6A" w:rsidDel="00405482">
            <w:delText xml:space="preserve">subsequently </w:delText>
          </w:r>
        </w:del>
      </w:ins>
      <w:del w:id="515" w:author="Author">
        <w:r w:rsidR="007E7527" w:rsidDel="00405482">
          <w:delText>expand</w:delText>
        </w:r>
      </w:del>
      <w:ins w:id="516" w:author="Author">
        <w:del w:id="517" w:author="Author">
          <w:r w:rsidR="00701A6A" w:rsidDel="00405482">
            <w:delText>ed</w:delText>
          </w:r>
        </w:del>
      </w:ins>
      <w:del w:id="518" w:author="Author">
        <w:r w:rsidR="00092F84" w:rsidDel="00405482">
          <w:delText xml:space="preserve"> the selection population to </w:delText>
        </w:r>
        <w:r w:rsidR="00403DE3" w:rsidRPr="00C149E2" w:rsidDel="00405482">
          <w:delText>379</w:delText>
        </w:r>
        <w:r w:rsidR="00403DE3" w:rsidDel="00405482">
          <w:delText>,</w:delText>
        </w:r>
        <w:r w:rsidR="00403DE3" w:rsidRPr="00C149E2" w:rsidDel="00405482">
          <w:delText>561</w:delText>
        </w:r>
        <w:r w:rsidR="00403DE3" w:rsidDel="00405482">
          <w:delText xml:space="preserve"> </w:delText>
        </w:r>
        <w:r w:rsidR="00C5320D" w:rsidDel="00405482">
          <w:delText xml:space="preserve">unrelated </w:delText>
        </w:r>
        <w:r w:rsidR="00403DE3" w:rsidDel="00405482">
          <w:delText>in</w:delText>
        </w:r>
        <w:r w:rsidR="007B7D99" w:rsidDel="00405482">
          <w:delText>dividual</w:delText>
        </w:r>
        <w:r w:rsidR="00092F84" w:rsidDel="00405482">
          <w:delText>s</w:delText>
        </w:r>
        <w:r w:rsidR="007B7D99" w:rsidDel="00405482">
          <w:delText xml:space="preserve"> of </w:delText>
        </w:r>
        <w:r w:rsidR="000F1F8B" w:rsidDel="00405482">
          <w:delText xml:space="preserve">any </w:delText>
        </w:r>
        <w:r w:rsidR="007B7D99" w:rsidDel="00405482">
          <w:delText>European descent</w:delText>
        </w:r>
        <w:r w:rsidR="00092F84" w:rsidDel="00405482">
          <w:delText xml:space="preserve"> </w:delText>
        </w:r>
        <w:r w:rsidR="009237FA" w:rsidDel="00405482">
          <w:delText xml:space="preserve">in the </w:delText>
        </w:r>
        <w:r w:rsidR="00F107BD" w:rsidDel="00405482">
          <w:delText>UKBB and</w:delText>
        </w:r>
        <w:r w:rsidR="00092F84" w:rsidDel="00405482">
          <w:delText xml:space="preserve"> replace</w:delText>
        </w:r>
      </w:del>
      <w:ins w:id="519" w:author="Author">
        <w:del w:id="520" w:author="Author">
          <w:r w:rsidR="00701A6A" w:rsidDel="00405482">
            <w:delText>d</w:delText>
          </w:r>
        </w:del>
      </w:ins>
      <w:del w:id="521" w:author="Author">
        <w:r w:rsidR="00092F84" w:rsidDel="00405482">
          <w:delText xml:space="preserve"> the discovery population with </w:delText>
        </w:r>
        <w:r w:rsidR="005F3A2C" w:rsidDel="00405482">
          <w:delText>4,610</w:delText>
        </w:r>
        <w:r w:rsidR="00B007C8" w:rsidDel="00405482">
          <w:delText xml:space="preserve"> </w:delText>
        </w:r>
        <w:r w:rsidR="008F642F" w:rsidDel="00405482">
          <w:delText>individuals</w:delText>
        </w:r>
        <w:r w:rsidR="00DE74E1" w:rsidDel="00405482">
          <w:delText xml:space="preserve"> </w:delText>
        </w:r>
        <w:r w:rsidR="000F1F8B" w:rsidDel="00405482">
          <w:delText>of various ancestr</w:delText>
        </w:r>
        <w:r w:rsidR="000E1ECE" w:rsidDel="00405482">
          <w:delText>ies</w:delText>
        </w:r>
        <w:r w:rsidR="000F1F8B" w:rsidDel="00405482">
          <w:delText xml:space="preserve"> </w:delText>
        </w:r>
      </w:del>
      <w:ins w:id="522" w:author="Author">
        <w:del w:id="523" w:author="Author">
          <w:r w:rsidR="00701A6A" w:rsidDel="00405482">
            <w:delText xml:space="preserve">who </w:delText>
          </w:r>
        </w:del>
      </w:ins>
      <w:del w:id="524" w:author="Author">
        <w:r w:rsidR="008F642F" w:rsidDel="00405482">
          <w:delText xml:space="preserve">participated </w:delText>
        </w:r>
      </w:del>
      <w:ins w:id="525" w:author="Author">
        <w:del w:id="526" w:author="Author">
          <w:r w:rsidR="00701A6A" w:rsidDel="00405482">
            <w:delText xml:space="preserve">in </w:delText>
          </w:r>
        </w:del>
      </w:ins>
      <w:del w:id="527" w:author="Author">
        <w:r w:rsidR="000F1F8B" w:rsidDel="00405482">
          <w:delText xml:space="preserve">the </w:delText>
        </w:r>
        <w:r w:rsidR="007B2AB0" w:rsidDel="00405482">
          <w:delText>North Carolina</w:delText>
        </w:r>
      </w:del>
      <w:ins w:id="528" w:author="Author">
        <w:del w:id="529" w:author="Author">
          <w:r w:rsidR="00701A6A" w:rsidDel="00405482">
            <w:delText>-</w:delText>
          </w:r>
        </w:del>
      </w:ins>
      <w:del w:id="530" w:author="Author">
        <w:r w:rsidR="007B2AB0" w:rsidDel="00405482">
          <w:delText xml:space="preserve"> </w:delText>
        </w:r>
        <w:r w:rsidR="00DE74E1" w:rsidDel="00405482">
          <w:delText xml:space="preserve">based </w:delText>
        </w:r>
        <w:r w:rsidR="007B2AB0" w:rsidRPr="00E373BA" w:rsidDel="00405482">
          <w:delText>Carolina</w:delText>
        </w:r>
        <w:r w:rsidR="007B2AB0" w:rsidDel="00405482">
          <w:delText xml:space="preserve">-based </w:delText>
        </w:r>
        <w:r w:rsidR="007B2AB0" w:rsidRPr="004C09FE" w:rsidDel="00405482">
          <w:delText xml:space="preserve">Personalized Gene and Environment Study </w:delText>
        </w:r>
        <w:r w:rsidR="007B2AB0" w:rsidDel="00405482">
          <w:delText>(PEGS)</w:delText>
        </w:r>
        <w:r w:rsidR="007B2AB0" w:rsidRPr="00E373BA" w:rsidDel="00405482">
          <w:delText xml:space="preserve"> </w:delText>
        </w:r>
        <w:r w:rsidR="00DE74E1" w:rsidDel="00405482">
          <w:delText>cohort</w:delText>
        </w:r>
        <w:r w:rsidR="00B007C8" w:rsidDel="00405482">
          <w:delText xml:space="preserve"> </w:delText>
        </w:r>
        <w:r w:rsidR="00DE74E1" w:rsidDel="00405482">
          <w:delText xml:space="preserve">with </w:delText>
        </w:r>
        <w:r w:rsidR="00C42FBE" w:rsidDel="00405482">
          <w:delText xml:space="preserve">whole genome sequencing and </w:delText>
        </w:r>
        <w:r w:rsidR="000E1ECE" w:rsidDel="00405482">
          <w:delText xml:space="preserve">an </w:delText>
        </w:r>
        <w:r w:rsidR="00C42FBE" w:rsidDel="00405482">
          <w:delText xml:space="preserve">extensive exposome </w:delText>
        </w:r>
      </w:del>
      <w:ins w:id="531" w:author="Author">
        <w:del w:id="532" w:author="Author">
          <w:r w:rsidR="00701A6A" w:rsidDel="00405482">
            <w:delText>data from</w:delText>
          </w:r>
        </w:del>
      </w:ins>
      <w:del w:id="533" w:author="Author">
        <w:r w:rsidR="00C32D4D" w:rsidDel="00405482">
          <w:delText xml:space="preserve">of </w:delText>
        </w:r>
        <w:r w:rsidR="00FD0A87" w:rsidRPr="00FD0A87" w:rsidDel="00405482">
          <w:rPr>
            <w:b/>
            <w:bCs/>
            <w:color w:val="FF0000"/>
          </w:rPr>
          <w:delText>765</w:delText>
        </w:r>
        <w:r w:rsidR="00C32D4D" w:rsidDel="00405482">
          <w:delText xml:space="preserve"> </w:delText>
        </w:r>
        <w:r w:rsidR="00B062D8" w:rsidDel="00405482">
          <w:delText xml:space="preserve">survey </w:delText>
        </w:r>
        <w:r w:rsidR="00C32D4D" w:rsidDel="00405482">
          <w:delText>items</w:delText>
        </w:r>
      </w:del>
      <w:ins w:id="534" w:author="Author">
        <w:del w:id="535" w:author="Author">
          <w:r w:rsidR="00701A6A" w:rsidDel="00405482">
            <w:delText xml:space="preserve"> (freeze 2, grouped into </w:delText>
          </w:r>
          <w:r w:rsidR="00701A6A" w:rsidRPr="00203152" w:rsidDel="00405482">
            <w:delText>416</w:delText>
          </w:r>
          <w:r w:rsidR="00701A6A" w:rsidDel="00405482">
            <w:delText xml:space="preserve"> parent items). We </w:delText>
          </w:r>
        </w:del>
      </w:ins>
      <w:del w:id="536" w:author="Author">
        <w:r w:rsidR="00F107BD" w:rsidDel="00405482">
          <w:delText xml:space="preserve">, </w:delText>
        </w:r>
        <w:r w:rsidR="00A0374C" w:rsidDel="00405482">
          <w:delText>to perform</w:delText>
        </w:r>
      </w:del>
      <w:ins w:id="537" w:author="Author">
        <w:del w:id="538" w:author="Author">
          <w:r w:rsidR="00701A6A" w:rsidDel="00405482">
            <w:delText>ed</w:delText>
          </w:r>
        </w:del>
      </w:ins>
      <w:del w:id="539" w:author="Author">
        <w:r w:rsidR="00A0374C" w:rsidDel="00405482">
          <w:delText xml:space="preserve"> an external </w:delText>
        </w:r>
        <w:r w:rsidR="00B062D8" w:rsidDel="00405482">
          <w:delText xml:space="preserve">GxE </w:delText>
        </w:r>
        <w:r w:rsidR="00A0374C" w:rsidDel="00405482">
          <w:delText>enrichment analysis.</w:delText>
        </w:r>
        <w:r w:rsidR="00885DFC" w:rsidDel="00405482">
          <w:delText xml:space="preserve"> </w:delText>
        </w:r>
        <w:r w:rsidR="00203152" w:rsidDel="00405482">
          <w:delText>(</w:delText>
        </w:r>
        <w:r w:rsidR="00DB5C9E" w:rsidRPr="00FD0A87" w:rsidDel="00405482">
          <w:rPr>
            <w:b/>
            <w:bCs/>
            <w:color w:val="FF0000"/>
          </w:rPr>
          <w:delText>765</w:delText>
        </w:r>
        <w:r w:rsidR="00DB5C9E" w:rsidDel="00405482">
          <w:delText xml:space="preserve"> </w:delText>
        </w:r>
        <w:r w:rsidR="00203152" w:rsidDel="00405482">
          <w:delText xml:space="preserve">is from freeze 2, grouped into </w:delText>
        </w:r>
        <w:r w:rsidR="00203152" w:rsidRPr="00203152" w:rsidDel="00405482">
          <w:delText>416</w:delText>
        </w:r>
        <w:r w:rsidR="00203152" w:rsidDel="00405482">
          <w:delText xml:space="preserve"> parent items)</w:delText>
        </w:r>
      </w:del>
      <w:ins w:id="540" w:author="Author">
        <w:del w:id="541" w:author="Author">
          <w:r w:rsidR="00701A6A" w:rsidDel="00405482">
            <w:delText xml:space="preserve">. Table XX </w:delText>
          </w:r>
        </w:del>
      </w:ins>
      <w:del w:id="542" w:author="Author">
        <w:r w:rsidR="00885DFC" w:rsidDel="00405482">
          <w:delText>.</w:delText>
        </w:r>
        <w:r w:rsidR="00F07D90" w:rsidDel="00405482">
          <w:delText xml:space="preserve"> </w:delText>
        </w:r>
        <w:r w:rsidR="00562DE1" w:rsidDel="00405482">
          <w:delText>We</w:delText>
        </w:r>
        <w:r w:rsidR="004D6DFB" w:rsidDel="00405482">
          <w:delText xml:space="preserve"> report</w:delText>
        </w:r>
      </w:del>
      <w:ins w:id="543" w:author="Author">
        <w:del w:id="544" w:author="Author">
          <w:r w:rsidR="00701A6A" w:rsidDel="00405482">
            <w:delText>s</w:delText>
          </w:r>
        </w:del>
      </w:ins>
      <w:del w:id="545" w:author="Author">
        <w:r w:rsidR="00B8274D" w:rsidDel="00405482">
          <w:delText xml:space="preserve"> the</w:delText>
        </w:r>
        <w:r w:rsidR="00056809" w:rsidDel="00405482">
          <w:delText xml:space="preserve"> </w:delText>
        </w:r>
        <w:r w:rsidR="0014498A" w:rsidDel="00405482">
          <w:delText xml:space="preserve">top </w:delText>
        </w:r>
        <w:r w:rsidR="00B7382F" w:rsidDel="00405482">
          <w:delText xml:space="preserve">significant </w:delText>
        </w:r>
        <w:r w:rsidR="004D6DFB" w:rsidDel="00405482">
          <w:delText>candidate</w:delText>
        </w:r>
        <w:r w:rsidR="00D761C3" w:rsidDel="00405482">
          <w:delText xml:space="preserve"> </w:delText>
        </w:r>
        <w:r w:rsidR="00A84E6E" w:rsidDel="00405482">
          <w:delText>SNP</w:delText>
        </w:r>
      </w:del>
      <w:ins w:id="546" w:author="Author">
        <w:del w:id="547" w:author="Author">
          <w:r w:rsidR="00701A6A" w:rsidDel="00405482">
            <w:delText>s</w:delText>
          </w:r>
        </w:del>
      </w:ins>
      <w:del w:id="548" w:author="Author">
        <w:r w:rsidR="00A84E6E" w:rsidDel="00405482">
          <w:delText xml:space="preserve"> </w:delText>
        </w:r>
        <w:r w:rsidR="00D761C3" w:rsidDel="00405482">
          <w:delText xml:space="preserve">selected by </w:delText>
        </w:r>
        <w:r w:rsidR="00F07D90" w:rsidDel="00405482">
          <w:delText xml:space="preserve">5 </w:delText>
        </w:r>
      </w:del>
      <w:ins w:id="549" w:author="Author">
        <w:del w:id="550" w:author="Author">
          <w:r w:rsidR="00701A6A" w:rsidDel="00405482">
            <w:delText xml:space="preserve">the five </w:delText>
          </w:r>
        </w:del>
      </w:ins>
      <w:del w:id="551" w:author="Author">
        <w:r w:rsidR="00A84E6E" w:rsidDel="00405482">
          <w:delText xml:space="preserve">variance loci tests </w:delText>
        </w:r>
        <w:r w:rsidR="00B7382F" w:rsidDel="00405482">
          <w:delText xml:space="preserve">and </w:delText>
        </w:r>
        <w:r w:rsidR="00D761C3" w:rsidDel="00405482">
          <w:delText xml:space="preserve">the </w:delText>
        </w:r>
        <w:r w:rsidR="00E27919" w:rsidDel="00405482">
          <w:delText>c</w:delText>
        </w:r>
        <w:r w:rsidR="0014498A" w:rsidDel="00405482">
          <w:delText xml:space="preserve">orresponding </w:delText>
        </w:r>
        <w:r w:rsidR="00A84E6E" w:rsidDel="00405482">
          <w:delText>sig</w:delText>
        </w:r>
        <w:r w:rsidR="0076498E" w:rsidDel="00405482">
          <w:delText xml:space="preserve">nificant </w:delText>
        </w:r>
        <w:r w:rsidR="00B7382F" w:rsidDel="00405482">
          <w:delText>2</w:delText>
        </w:r>
      </w:del>
      <w:ins w:id="552" w:author="Author">
        <w:del w:id="553" w:author="Author">
          <w:r w:rsidR="00701A6A" w:rsidDel="00405482">
            <w:delText>two</w:delText>
          </w:r>
        </w:del>
      </w:ins>
      <w:del w:id="554" w:author="Author">
        <w:r w:rsidR="00B7382F" w:rsidDel="00405482">
          <w:delText xml:space="preserve">-way GxE-WAS </w:delText>
        </w:r>
        <w:r w:rsidR="00562DE1" w:rsidDel="00405482">
          <w:delText xml:space="preserve">in </w:delText>
        </w:r>
        <w:r w:rsidR="00B8274D" w:rsidDel="00405482">
          <w:delText>table XX</w:delText>
        </w:r>
        <w:r w:rsidR="00C460F5" w:rsidDel="00405482">
          <w:delText xml:space="preserve">, </w:delText>
        </w:r>
      </w:del>
      <w:ins w:id="555" w:author="Author">
        <w:del w:id="556" w:author="Author">
          <w:r w:rsidR="00701A6A" w:rsidDel="00405482">
            <w:delText xml:space="preserve">and Figure 7 in the Results section reports </w:delText>
          </w:r>
        </w:del>
      </w:ins>
      <w:del w:id="557" w:author="Author">
        <w:r w:rsidR="0076498E" w:rsidDel="00405482">
          <w:delText xml:space="preserve">and the </w:delText>
        </w:r>
        <w:r w:rsidR="00C460F5" w:rsidDel="00405482">
          <w:delText>GxE enrichment coefficients</w:delText>
        </w:r>
      </w:del>
      <w:ins w:id="558" w:author="Author">
        <w:del w:id="559" w:author="Author">
          <w:r w:rsidR="00ED0788" w:rsidDel="00405482">
            <w:delText xml:space="preserve"> for the </w:delText>
          </w:r>
        </w:del>
      </w:ins>
      <w:del w:id="560" w:author="Author">
        <w:r w:rsidR="00C460F5" w:rsidDel="00405482">
          <w:delText xml:space="preserve"> in </w:delText>
        </w:r>
        <w:r w:rsidR="002D6820" w:rsidDel="00405482">
          <w:delText xml:space="preserve">Figure </w:delText>
        </w:r>
        <w:r w:rsidR="00FB1D74" w:rsidDel="00405482">
          <w:delText>7</w:delText>
        </w:r>
        <w:r w:rsidR="00191970" w:rsidDel="00405482">
          <w:delText xml:space="preserve"> under “Result”</w:delText>
        </w:r>
        <w:bookmarkStart w:id="561" w:name="_Hlk86667819"/>
        <w:bookmarkStart w:id="562" w:name="_Hlk86667673"/>
        <w:r w:rsidR="00C460F5" w:rsidDel="00405482">
          <w:delText>.</w:delText>
        </w:r>
        <w:r w:rsidR="007C3D13" w:rsidDel="00405482">
          <w:delText xml:space="preserve"> </w:delText>
        </w:r>
      </w:del>
      <w:ins w:id="563" w:author="Author">
        <w:del w:id="564" w:author="Author">
          <w:r w:rsidR="00ED0788" w:rsidDel="00405482">
            <w:delText>external GxE enrichment analysis we performed.</w:delText>
          </w:r>
        </w:del>
      </w:ins>
    </w:p>
    <w:p w14:paraId="1AE7725D" w14:textId="01A2ACD1" w:rsidR="00C73004" w:rsidDel="00405482" w:rsidRDefault="00ED0788" w:rsidP="00C750C1">
      <w:pPr>
        <w:rPr>
          <w:del w:id="565" w:author="Author"/>
        </w:rPr>
      </w:pPr>
      <w:ins w:id="566" w:author="Author">
        <w:del w:id="567" w:author="Author">
          <w:r w:rsidDel="00405482">
            <w:delText xml:space="preserve">The supplement describes </w:delText>
          </w:r>
        </w:del>
      </w:ins>
      <w:del w:id="568" w:author="Author">
        <w:r w:rsidR="002D6820" w:rsidDel="00405482">
          <w:delText>The d</w:delText>
        </w:r>
      </w:del>
      <w:ins w:id="569" w:author="Author">
        <w:del w:id="570" w:author="Author">
          <w:r w:rsidR="00A47A22" w:rsidDel="00405482">
            <w:delText>D</w:delText>
          </w:r>
        </w:del>
      </w:ins>
      <w:del w:id="571" w:author="Author">
        <w:r w:rsidR="00DF09F2" w:rsidDel="00405482">
          <w:delText>escription</w:delText>
        </w:r>
      </w:del>
      <w:ins w:id="572" w:author="Author">
        <w:del w:id="573" w:author="Author">
          <w:r w:rsidR="00A47A22" w:rsidDel="00405482">
            <w:delText>s</w:delText>
          </w:r>
        </w:del>
      </w:ins>
      <w:del w:id="574" w:author="Author">
        <w:r w:rsidR="00DF09F2" w:rsidDel="00405482">
          <w:delText xml:space="preserve"> of </w:delText>
        </w:r>
      </w:del>
      <w:ins w:id="575" w:author="Author">
        <w:del w:id="576" w:author="Author">
          <w:r w:rsidR="00A47A22" w:rsidDel="00405482">
            <w:delText xml:space="preserve">each </w:delText>
          </w:r>
        </w:del>
      </w:ins>
      <w:del w:id="577" w:author="Author">
        <w:r w:rsidR="002F5265" w:rsidDel="00405482">
          <w:delText>populations</w:delText>
        </w:r>
        <w:r w:rsidR="00B8274D" w:rsidDel="00405482">
          <w:delText xml:space="preserve">, </w:delText>
        </w:r>
        <w:r w:rsidR="00AE3D6D" w:rsidDel="00405482">
          <w:delText>GxE candidate selection</w:delText>
        </w:r>
        <w:r w:rsidR="00B8274D" w:rsidDel="00405482">
          <w:delText>, and 2</w:delText>
        </w:r>
      </w:del>
      <w:ins w:id="578" w:author="Author">
        <w:del w:id="579" w:author="Author">
          <w:r w:rsidR="00A47A22" w:rsidDel="00405482">
            <w:delText>two</w:delText>
          </w:r>
        </w:del>
      </w:ins>
      <w:del w:id="580" w:author="Author">
        <w:r w:rsidR="00B8274D" w:rsidDel="00405482">
          <w:delText>-way GxE-WAS</w:delText>
        </w:r>
        <w:r w:rsidR="002F5265" w:rsidDel="00405482">
          <w:delText xml:space="preserve"> </w:delText>
        </w:r>
        <w:r w:rsidR="00AE3D6D" w:rsidDel="00405482">
          <w:delText xml:space="preserve">discovery </w:delText>
        </w:r>
        <w:r w:rsidR="00DF09F2" w:rsidDel="00405482">
          <w:delText>can be</w:delText>
        </w:r>
        <w:r w:rsidR="00C73004" w:rsidDel="00405482">
          <w:delText xml:space="preserve"> found in </w:delText>
        </w:r>
      </w:del>
      <w:ins w:id="581" w:author="Author">
        <w:del w:id="582" w:author="Author">
          <w:r w:rsidR="00A47A22" w:rsidDel="00405482">
            <w:delText xml:space="preserve">the </w:delText>
          </w:r>
        </w:del>
      </w:ins>
      <w:del w:id="583" w:author="Author">
        <w:r w:rsidR="00F77DFC" w:rsidDel="00405482">
          <w:delText xml:space="preserve">“Material” </w:delText>
        </w:r>
      </w:del>
      <w:ins w:id="584" w:author="Author">
        <w:del w:id="585" w:author="Author">
          <w:r w:rsidR="00A47A22" w:rsidDel="00405482">
            <w:delText xml:space="preserve">s </w:delText>
          </w:r>
        </w:del>
      </w:ins>
      <w:del w:id="586" w:author="Author">
        <w:r w:rsidR="00F77DFC" w:rsidDel="00405482">
          <w:delText>and “Method</w:delText>
        </w:r>
      </w:del>
      <w:ins w:id="587" w:author="Author">
        <w:del w:id="588" w:author="Author">
          <w:r w:rsidR="00A47A22" w:rsidDel="00405482">
            <w:delText>s</w:delText>
          </w:r>
        </w:del>
      </w:ins>
      <w:del w:id="589" w:author="Author">
        <w:r w:rsidR="00F77DFC" w:rsidDel="00405482">
          <w:delText>”</w:delText>
        </w:r>
      </w:del>
      <w:ins w:id="590" w:author="Author">
        <w:del w:id="591" w:author="Author">
          <w:r w:rsidR="00A47A22" w:rsidDel="00405482">
            <w:delText xml:space="preserve"> sections</w:delText>
          </w:r>
        </w:del>
      </w:ins>
      <w:del w:id="592" w:author="Author">
        <w:r w:rsidR="004634F5" w:rsidDel="00405482">
          <w:delText>.</w:delText>
        </w:r>
        <w:r w:rsidR="00F77DFC" w:rsidDel="00405482">
          <w:delText xml:space="preserve"> </w:delText>
        </w:r>
      </w:del>
      <w:ins w:id="593" w:author="Author">
        <w:del w:id="594" w:author="Author">
          <w:r w:rsidR="00A47A22" w:rsidDel="00405482">
            <w:delText xml:space="preserve">Supplement 2 provides </w:delText>
          </w:r>
          <w:r w:rsidDel="00405482">
            <w:delText xml:space="preserve">and provides </w:delText>
          </w:r>
          <w:r w:rsidR="00A47A22" w:rsidDel="00405482">
            <w:delText xml:space="preserve">additional </w:delText>
          </w:r>
        </w:del>
      </w:ins>
      <w:del w:id="595" w:author="Author">
        <w:r w:rsidR="004634F5" w:rsidDel="00405482">
          <w:delText>M</w:delText>
        </w:r>
        <w:r w:rsidR="000D4204" w:rsidDel="00405482">
          <w:delText>ore details</w:delText>
        </w:r>
        <w:r w:rsidR="00FB0C1E" w:rsidDel="00405482">
          <w:delText xml:space="preserve">, </w:delText>
        </w:r>
        <w:r w:rsidR="00B8274D" w:rsidDel="00405482">
          <w:delText xml:space="preserve">links to </w:delText>
        </w:r>
        <w:r w:rsidR="00B55187" w:rsidDel="00405482">
          <w:delText>script</w:delText>
        </w:r>
        <w:r w:rsidR="00621963" w:rsidDel="00405482">
          <w:delText>s</w:delText>
        </w:r>
      </w:del>
      <w:ins w:id="596" w:author="Author">
        <w:del w:id="597" w:author="Author">
          <w:r w:rsidDel="00405482">
            <w:delText xml:space="preserve"> </w:delText>
          </w:r>
        </w:del>
      </w:ins>
      <w:del w:id="598" w:author="Author">
        <w:r w:rsidR="00FB0C1E" w:rsidDel="00405482">
          <w:delText>,</w:delText>
        </w:r>
        <w:r w:rsidR="00621963" w:rsidDel="00405482">
          <w:delText xml:space="preserve"> </w:delText>
        </w:r>
        <w:r w:rsidR="00FB0C1E" w:rsidDel="00405482">
          <w:delText xml:space="preserve">and </w:delText>
        </w:r>
        <w:r w:rsidR="00E857B2" w:rsidDel="00405482">
          <w:delText xml:space="preserve">links </w:delText>
        </w:r>
      </w:del>
      <w:ins w:id="599" w:author="Author">
        <w:del w:id="600" w:author="Author">
          <w:r w:rsidDel="00405482">
            <w:delText>additional data outlining the</w:delText>
          </w:r>
        </w:del>
      </w:ins>
      <w:del w:id="601" w:author="Author">
        <w:r w:rsidR="00E857B2" w:rsidDel="00405482">
          <w:delText xml:space="preserve">to </w:delText>
        </w:r>
        <w:r w:rsidR="00FB0C1E" w:rsidDel="00405482">
          <w:delText xml:space="preserve">Excel </w:delText>
        </w:r>
      </w:del>
      <w:ins w:id="602" w:author="Author">
        <w:del w:id="603" w:author="Author">
          <w:r w:rsidR="00A47A22" w:rsidDel="00405482">
            <w:delText>work</w:delText>
          </w:r>
        </w:del>
      </w:ins>
      <w:del w:id="604" w:author="Author">
        <w:r w:rsidR="00FB0C1E" w:rsidDel="00405482">
          <w:delText xml:space="preserve">sheets of </w:delText>
        </w:r>
      </w:del>
      <w:ins w:id="605" w:author="Author">
        <w:del w:id="606" w:author="Author">
          <w:r w:rsidDel="00405482">
            <w:delText xml:space="preserve"> </w:delText>
          </w:r>
        </w:del>
      </w:ins>
      <w:del w:id="607" w:author="Author">
        <w:r w:rsidR="00FF6832" w:rsidDel="00405482">
          <w:delText xml:space="preserve">top significant </w:delText>
        </w:r>
        <w:r w:rsidR="00E857B2" w:rsidDel="00405482">
          <w:delText xml:space="preserve">per-SNP </w:delText>
        </w:r>
        <w:r w:rsidR="00FF6832" w:rsidDel="00405482">
          <w:delText xml:space="preserve">x per-Exposure </w:delText>
        </w:r>
        <w:r w:rsidR="00FB0C1E" w:rsidDel="00405482">
          <w:delText>re</w:delText>
        </w:r>
        <w:commentRangeStart w:id="608"/>
        <w:r w:rsidR="00FB0C1E" w:rsidDel="00405482">
          <w:delText xml:space="preserve">sults </w:delText>
        </w:r>
        <w:r w:rsidR="000D4204" w:rsidDel="00405482">
          <w:delText xml:space="preserve">can be </w:delText>
        </w:r>
        <w:r w:rsidR="00B55187" w:rsidDel="00405482">
          <w:delText xml:space="preserve">found in </w:delText>
        </w:r>
        <w:r w:rsidR="00C73004" w:rsidDel="00405482">
          <w:delText>Supplement</w:delText>
        </w:r>
        <w:r w:rsidR="007C600F" w:rsidDel="00405482">
          <w:delText xml:space="preserve"> 2</w:delText>
        </w:r>
        <w:r w:rsidR="00E857B2" w:rsidDel="00405482">
          <w:delText>.</w:delText>
        </w:r>
        <w:commentRangeEnd w:id="608"/>
        <w:r w:rsidR="00F34F75" w:rsidDel="00405482">
          <w:rPr>
            <w:rStyle w:val="CommentReference"/>
          </w:rPr>
          <w:commentReference w:id="608"/>
        </w:r>
      </w:del>
    </w:p>
    <w:bookmarkEnd w:id="561"/>
    <w:p w14:paraId="68A3E9C9" w14:textId="4F89C13C" w:rsidR="002D23DE" w:rsidRPr="00A72B0D" w:rsidDel="00F34F75" w:rsidRDefault="00601ED3" w:rsidP="00C750C1">
      <w:pPr>
        <w:rPr>
          <w:del w:id="609" w:author="Author"/>
          <w:color w:val="FF0000"/>
        </w:rPr>
      </w:pPr>
      <w:del w:id="610" w:author="Author">
        <w:r w:rsidRPr="00A72B0D" w:rsidDel="00F34F75">
          <w:rPr>
            <w:color w:val="FF0000"/>
          </w:rPr>
          <w:delText>ALSO NEED TO DO SOME SORT OF MORE TRADITIONAL OVER REPRESENTATION APPROACH.</w:delText>
        </w:r>
        <w:r w:rsidR="001A3B6D" w:rsidRPr="00A72B0D" w:rsidDel="00F34F75">
          <w:rPr>
            <w:color w:val="FF0000"/>
          </w:rPr>
          <w:delText xml:space="preserve">  NEED A SUNSET PLOT FOR T2D IN UKBB.  ALSO, HOW MANY WERE SIGNIFICANT AT GWAS CUTOFF.</w:delText>
        </w:r>
      </w:del>
    </w:p>
    <w:p w14:paraId="5B773E53" w14:textId="451746B6" w:rsidR="00A1646C" w:rsidRDefault="00A1646C" w:rsidP="00C750C1">
      <w:r w:rsidRPr="002D676C">
        <w:t xml:space="preserve">We </w:t>
      </w:r>
      <w:del w:id="611" w:author="Author">
        <w:r w:rsidRPr="002D676C" w:rsidDel="000B1431">
          <w:delText xml:space="preserve">also </w:delText>
        </w:r>
      </w:del>
      <w:r w:rsidRPr="002D676C">
        <w:t xml:space="preserve">investigated </w:t>
      </w:r>
      <w:del w:id="612" w:author="Author">
        <w:r w:rsidR="00755A71" w:rsidDel="000B1431">
          <w:delText xml:space="preserve">the </w:delText>
        </w:r>
      </w:del>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w:t>
      </w:r>
      <w:del w:id="613" w:author="Author">
        <w:r w:rsidR="0088142C" w:rsidDel="00A47A22">
          <w:delText xml:space="preserve">the </w:delText>
        </w:r>
      </w:del>
      <w:r w:rsidR="0088142C">
        <w:t>SNPs (i.e., intergenic,</w:t>
      </w:r>
      <w:ins w:id="614" w:author="Author">
        <w:r w:rsidR="000B1431">
          <w:t xml:space="preserve"> upstream, intronic,</w:t>
        </w:r>
      </w:ins>
      <w:r w:rsidR="0088142C">
        <w:t xml:space="preserve"> exonic, </w:t>
      </w:r>
      <w:del w:id="615" w:author="Author">
        <w:r w:rsidR="0088142C" w:rsidDel="000B1431">
          <w:delText>intronic</w:delText>
        </w:r>
      </w:del>
      <w:ins w:id="616" w:author="Author">
        <w:r w:rsidR="000B1431">
          <w:t>downstream</w:t>
        </w:r>
      </w:ins>
      <w:del w:id="617" w:author="Author">
        <w:r w:rsidR="0088142C" w:rsidDel="000B1431">
          <w:delText xml:space="preserve">, </w:delText>
        </w:r>
        <w:r w:rsidR="0088142C" w:rsidRPr="00336F71" w:rsidDel="000B1431">
          <w:rPr>
            <w:highlight w:val="green"/>
          </w:rPr>
          <w:delText>etc</w:delText>
        </w:r>
        <w:r w:rsidR="0088142C" w:rsidDel="000B1431">
          <w:delText>.</w:delText>
        </w:r>
      </w:del>
      <w:r w:rsidR="0088142C">
        <w:t xml:space="preserve">) on </w:t>
      </w:r>
      <w:r w:rsidR="00B3238B">
        <w:t xml:space="preserve">the </w:t>
      </w:r>
      <w:r w:rsidR="006303BC">
        <w:t xml:space="preserve">aforementioned </w:t>
      </w:r>
      <w:r w:rsidR="00B3238B">
        <w:t xml:space="preserve">ranks based </w:t>
      </w:r>
      <w:r w:rsidR="006303BC">
        <w:t xml:space="preserve">on </w:t>
      </w:r>
      <w:r w:rsidR="00B3238B">
        <w:t>1 – value</w:t>
      </w:r>
      <w:del w:id="618" w:author="Author">
        <w:r w:rsidR="00B3238B" w:rsidDel="000B1431">
          <w:delText>s</w:delText>
        </w:r>
      </w:del>
      <w:r w:rsidR="00B3238B">
        <w:t xml:space="preserve"> of</w:t>
      </w:r>
      <w:del w:id="619" w:author="Author">
        <w:r w:rsidR="00B3238B" w:rsidDel="00A47A22">
          <w:delText xml:space="preserve"> a</w:delText>
        </w:r>
      </w:del>
      <w:r w:rsidR="002E6EE5">
        <w:t xml:space="preserve"> variance loci test statistic</w:t>
      </w:r>
      <w:r w:rsidR="006303BC">
        <w:t>s</w:t>
      </w:r>
      <w:r w:rsidR="00A31A36">
        <w:t xml:space="preserve">. </w:t>
      </w:r>
      <w:del w:id="620" w:author="Author">
        <w:r w:rsidR="00A31A36" w:rsidDel="00A47A22">
          <w:delText xml:space="preserve">We </w:delText>
        </w:r>
      </w:del>
      <w:ins w:id="621" w:author="Author">
        <w:r w:rsidR="00A47A22">
          <w:t xml:space="preserve">As </w:t>
        </w:r>
      </w:ins>
      <w:r w:rsidR="00A31A36">
        <w:t>expect</w:t>
      </w:r>
      <w:ins w:id="622" w:author="Author">
        <w:r w:rsidR="00A47A22">
          <w:t>ed</w:t>
        </w:r>
        <w:r w:rsidR="000B1431">
          <w:t>,</w:t>
        </w:r>
        <w:r w:rsidR="00A47A22">
          <w:t xml:space="preserve"> each </w:t>
        </w:r>
      </w:ins>
      <w:del w:id="623" w:author="Author">
        <w:r w:rsidR="00A31A36" w:rsidDel="00A47A22">
          <w:delText xml:space="preserve"> </w:delText>
        </w:r>
        <w:r w:rsidR="00F15A6E" w:rsidDel="00A47A22">
          <w:delText xml:space="preserve">the 5 </w:delText>
        </w:r>
        <w:r w:rsidR="00A31A36" w:rsidDel="00A47A22">
          <w:delText xml:space="preserve">different </w:delText>
        </w:r>
      </w:del>
      <w:r w:rsidR="00A31A36">
        <w:t>test</w:t>
      </w:r>
      <w:del w:id="624" w:author="Author">
        <w:r w:rsidR="00A31A36" w:rsidDel="00A47A22">
          <w:delText>s</w:delText>
        </w:r>
      </w:del>
      <w:r w:rsidR="00A31A36">
        <w:t xml:space="preserve"> </w:t>
      </w:r>
      <w:r w:rsidR="00F42FED">
        <w:t>prioritize</w:t>
      </w:r>
      <w:ins w:id="625" w:author="Author">
        <w:r w:rsidR="00A47A22">
          <w:t>d</w:t>
        </w:r>
      </w:ins>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xml:space="preserve">. </w:t>
      </w:r>
      <w:ins w:id="626" w:author="Author">
        <w:r w:rsidR="00A47A22">
          <w:t>Figure 8</w:t>
        </w:r>
        <w:del w:id="627" w:author="Author">
          <w:r w:rsidR="00A47A22" w:rsidDel="000B1431">
            <w:delText xml:space="preserve"> in the Results section</w:delText>
          </w:r>
        </w:del>
      </w:ins>
      <w:del w:id="628" w:author="Author">
        <w:r w:rsidR="00F15A6E" w:rsidDel="00A47A22">
          <w:delText>We</w:delText>
        </w:r>
      </w:del>
      <w:r w:rsidR="00B3238B">
        <w:t xml:space="preserve"> </w:t>
      </w:r>
      <w:r w:rsidR="003120E7">
        <w:t>summ</w:t>
      </w:r>
      <w:r w:rsidR="003609EF">
        <w:t>a</w:t>
      </w:r>
      <w:r w:rsidR="003120E7">
        <w:t>rize</w:t>
      </w:r>
      <w:ins w:id="629" w:author="Author">
        <w:r w:rsidR="00A47A22">
          <w:t>s</w:t>
        </w:r>
      </w:ins>
      <w:r w:rsidR="00667543">
        <w:t xml:space="preserve"> </w:t>
      </w:r>
      <w:r w:rsidR="00F15A6E">
        <w:t>the finding</w:t>
      </w:r>
      <w:ins w:id="630" w:author="Author">
        <w:r w:rsidR="00A47A22">
          <w:t>s</w:t>
        </w:r>
      </w:ins>
      <w:del w:id="631" w:author="Author">
        <w:r w:rsidR="00F15A6E" w:rsidDel="00A47A22">
          <w:delText xml:space="preserve"> </w:delText>
        </w:r>
        <w:r w:rsidR="00667543" w:rsidDel="00A47A22">
          <w:delText xml:space="preserve">in Figure </w:delText>
        </w:r>
        <w:r w:rsidR="00FB1D74" w:rsidDel="00A47A22">
          <w:delText>8</w:delText>
        </w:r>
        <w:r w:rsidR="00B3238B" w:rsidDel="00A47A22">
          <w:delText xml:space="preserve"> under “Result”</w:delText>
        </w:r>
      </w:del>
      <w:r w:rsidR="00FB1D74">
        <w:t>.</w:t>
      </w:r>
      <w:commentRangeEnd w:id="468"/>
      <w:r w:rsidR="00405482">
        <w:rPr>
          <w:rStyle w:val="CommentReference"/>
        </w:rPr>
        <w:commentReference w:id="468"/>
      </w:r>
    </w:p>
    <w:p w14:paraId="4BEEB6E9" w14:textId="099833F6" w:rsidR="00411020" w:rsidDel="00405482" w:rsidRDefault="005E09AB" w:rsidP="00C750C1">
      <w:pPr>
        <w:rPr>
          <w:del w:id="632" w:author="Author"/>
        </w:rPr>
      </w:pPr>
      <w:del w:id="633" w:author="Author">
        <w:r w:rsidDel="00405482">
          <w:delText>Referring to</w:delText>
        </w:r>
        <w:r w:rsidR="00EE720B" w:rsidDel="00405482">
          <w:delText xml:space="preserve"> </w:delText>
        </w:r>
        <w:r w:rsidR="00D059B3" w:rsidDel="00405482">
          <w:delText>significant</w:delText>
        </w:r>
      </w:del>
      <w:ins w:id="634" w:author="Author">
        <w:del w:id="635" w:author="Author">
          <w:r w:rsidR="00A47A22" w:rsidDel="00405482">
            <w:delText>For the</w:delText>
          </w:r>
        </w:del>
      </w:ins>
      <w:del w:id="636" w:author="Author">
        <w:r w:rsidR="00D059B3" w:rsidDel="00405482">
          <w:delText xml:space="preserve"> </w:delText>
        </w:r>
        <w:r w:rsidR="00B9496C" w:rsidDel="00405482">
          <w:delText>2</w:delText>
        </w:r>
      </w:del>
      <w:ins w:id="637" w:author="Author">
        <w:del w:id="638" w:author="Author">
          <w:r w:rsidR="00A47A22" w:rsidDel="00405482">
            <w:delText>two</w:delText>
          </w:r>
        </w:del>
      </w:ins>
      <w:del w:id="639" w:author="Author">
        <w:r w:rsidR="00B9496C" w:rsidDel="00405482">
          <w:delText xml:space="preserve">-way GxE-WAS </w:delText>
        </w:r>
        <w:r w:rsidR="00D059B3" w:rsidDel="00405482">
          <w:delText xml:space="preserve">(p-value &lt; 5e-8) </w:delText>
        </w:r>
        <w:r w:rsidR="00496141" w:rsidDel="00405482">
          <w:delText xml:space="preserve">for type 2 diabetes </w:delText>
        </w:r>
        <w:r w:rsidR="00D059B3" w:rsidDel="00405482">
          <w:delText xml:space="preserve">involving </w:delText>
        </w:r>
        <w:r w:rsidR="006C1ED2" w:rsidDel="00405482">
          <w:delText>VLA</w:delText>
        </w:r>
      </w:del>
      <w:ins w:id="640" w:author="Author">
        <w:del w:id="641" w:author="Author">
          <w:r w:rsidR="00A47A22" w:rsidDel="00405482">
            <w:delText>-</w:delText>
          </w:r>
        </w:del>
      </w:ins>
      <w:del w:id="642" w:author="Author">
        <w:r w:rsidR="006C1ED2" w:rsidDel="00405482">
          <w:delText xml:space="preserve"> </w:delText>
        </w:r>
        <w:r w:rsidR="00E830AB" w:rsidDel="00405482">
          <w:delText xml:space="preserve">selected </w:delText>
        </w:r>
        <w:r w:rsidR="00380B24" w:rsidDel="00405482">
          <w:delText>SNPs</w:delText>
        </w:r>
        <w:r w:rsidR="00B9496C" w:rsidDel="00405482">
          <w:delText xml:space="preserve">, </w:delText>
        </w:r>
        <w:r w:rsidR="00CE67EE" w:rsidDel="00405482">
          <w:delText xml:space="preserve">some </w:delText>
        </w:r>
        <w:r w:rsidR="00B9496C" w:rsidDel="00405482">
          <w:delText>genes</w:delText>
        </w:r>
        <w:r w:rsidR="002D3116" w:rsidDel="00405482">
          <w:delText xml:space="preserve"> </w:delText>
        </w:r>
        <w:r w:rsidR="00F33652" w:rsidDel="00405482">
          <w:delText>st</w:delText>
        </w:r>
        <w:r w:rsidR="0093262E" w:rsidDel="00405482">
          <w:delText>ood</w:delText>
        </w:r>
        <w:r w:rsidR="00F33652" w:rsidDel="00405482">
          <w:delText xml:space="preserve"> out</w:delText>
        </w:r>
        <w:r w:rsidR="004E016F" w:rsidDel="00405482">
          <w:delText>.</w:delText>
        </w:r>
        <w:r w:rsidR="00FD380E" w:rsidDel="00405482">
          <w:delText xml:space="preserve"> In particular</w:delText>
        </w:r>
        <w:r w:rsidR="00963411" w:rsidDel="00405482">
          <w:delText xml:space="preserve">, </w:delText>
        </w:r>
        <w:r w:rsidR="00411020" w:rsidDel="00405482">
          <w:delText xml:space="preserve">the </w:delText>
        </w:r>
        <w:r w:rsidR="001778F3" w:rsidDel="00405482">
          <w:delText>2</w:delText>
        </w:r>
      </w:del>
      <w:ins w:id="643" w:author="Author">
        <w:del w:id="644" w:author="Author">
          <w:r w:rsidR="00A47A22" w:rsidDel="00405482">
            <w:delText>two</w:delText>
          </w:r>
        </w:del>
      </w:ins>
      <w:del w:id="645" w:author="Author">
        <w:r w:rsidR="001778F3" w:rsidDel="00405482">
          <w:delText>-way interactions between SNPs in</w:delText>
        </w:r>
        <w:r w:rsidR="006E05A1" w:rsidDel="00405482">
          <w:delText xml:space="preserve">/near </w:delText>
        </w:r>
        <w:r w:rsidR="001778F3" w:rsidDel="00405482">
          <w:delText>ABCB7</w:delText>
        </w:r>
        <w:r w:rsidR="003078DF" w:rsidDel="00405482">
          <w:delText xml:space="preserve">, a gene involved in </w:delText>
        </w:r>
      </w:del>
      <w:ins w:id="646" w:author="Author">
        <w:del w:id="647" w:author="Author">
          <w:r w:rsidR="00A47A22" w:rsidDel="00405482">
            <w:delText xml:space="preserve">the </w:delText>
          </w:r>
        </w:del>
      </w:ins>
      <w:del w:id="648" w:author="Author">
        <w:r w:rsidR="00A85BE5" w:rsidDel="00405482">
          <w:delText xml:space="preserve">glucose transportation pathway, and </w:delText>
        </w:r>
        <w:r w:rsidR="003C6F64" w:rsidDel="00405482">
          <w:delText xml:space="preserve">the PEGS </w:delText>
        </w:r>
        <w:r w:rsidR="00A85BE5" w:rsidDel="00405482">
          <w:delText xml:space="preserve">exposome item </w:delText>
        </w:r>
        <w:r w:rsidR="00963411" w:rsidDel="00405482">
          <w:delText>“dyes</w:delText>
        </w:r>
        <w:r w:rsidR="00254580" w:rsidDel="00405482">
          <w:delText xml:space="preserve">, </w:delText>
        </w:r>
        <w:r w:rsidR="00963411" w:rsidDel="00405482">
          <w:delText>inks</w:delText>
        </w:r>
        <w:r w:rsidR="00254580" w:rsidDel="00405482">
          <w:delText xml:space="preserve"> and </w:delText>
        </w:r>
        <w:r w:rsidR="00D52CD3" w:rsidDel="00405482">
          <w:delText>tonners”</w:delText>
        </w:r>
        <w:r w:rsidR="003C6F64" w:rsidDel="00405482">
          <w:delText>,</w:delText>
        </w:r>
        <w:r w:rsidR="00D94C41" w:rsidDel="00405482">
          <w:delText xml:space="preserve"> </w:delText>
        </w:r>
        <w:r w:rsidR="00E556EB" w:rsidDel="00405482">
          <w:delText xml:space="preserve">led </w:delText>
        </w:r>
        <w:r w:rsidR="00D24780" w:rsidDel="00405482">
          <w:delText xml:space="preserve">us </w:delText>
        </w:r>
        <w:r w:rsidR="00E556EB" w:rsidDel="00405482">
          <w:delText>to</w:delText>
        </w:r>
      </w:del>
      <w:ins w:id="649" w:author="Author">
        <w:del w:id="650" w:author="Author">
          <w:r w:rsidR="00A47A22" w:rsidDel="00405482">
            <w:delText>provide</w:delText>
          </w:r>
        </w:del>
      </w:ins>
      <w:del w:id="651" w:author="Author">
        <w:r w:rsidR="00E556EB" w:rsidDel="00405482">
          <w:delText xml:space="preserve"> </w:delText>
        </w:r>
        <w:r w:rsidR="00F44654" w:rsidDel="00405482">
          <w:delText>corroborat</w:delText>
        </w:r>
        <w:r w:rsidR="00D52CD3" w:rsidDel="00405482">
          <w:delText>i</w:delText>
        </w:r>
        <w:r w:rsidR="00AD5DA3" w:rsidDel="00405482">
          <w:delText>ve</w:delText>
        </w:r>
        <w:r w:rsidR="00F44654" w:rsidDel="00405482">
          <w:delText xml:space="preserve"> </w:delText>
        </w:r>
        <w:r w:rsidR="00276239" w:rsidDel="00405482">
          <w:delText>evidence</w:delText>
        </w:r>
        <w:r w:rsidR="00E556EB" w:rsidDel="00405482">
          <w:delText xml:space="preserve"> </w:delText>
        </w:r>
        <w:r w:rsidR="00F44654" w:rsidDel="00405482">
          <w:delText>of ABCB7</w:delText>
        </w:r>
        <w:r w:rsidR="00EA6945" w:rsidDel="00405482">
          <w:delText xml:space="preserve">’s differential expression among </w:delText>
        </w:r>
        <w:r w:rsidR="000C4EA1" w:rsidDel="00405482">
          <w:delText>workers</w:delText>
        </w:r>
        <w:r w:rsidR="00EA6945" w:rsidDel="00405482">
          <w:delText xml:space="preserve"> </w:delText>
        </w:r>
        <w:r w:rsidR="005861D9" w:rsidDel="00405482">
          <w:delText xml:space="preserve">with </w:delText>
        </w:r>
        <w:r w:rsidR="00C77F13" w:rsidDel="00405482">
          <w:delText xml:space="preserve">occupational </w:delText>
        </w:r>
        <w:r w:rsidR="000C4EA1" w:rsidDel="00405482">
          <w:delText>exposure</w:delText>
        </w:r>
        <w:r w:rsidR="00C77F13" w:rsidDel="00405482">
          <w:delText xml:space="preserve"> to </w:delText>
        </w:r>
      </w:del>
      <w:ins w:id="652" w:author="Author">
        <w:del w:id="653" w:author="Author">
          <w:r w:rsidR="00A47A22" w:rsidDel="00405482">
            <w:delText>i</w:delText>
          </w:r>
        </w:del>
      </w:ins>
      <w:del w:id="654" w:author="Author">
        <w:r w:rsidR="000C4EA1" w:rsidDel="00405482">
          <w:delText>Inkj</w:delText>
        </w:r>
        <w:r w:rsidR="00C77F13" w:rsidDel="00405482">
          <w:delText>et printers</w:delText>
        </w:r>
        <w:r w:rsidR="00424331" w:rsidDel="00405482">
          <w:delText xml:space="preserve">, </w:delText>
        </w:r>
        <w:r w:rsidR="007113D4" w:rsidDel="00405482">
          <w:delText>archived as</w:delText>
        </w:r>
        <w:r w:rsidR="0083219D" w:rsidDel="00405482">
          <w:delText xml:space="preserve"> </w:delText>
        </w:r>
        <w:r w:rsidR="00AC262B" w:rsidDel="00405482">
          <w:delText xml:space="preserve">GEO number </w:delText>
        </w:r>
        <w:r w:rsidR="00AC262B" w:rsidRPr="00D24780" w:rsidDel="00405482">
          <w:rPr>
            <w:b/>
            <w:bCs/>
          </w:rPr>
          <w:delText>GSE142351</w:delText>
        </w:r>
        <w:r w:rsidR="0083219D" w:rsidDel="00405482">
          <w:delText>.</w:delText>
        </w:r>
        <w:r w:rsidR="00D0220B" w:rsidDel="00405482">
          <w:delText xml:space="preserve"> </w:delText>
        </w:r>
        <w:r w:rsidR="000702A0" w:rsidDel="00405482">
          <w:delText xml:space="preserve">We describe the selection of </w:delText>
        </w:r>
        <w:r w:rsidR="00AC2E04" w:rsidDel="00405482">
          <w:delText>candidate genes</w:delText>
        </w:r>
        <w:r w:rsidR="009B75AC" w:rsidDel="00405482">
          <w:delText xml:space="preserve"> and differential expression</w:delText>
        </w:r>
        <w:r w:rsidR="000702A0" w:rsidDel="00405482">
          <w:delText xml:space="preserve"> studies </w:delText>
        </w:r>
        <w:r w:rsidR="009B75AC" w:rsidDel="00405482">
          <w:delText>in “</w:delText>
        </w:r>
      </w:del>
      <w:ins w:id="655" w:author="Author">
        <w:del w:id="656" w:author="Author">
          <w:r w:rsidR="00A47A22" w:rsidDel="00405482">
            <w:delText xml:space="preserve">the </w:delText>
          </w:r>
        </w:del>
      </w:ins>
      <w:del w:id="657" w:author="Author">
        <w:r w:rsidR="00D968BF" w:rsidDel="00405482">
          <w:delText>Results</w:delText>
        </w:r>
        <w:r w:rsidR="00863ED8" w:rsidDel="00405482">
          <w:delText>” and “</w:delText>
        </w:r>
        <w:r w:rsidR="00D968BF" w:rsidDel="00405482">
          <w:delText>Methods</w:delText>
        </w:r>
        <w:r w:rsidR="009B75AC" w:rsidDel="00405482">
          <w:delText>”</w:delText>
        </w:r>
        <w:r w:rsidR="00AC2E04" w:rsidDel="00405482">
          <w:delText>.</w:delText>
        </w:r>
      </w:del>
      <w:ins w:id="658" w:author="Author">
        <w:del w:id="659" w:author="Author">
          <w:r w:rsidR="00A47A22" w:rsidDel="00405482">
            <w:delText xml:space="preserve"> sections.</w:delText>
          </w:r>
        </w:del>
      </w:ins>
    </w:p>
    <w:p w14:paraId="7EA38C1D" w14:textId="47C3FA6B" w:rsidR="00683F9C" w:rsidDel="000B1431" w:rsidRDefault="005076FC" w:rsidP="00C750C1">
      <w:pPr>
        <w:rPr>
          <w:del w:id="660" w:author="Author"/>
        </w:rPr>
      </w:pPr>
      <w:commentRangeStart w:id="661"/>
      <w:del w:id="662" w:author="Author">
        <w:r w:rsidDel="000B1431">
          <w:delText xml:space="preserve">We </w:delText>
        </w:r>
        <w:r w:rsidR="00AE0B4B" w:rsidDel="000B1431">
          <w:delText xml:space="preserve">implemented VLA as a </w:delText>
        </w:r>
      </w:del>
      <w:ins w:id="663" w:author="Author">
        <w:del w:id="664" w:author="Author">
          <w:r w:rsidR="00A47A22" w:rsidDel="000B1431">
            <w:delText xml:space="preserve">the </w:delText>
          </w:r>
        </w:del>
      </w:ins>
      <w:del w:id="665" w:author="Author">
        <w:r w:rsidR="00AE6049" w:rsidDel="000B1431">
          <w:delText xml:space="preserve">self-contained </w:delText>
        </w:r>
      </w:del>
      <w:ins w:id="666" w:author="Author">
        <w:del w:id="667" w:author="Author">
          <w:r w:rsidR="00A47A22" w:rsidDel="000B1431">
            <w:delText xml:space="preserve">“vla” </w:delText>
          </w:r>
        </w:del>
      </w:ins>
      <w:del w:id="668" w:author="Author">
        <w:r w:rsidR="005005A4" w:rsidDel="000B1431">
          <w:delText>R-package</w:delText>
        </w:r>
        <w:r w:rsidR="00AE0B4B" w:rsidDel="000B1431">
          <w:delText xml:space="preserve"> </w:delText>
        </w:r>
        <w:r w:rsidR="00B37220" w:rsidDel="000B1431">
          <w:delText>“vla”</w:delText>
        </w:r>
        <w:r w:rsidR="00475375" w:rsidDel="000B1431">
          <w:fldChar w:fldCharType="begin"/>
        </w:r>
        <w:r w:rsidR="00846B31" w:rsidDel="000B1431">
          <w:del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delInstrText>
        </w:r>
        <w:r w:rsidR="00475375" w:rsidDel="000B1431">
          <w:fldChar w:fldCharType="separate"/>
        </w:r>
        <w:r w:rsidR="00846B31" w:rsidRPr="00846B31" w:rsidDel="000B1431">
          <w:rPr>
            <w:rFonts w:ascii="Calibri" w:hAnsi="Calibri" w:cs="Calibri"/>
          </w:rPr>
          <w:delText>(Tong 2022b)</w:delText>
        </w:r>
        <w:r w:rsidR="00475375" w:rsidDel="000B1431">
          <w:fldChar w:fldCharType="end"/>
        </w:r>
        <w:r w:rsidR="00AE0B4B" w:rsidDel="000B1431">
          <w:delText xml:space="preserve"> </w:delText>
        </w:r>
        <w:r w:rsidR="005005A4" w:rsidDel="000B1431">
          <w:delText xml:space="preserve">that </w:delText>
        </w:r>
        <w:r w:rsidR="008F663A" w:rsidRPr="002D676C" w:rsidDel="000B1431">
          <w:delText>simultaneously</w:delText>
        </w:r>
        <w:r w:rsidR="005005A4" w:rsidRPr="002D676C" w:rsidDel="000B1431">
          <w:delText xml:space="preserve"> </w:delText>
        </w:r>
        <w:r w:rsidR="005005A4" w:rsidDel="000B1431">
          <w:delText>analyze</w:delText>
        </w:r>
        <w:r w:rsidR="00D230EF" w:rsidDel="000B1431">
          <w:delText>s</w:delText>
        </w:r>
        <w:r w:rsidR="005005A4" w:rsidDel="000B1431">
          <w:delText xml:space="preserve"> </w:delText>
        </w:r>
        <w:r w:rsidR="00D02D8A" w:rsidDel="000B1431">
          <w:delText>thousands of</w:delText>
        </w:r>
        <w:r w:rsidR="001C2645" w:rsidRPr="001C2645" w:rsidDel="000B1431">
          <w:delText xml:space="preserve"> </w:delText>
        </w:r>
        <w:r w:rsidR="005005A4" w:rsidRPr="002D676C" w:rsidDel="000B1431">
          <w:delText xml:space="preserve">phenotypes and </w:delText>
        </w:r>
        <w:r w:rsidR="00F8101C" w:rsidDel="000B1431">
          <w:delText>thousands of SNPs</w:delText>
        </w:r>
        <w:r w:rsidR="00D230EF" w:rsidDel="000B1431">
          <w:delText xml:space="preserve"> </w:delText>
        </w:r>
        <w:r w:rsidR="00D02D8A" w:rsidDel="000B1431">
          <w:delText>with</w:delText>
        </w:r>
        <w:r w:rsidR="006E6E42" w:rsidDel="000B1431">
          <w:delText xml:space="preserve"> </w:delText>
        </w:r>
      </w:del>
      <w:ins w:id="669" w:author="Author">
        <w:del w:id="670" w:author="Author">
          <w:r w:rsidR="00A47A22" w:rsidDel="000B1431">
            <w:delText xml:space="preserve">an </w:delText>
          </w:r>
        </w:del>
      </w:ins>
      <w:del w:id="671" w:author="Author">
        <w:r w:rsidR="00EF3320" w:rsidDel="000B1431">
          <w:delText xml:space="preserve">optimized </w:delText>
        </w:r>
        <w:r w:rsidR="00437ED2" w:rsidDel="000B1431">
          <w:delText xml:space="preserve">matrix </w:delText>
        </w:r>
        <w:r w:rsidR="00521B71" w:rsidDel="000B1431">
          <w:delText>algebra</w:delText>
        </w:r>
        <w:r w:rsidR="00DF55D0" w:rsidDel="000B1431">
          <w:delText>,</w:delText>
        </w:r>
        <w:r w:rsidR="00521B71" w:rsidDel="000B1431">
          <w:delText xml:space="preserve"> </w:delText>
        </w:r>
        <w:r w:rsidR="00914AF2" w:rsidDel="000B1431">
          <w:delText xml:space="preserve">similar to </w:delText>
        </w:r>
        <w:r w:rsidR="00DF55D0" w:rsidDel="000B1431">
          <w:delText xml:space="preserve">the </w:delText>
        </w:r>
        <w:r w:rsidR="00134C35" w:rsidDel="000B1431">
          <w:delText xml:space="preserve">group </w:delText>
        </w:r>
        <w:r w:rsidR="00100D23" w:rsidRPr="00100D23" w:rsidDel="000B1431">
          <w:delText>optimization</w:delText>
        </w:r>
        <w:r w:rsidR="00134C35" w:rsidDel="000B1431">
          <w:delText xml:space="preserve"> </w:delText>
        </w:r>
        <w:r w:rsidR="00AE6049" w:rsidRPr="00336F71" w:rsidDel="000B1431">
          <w:rPr>
            <w:highlight w:val="green"/>
          </w:rPr>
          <w:delText>trick</w:delText>
        </w:r>
        <w:r w:rsidR="00AE6049" w:rsidDel="000B1431">
          <w:delText xml:space="preserve"> </w:delText>
        </w:r>
        <w:r w:rsidR="00575F03" w:rsidDel="000B1431">
          <w:delText>adopted by</w:delText>
        </w:r>
        <w:r w:rsidR="00DF55D0" w:rsidDel="000B1431">
          <w:delText xml:space="preserve"> PLINK2’s </w:delText>
        </w:r>
        <w:r w:rsidR="00575F03" w:rsidDel="000B1431">
          <w:delText xml:space="preserve">association analysis </w:delText>
        </w:r>
        <w:r w:rsidR="00006F9C" w:rsidDel="000B1431">
          <w:fldChar w:fldCharType="begin"/>
        </w:r>
        <w:r w:rsidR="00846B31" w:rsidDel="000B1431">
          <w:del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delInstrText>
        </w:r>
        <w:r w:rsidR="00006F9C" w:rsidDel="000B1431">
          <w:fldChar w:fldCharType="separate"/>
        </w:r>
        <w:r w:rsidR="00894256" w:rsidRPr="00894256" w:rsidDel="000B1431">
          <w:rPr>
            <w:rFonts w:ascii="Calibri" w:hAnsi="Calibri" w:cs="Calibri"/>
          </w:rPr>
          <w:delText>(Chang 2022)</w:delText>
        </w:r>
        <w:r w:rsidR="00006F9C" w:rsidDel="000B1431">
          <w:fldChar w:fldCharType="end"/>
        </w:r>
      </w:del>
      <w:ins w:id="672" w:author="Author">
        <w:del w:id="673" w:author="Author">
          <w:r w:rsidR="00A47A22" w:rsidDel="000B1431">
            <w:delText>. We</w:delText>
          </w:r>
        </w:del>
      </w:ins>
      <w:del w:id="674" w:author="Author">
        <w:r w:rsidR="00375E01" w:rsidDel="000B1431">
          <w:delText xml:space="preserve">; </w:delText>
        </w:r>
        <w:r w:rsidR="00683F9C" w:rsidDel="000B1431">
          <w:delText>we</w:delText>
        </w:r>
      </w:del>
      <w:ins w:id="675" w:author="Author">
        <w:del w:id="676" w:author="Author">
          <w:r w:rsidR="00A47A22" w:rsidDel="000B1431">
            <w:delText xml:space="preserve"> also</w:delText>
          </w:r>
        </w:del>
      </w:ins>
      <w:del w:id="677" w:author="Author">
        <w:r w:rsidR="00683F9C" w:rsidDel="000B1431">
          <w:delText xml:space="preserve"> created </w:delText>
        </w:r>
      </w:del>
      <w:ins w:id="678" w:author="Author">
        <w:del w:id="679" w:author="Author">
          <w:r w:rsidR="00A47A22" w:rsidDel="000B1431">
            <w:delText xml:space="preserve"> the “plinkFile”</w:delText>
          </w:r>
        </w:del>
      </w:ins>
      <w:del w:id="680" w:author="Author">
        <w:r w:rsidR="00B37220" w:rsidDel="000B1431">
          <w:delText>another R-package “plinkFile”</w:delText>
        </w:r>
      </w:del>
      <w:ins w:id="681" w:author="Author">
        <w:del w:id="682" w:author="Author">
          <w:r w:rsidR="00A47A22" w:rsidDel="000B1431">
            <w:delText xml:space="preserve"> </w:delText>
          </w:r>
        </w:del>
      </w:ins>
      <w:del w:id="683" w:author="Author">
        <w:r w:rsidR="00893F58" w:rsidDel="000B1431">
          <w:fldChar w:fldCharType="begin"/>
        </w:r>
        <w:r w:rsidR="00846B31" w:rsidDel="000B1431">
          <w:del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delInstrText>
        </w:r>
        <w:r w:rsidR="00893F58" w:rsidDel="000B1431">
          <w:fldChar w:fldCharType="separate"/>
        </w:r>
        <w:r w:rsidR="00846B31" w:rsidRPr="00846B31" w:rsidDel="000B1431">
          <w:rPr>
            <w:rFonts w:ascii="Calibri" w:hAnsi="Calibri" w:cs="Calibri"/>
          </w:rPr>
          <w:delText>(Tong 2022a)</w:delText>
        </w:r>
        <w:r w:rsidR="00893F58" w:rsidDel="000B1431">
          <w:fldChar w:fldCharType="end"/>
        </w:r>
        <w:r w:rsidR="00B37220" w:rsidDel="000B1431">
          <w:delText xml:space="preserve"> to </w:delText>
        </w:r>
        <w:r w:rsidR="008B68D8" w:rsidDel="000B1431">
          <w:delText xml:space="preserve">help </w:delText>
        </w:r>
        <w:r w:rsidR="00894256" w:rsidRPr="002D676C" w:rsidDel="000B1431">
          <w:delText>travers</w:delText>
        </w:r>
        <w:r w:rsidR="00084D2A" w:rsidDel="000B1431">
          <w:delText>e</w:delText>
        </w:r>
        <w:r w:rsidR="00894256" w:rsidRPr="002D676C" w:rsidDel="000B1431">
          <w:delText xml:space="preserve"> </w:delText>
        </w:r>
      </w:del>
      <w:ins w:id="684" w:author="Author">
        <w:del w:id="685" w:author="Author">
          <w:r w:rsidR="00A47A22" w:rsidDel="000B1431">
            <w:delText xml:space="preserve">the </w:delText>
          </w:r>
        </w:del>
      </w:ins>
      <w:del w:id="686" w:author="Author">
        <w:r w:rsidR="000E431C" w:rsidDel="000B1431">
          <w:delText>massive</w:delText>
        </w:r>
        <w:r w:rsidR="00205C18" w:rsidDel="000B1431">
          <w:delText xml:space="preserve"> </w:delText>
        </w:r>
        <w:r w:rsidR="00A1135C" w:rsidDel="000B1431">
          <w:delText>genotype</w:delText>
        </w:r>
        <w:r w:rsidR="00205C18" w:rsidDel="000B1431">
          <w:delText xml:space="preserve"> </w:delText>
        </w:r>
        <w:r w:rsidR="00894256" w:rsidRPr="002D676C" w:rsidDel="000B1431">
          <w:delText xml:space="preserve">in binary biallelic </w:delText>
        </w:r>
        <w:r w:rsidR="00E01C0B" w:rsidDel="000B1431">
          <w:delText xml:space="preserve">format </w:delText>
        </w:r>
        <w:r w:rsidR="00E01C0B" w:rsidDel="000B1431">
          <w:fldChar w:fldCharType="begin"/>
        </w:r>
        <w:r w:rsidR="00846B31" w:rsidDel="000B1431">
          <w:del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delInstrText>
        </w:r>
        <w:r w:rsidR="00E01C0B" w:rsidDel="000B1431">
          <w:fldChar w:fldCharType="separate"/>
        </w:r>
        <w:r w:rsidR="00E01C0B" w:rsidRPr="00E01C0B" w:rsidDel="000B1431">
          <w:rPr>
            <w:rFonts w:ascii="Calibri" w:hAnsi="Calibri" w:cs="Calibri"/>
          </w:rPr>
          <w:delText>(Chang 2021)</w:delText>
        </w:r>
        <w:r w:rsidR="00E01C0B" w:rsidDel="000B1431">
          <w:fldChar w:fldCharType="end"/>
        </w:r>
        <w:r w:rsidR="006E5F3E" w:rsidDel="000B1431">
          <w:delText xml:space="preserve"> </w:delText>
        </w:r>
      </w:del>
      <w:ins w:id="687" w:author="Author">
        <w:del w:id="688" w:author="Author">
          <w:r w:rsidR="00A47A22" w:rsidDel="000B1431">
            <w:delText xml:space="preserve">that is </w:delText>
          </w:r>
        </w:del>
      </w:ins>
      <w:del w:id="689" w:author="Author">
        <w:r w:rsidR="006E5F3E" w:rsidDel="000B1431">
          <w:delText xml:space="preserve">too big </w:delText>
        </w:r>
      </w:del>
      <w:ins w:id="690" w:author="Author">
        <w:del w:id="691" w:author="Author">
          <w:r w:rsidR="00A47A22" w:rsidDel="000B1431">
            <w:delText xml:space="preserve">large </w:delText>
          </w:r>
        </w:del>
      </w:ins>
      <w:del w:id="692" w:author="Author">
        <w:r w:rsidR="006E5F3E" w:rsidDel="000B1431">
          <w:delText>to fit in</w:delText>
        </w:r>
        <w:r w:rsidR="0013319C" w:rsidDel="000B1431">
          <w:delText>to machine</w:delText>
        </w:r>
        <w:r w:rsidR="006E5F3E" w:rsidDel="000B1431">
          <w:delText xml:space="preserve"> memory.</w:delText>
        </w:r>
        <w:commentRangeEnd w:id="661"/>
        <w:r w:rsidR="00C56206" w:rsidDel="000B1431">
          <w:rPr>
            <w:rStyle w:val="CommentReference"/>
          </w:rPr>
          <w:commentReference w:id="661"/>
        </w:r>
      </w:del>
    </w:p>
    <w:p w14:paraId="6C5B4680" w14:textId="7CA3D99C" w:rsidR="00426DDF" w:rsidRPr="002D676C" w:rsidDel="00405482" w:rsidRDefault="00666B35" w:rsidP="00C750C1">
      <w:pPr>
        <w:rPr>
          <w:del w:id="693" w:author="Author"/>
        </w:rPr>
      </w:pPr>
      <w:del w:id="694" w:author="Author">
        <w:r w:rsidDel="00405482">
          <w:delText xml:space="preserve">With </w:delText>
        </w:r>
        <w:r w:rsidR="007E675B" w:rsidDel="00405482">
          <w:delText>the</w:delText>
        </w:r>
        <w:r w:rsidDel="00405482">
          <w:delText xml:space="preserve"> tools</w:delText>
        </w:r>
        <w:r w:rsidR="00F417D8" w:rsidDel="00405482">
          <w:delText xml:space="preserve"> and </w:delText>
        </w:r>
        <w:r w:rsidR="00707868" w:rsidDel="00405482">
          <w:delText xml:space="preserve">the same selection population of </w:delText>
        </w:r>
        <w:r w:rsidR="00707868" w:rsidRPr="00C149E2" w:rsidDel="00405482">
          <w:delText>379</w:delText>
        </w:r>
        <w:r w:rsidR="00707868" w:rsidDel="00405482">
          <w:delText>,</w:delText>
        </w:r>
        <w:r w:rsidR="00707868" w:rsidRPr="00C149E2" w:rsidDel="00405482">
          <w:delText>561</w:delText>
        </w:r>
        <w:r w:rsidR="00707868" w:rsidDel="00405482">
          <w:delText xml:space="preserve"> unrelated </w:delText>
        </w:r>
        <w:r w:rsidR="00927FAF" w:rsidDel="00405482">
          <w:delText xml:space="preserve">individual of </w:delText>
        </w:r>
        <w:r w:rsidR="00707868" w:rsidRPr="005A3D77" w:rsidDel="00405482">
          <w:rPr>
            <w:b/>
            <w:bCs/>
            <w:color w:val="FF0000"/>
          </w:rPr>
          <w:delText>European descent</w:delText>
        </w:r>
        <w:r w:rsidR="00707868" w:rsidDel="00405482">
          <w:delText xml:space="preserve">, we expanded </w:delText>
        </w:r>
        <w:r w:rsidR="00D545A3" w:rsidDel="00405482">
          <w:delText xml:space="preserve">the </w:delText>
        </w:r>
        <w:r w:rsidR="002B03DD" w:rsidDel="00405482">
          <w:delText>genome</w:delText>
        </w:r>
      </w:del>
      <w:ins w:id="695" w:author="Author">
        <w:del w:id="696" w:author="Author">
          <w:r w:rsidR="002B6437" w:rsidDel="00405482">
            <w:delText>-</w:delText>
          </w:r>
        </w:del>
      </w:ins>
      <w:del w:id="697" w:author="Author">
        <w:r w:rsidR="002B03DD" w:rsidDel="00405482">
          <w:delText xml:space="preserve"> wide </w:delText>
        </w:r>
        <w:r w:rsidR="00707868" w:rsidDel="00405482">
          <w:delText xml:space="preserve">VLA </w:delText>
        </w:r>
        <w:r w:rsidR="00D545A3" w:rsidDel="00405482">
          <w:delText xml:space="preserve">of 11 million variants </w:delText>
        </w:r>
        <w:r w:rsidR="00707868" w:rsidDel="00405482">
          <w:delText>beyond T2D and BMI</w:delText>
        </w:r>
        <w:r w:rsidR="009D5861" w:rsidDel="00405482">
          <w:delText>,</w:delText>
        </w:r>
        <w:r w:rsidR="00707868" w:rsidDel="00405482">
          <w:delText xml:space="preserve"> to a </w:delText>
        </w:r>
        <w:r w:rsidR="00D545A3" w:rsidDel="00405482">
          <w:delText>comprehensive</w:delText>
        </w:r>
        <w:r w:rsidR="00707868" w:rsidDel="00405482">
          <w:delText xml:space="preserve"> phenome of </w:delText>
        </w:r>
        <w:r w:rsidR="00707868" w:rsidRPr="001C2645" w:rsidDel="00405482">
          <w:delText>3</w:delText>
        </w:r>
        <w:r w:rsidR="00707868" w:rsidDel="00405482">
          <w:delText>,</w:delText>
        </w:r>
        <w:r w:rsidR="00707868" w:rsidRPr="001C2645" w:rsidDel="00405482">
          <w:delText xml:space="preserve">273 </w:delText>
        </w:r>
        <w:r w:rsidR="00707868" w:rsidDel="00405482">
          <w:delText>health related traits in the UKBB, among which</w:delText>
        </w:r>
        <w:r w:rsidR="00EA7B58" w:rsidDel="00405482">
          <w:delText xml:space="preserve"> </w:delText>
        </w:r>
        <w:r w:rsidR="00EA7B58" w:rsidRPr="00EA7B58" w:rsidDel="00405482">
          <w:delText xml:space="preserve">1,693 </w:delText>
        </w:r>
        <w:r w:rsidR="00EA7B58" w:rsidDel="00405482">
          <w:delText xml:space="preserve">are </w:delText>
        </w:r>
        <w:r w:rsidR="00B57ABB" w:rsidDel="00405482">
          <w:delText>simi</w:delText>
        </w:r>
      </w:del>
      <w:ins w:id="698" w:author="Author">
        <w:del w:id="699" w:author="Author">
          <w:r w:rsidR="002B6437" w:rsidDel="00405482">
            <w:delText>semi</w:delText>
          </w:r>
        </w:del>
      </w:ins>
      <w:del w:id="700" w:author="Author">
        <w:r w:rsidR="00B57ABB" w:rsidDel="00405482">
          <w:delText>-</w:delText>
        </w:r>
        <w:r w:rsidR="0045156C" w:rsidDel="00405482">
          <w:delText xml:space="preserve">automatically derived </w:delText>
        </w:r>
        <w:r w:rsidR="00EA7B58" w:rsidRPr="00EA7B58" w:rsidDel="00405482">
          <w:delText xml:space="preserve">disease </w:delText>
        </w:r>
        <w:r w:rsidR="00F74F3D" w:rsidDel="00405482">
          <w:delText xml:space="preserve">case/control </w:delText>
        </w:r>
      </w:del>
      <w:ins w:id="701" w:author="Author">
        <w:del w:id="702" w:author="Author">
          <w:r w:rsidR="002B6437" w:rsidRPr="00EA7B58" w:rsidDel="00405482">
            <w:delText xml:space="preserve">disease </w:delText>
          </w:r>
        </w:del>
      </w:ins>
      <w:del w:id="703" w:author="Author">
        <w:r w:rsidR="00EA7B58" w:rsidRPr="00EA7B58" w:rsidDel="00405482">
          <w:delText>status</w:delText>
        </w:r>
        <w:r w:rsidR="00EA7B58" w:rsidDel="00405482">
          <w:delText xml:space="preserve"> </w:delText>
        </w:r>
        <w:r w:rsidR="0045156C" w:rsidDel="00405482">
          <w:delText xml:space="preserve">based on </w:delText>
        </w:r>
        <w:r w:rsidR="0045156C" w:rsidRPr="009856C5" w:rsidDel="00405482">
          <w:delText>the most recent PHECODE mapping table</w:delText>
        </w:r>
        <w:r w:rsidR="00F74F3D" w:rsidDel="00405482">
          <w:delText xml:space="preserve"> </w:delText>
        </w:r>
        <w:r w:rsidR="006D7923" w:rsidDel="00405482">
          <w:fldChar w:fldCharType="begin"/>
        </w:r>
        <w:r w:rsidR="00846B31" w:rsidDel="00405482">
          <w:del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R="006D7923" w:rsidDel="00405482">
          <w:fldChar w:fldCharType="separate"/>
        </w:r>
        <w:r w:rsidR="006D7923" w:rsidRPr="006D7923" w:rsidDel="00405482">
          <w:rPr>
            <w:rFonts w:ascii="Calibri" w:hAnsi="Calibri" w:cs="Calibri"/>
          </w:rPr>
          <w:delText>(Wei et al. 2017; Wu et al. 2019)</w:delText>
        </w:r>
        <w:r w:rsidR="006D7923" w:rsidDel="00405482">
          <w:fldChar w:fldCharType="end"/>
        </w:r>
        <w:r w:rsidR="00D513E5" w:rsidDel="00405482">
          <w:delText>. We</w:delText>
        </w:r>
        <w:r w:rsidR="007C1A3A" w:rsidDel="00405482">
          <w:delText xml:space="preserve"> </w:delText>
        </w:r>
        <w:r w:rsidR="000E6853" w:rsidDel="00405482">
          <w:delText>host</w:delText>
        </w:r>
        <w:r w:rsidR="007C1A3A" w:rsidDel="00405482">
          <w:delText>ed</w:delText>
        </w:r>
        <w:r w:rsidR="000E6853" w:rsidDel="00405482">
          <w:delText xml:space="preserve"> </w:delText>
        </w:r>
        <w:r w:rsidR="00B57ABB" w:rsidDel="00405482">
          <w:delText>the</w:delText>
        </w:r>
        <w:r w:rsidR="007C1A3A" w:rsidDel="00405482">
          <w:delText xml:space="preserve"> </w:delText>
        </w:r>
        <w:r w:rsidR="00426DDF" w:rsidRPr="002D676C" w:rsidDel="00405482">
          <w:delText xml:space="preserve">catalog of </w:delText>
        </w:r>
        <w:r w:rsidR="007C1A3A" w:rsidDel="00405482">
          <w:delText xml:space="preserve">whole genome </w:delText>
        </w:r>
        <w:r w:rsidR="00426DDF" w:rsidRPr="002D676C" w:rsidDel="00405482">
          <w:delText>VLA statistics</w:delText>
        </w:r>
        <w:bookmarkEnd w:id="562"/>
        <w:r w:rsidR="00426DDF" w:rsidRPr="002D676C" w:rsidDel="00405482">
          <w:delText xml:space="preserve"> </w:delText>
        </w:r>
        <w:r w:rsidR="000E6853" w:rsidDel="00405482">
          <w:delText>on</w:delText>
        </w:r>
        <w:r w:rsidR="002661C8" w:rsidRPr="002D676C" w:rsidDel="00405482">
          <w:delText xml:space="preserve"> </w:delText>
        </w:r>
        <w:r w:rsidR="002E61BF" w:rsidDel="00405482">
          <w:delText xml:space="preserve">the </w:delText>
        </w:r>
        <w:r w:rsidR="002661C8" w:rsidRPr="002D676C" w:rsidDel="00405482">
          <w:delText>NIEHS</w:delText>
        </w:r>
        <w:r w:rsidR="002E61BF" w:rsidDel="00405482">
          <w:delText xml:space="preserve"> website</w:delText>
        </w:r>
        <w:r w:rsidR="002661C8" w:rsidRPr="002D676C" w:rsidDel="00405482">
          <w:delText xml:space="preserve"> (</w:delText>
        </w:r>
        <w:r w:rsidR="00EF1D8C" w:rsidDel="00405482">
          <w:fldChar w:fldCharType="begin"/>
        </w:r>
        <w:r w:rsidR="00EF1D8C" w:rsidDel="00405482">
          <w:delInstrText xml:space="preserve"> HYPERLINK "https://genelist.niehs.nih.gov/vla" </w:delInstrText>
        </w:r>
        <w:r w:rsidR="00EF1D8C" w:rsidDel="00405482">
          <w:fldChar w:fldCharType="separate"/>
        </w:r>
        <w:r w:rsidR="002661C8" w:rsidRPr="00CD3349" w:rsidDel="00405482">
          <w:rPr>
            <w:rStyle w:val="Hyperlink"/>
          </w:rPr>
          <w:delText>https://genelist.niehs.nih.gov/vla</w:delText>
        </w:r>
        <w:r w:rsidR="00EF1D8C" w:rsidDel="00405482">
          <w:rPr>
            <w:rStyle w:val="Hyperlink"/>
          </w:rPr>
          <w:fldChar w:fldCharType="end"/>
        </w:r>
        <w:r w:rsidR="002661C8" w:rsidRPr="002D676C" w:rsidDel="00405482">
          <w:delText>)</w:delText>
        </w:r>
        <w:r w:rsidR="00426DDF" w:rsidRPr="002D676C" w:rsidDel="00405482">
          <w:delText xml:space="preserve"> similar to </w:delText>
        </w:r>
        <w:r w:rsidR="00616929" w:rsidDel="00405482">
          <w:delText xml:space="preserve">the </w:delText>
        </w:r>
        <w:r w:rsidR="00426DDF" w:rsidRPr="002D676C" w:rsidDel="00405482">
          <w:delText xml:space="preserve">Pan-UK Biobank GWAS catalog </w:delText>
        </w:r>
        <w:r w:rsidR="0024399B" w:rsidDel="00405482">
          <w:delText>(</w:delText>
        </w:r>
        <w:r w:rsidR="00EF1D8C" w:rsidDel="00405482">
          <w:fldChar w:fldCharType="begin"/>
        </w:r>
        <w:r w:rsidR="00EF1D8C" w:rsidDel="00405482">
          <w:delInstrText xml:space="preserve"> HYPERLINK "https://www.pan.ukbb.broadinstitute.org" </w:delInstrText>
        </w:r>
        <w:r w:rsidR="00EF1D8C" w:rsidDel="00405482">
          <w:fldChar w:fldCharType="separate"/>
        </w:r>
        <w:r w:rsidR="006A7DDA" w:rsidRPr="00C974EC" w:rsidDel="00405482">
          <w:rPr>
            <w:rStyle w:val="Hyperlink"/>
          </w:rPr>
          <w:delText>https://www.</w:delText>
        </w:r>
        <w:r w:rsidR="006A7DDA" w:rsidRPr="00C974EC" w:rsidDel="00405482">
          <w:rPr>
            <w:rStyle w:val="Hyperlink"/>
            <w:rFonts w:ascii="t1xtt" w:hAnsi="t1xtt" w:cs="t1xtt"/>
          </w:rPr>
          <w:delText>pan.ukbb.broadinstitute.org</w:delText>
        </w:r>
        <w:r w:rsidR="00EF1D8C" w:rsidDel="00405482">
          <w:rPr>
            <w:rStyle w:val="Hyperlink"/>
            <w:rFonts w:ascii="t1xtt" w:hAnsi="t1xtt" w:cs="t1xtt"/>
          </w:rPr>
          <w:fldChar w:fldCharType="end"/>
        </w:r>
        <w:r w:rsidR="0024399B" w:rsidDel="00405482">
          <w:rPr>
            <w:rFonts w:ascii="t1xtt" w:hAnsi="t1xtt" w:cs="t1xtt"/>
          </w:rPr>
          <w:delText>)</w:delText>
        </w:r>
        <w:r w:rsidR="00863C31" w:rsidDel="00405482">
          <w:rPr>
            <w:rFonts w:ascii="t1xtt" w:hAnsi="t1xtt" w:cs="t1xtt"/>
          </w:rPr>
          <w:delText xml:space="preserve"> </w:delText>
        </w:r>
        <w:r w:rsidR="002661C8" w:rsidDel="00405482">
          <w:rPr>
            <w:rFonts w:ascii="t1xtt" w:hAnsi="t1xtt" w:cs="t1xtt"/>
          </w:rPr>
          <w:delText xml:space="preserve">and </w:delText>
        </w:r>
        <w:r w:rsidR="00616929" w:rsidDel="00405482">
          <w:rPr>
            <w:rFonts w:ascii="t1xtt" w:hAnsi="t1xtt" w:cs="t1xtt"/>
          </w:rPr>
          <w:delText xml:space="preserve">the </w:delText>
        </w:r>
        <w:r w:rsidR="00EF1D8C" w:rsidDel="00405482">
          <w:fldChar w:fldCharType="begin"/>
        </w:r>
        <w:r w:rsidR="00EF1D8C" w:rsidDel="00405482">
          <w:delInstrText xml:space="preserve"> HYPERLINK "https://nih-my.sharepoint.com/personal/tongx2_nih_gov/Documents/stu/vlc/vlc_manuscript/EBI%20GWAS%20catalog" </w:delInstrText>
        </w:r>
        <w:r w:rsidR="00EF1D8C" w:rsidDel="00405482">
          <w:fldChar w:fldCharType="separate"/>
        </w:r>
        <w:r w:rsidR="00616929" w:rsidRPr="004E4635" w:rsidDel="00405482">
          <w:rPr>
            <w:rStyle w:val="Hyperlink"/>
            <w:rFonts w:ascii="t1xtt" w:hAnsi="t1xtt" w:cs="t1xtt"/>
          </w:rPr>
          <w:delText>EBI GWAS catalog</w:delText>
        </w:r>
        <w:r w:rsidR="00EF1D8C" w:rsidDel="00405482">
          <w:rPr>
            <w:rStyle w:val="Hyperlink"/>
            <w:rFonts w:ascii="t1xtt" w:hAnsi="t1xtt" w:cs="t1xtt"/>
          </w:rPr>
          <w:fldChar w:fldCharType="end"/>
        </w:r>
        <w:r w:rsidR="00344D77" w:rsidRPr="00F37303" w:rsidDel="00405482">
          <w:rPr>
            <w:rFonts w:ascii="t1xtt" w:hAnsi="t1xtt" w:cs="t1xtt"/>
          </w:rPr>
          <w:delText xml:space="preserve"> </w:delText>
        </w:r>
        <w:r w:rsidR="0024399B" w:rsidDel="00405482">
          <w:rPr>
            <w:rFonts w:ascii="t1xtt" w:hAnsi="t1xtt" w:cs="t1xtt"/>
          </w:rPr>
          <w:delText>(</w:delText>
        </w:r>
        <w:r w:rsidR="00344D77" w:rsidRPr="00344D77" w:rsidDel="00405482">
          <w:rPr>
            <w:rFonts w:ascii="t1xtt" w:hAnsi="t1xtt" w:cs="t1xtt"/>
          </w:rPr>
          <w:delText>https://www.ebi.ac.uk/gwas</w:delText>
        </w:r>
        <w:r w:rsidR="0024399B" w:rsidDel="00405482">
          <w:rPr>
            <w:rFonts w:ascii="t1xtt" w:hAnsi="t1xtt" w:cs="t1xtt"/>
          </w:rPr>
          <w:delText>)</w:delText>
        </w:r>
        <w:r w:rsidR="00426DDF" w:rsidRPr="002D676C" w:rsidDel="00405482">
          <w:delText xml:space="preserve">. The </w:delText>
        </w:r>
        <w:r w:rsidR="00616929" w:rsidDel="00405482">
          <w:delText xml:space="preserve">NIEHS </w:delText>
        </w:r>
        <w:r w:rsidR="00AF1E7A" w:rsidDel="00405482">
          <w:delText>VLA-Catalog</w:delText>
        </w:r>
        <w:r w:rsidR="002661C8" w:rsidRPr="002D676C" w:rsidDel="00405482">
          <w:delText xml:space="preserve"> </w:delText>
        </w:r>
        <w:r w:rsidR="00426DDF" w:rsidRPr="002D676C" w:rsidDel="00405482">
          <w:delText xml:space="preserve">summarizes the interaction potential for </w:delText>
        </w:r>
        <w:r w:rsidR="00334229" w:rsidDel="00405482">
          <w:delText xml:space="preserve">each variant given </w:delText>
        </w:r>
        <w:r w:rsidR="00426DDF" w:rsidRPr="002D676C" w:rsidDel="00405482">
          <w:delText>phenotype</w:delText>
        </w:r>
        <w:r w:rsidR="00DF0CC7" w:rsidDel="00405482">
          <w:delText>s</w:delText>
        </w:r>
        <w:r w:rsidR="00426DDF" w:rsidRPr="002D676C" w:rsidDel="00405482">
          <w:delText xml:space="preserve"> of </w:delText>
        </w:r>
        <w:r w:rsidR="00850098" w:rsidRPr="002D676C" w:rsidDel="00405482">
          <w:delText>interest</w:delText>
        </w:r>
        <w:r w:rsidR="00850098" w:rsidDel="00405482">
          <w:delText xml:space="preserve"> and</w:delText>
        </w:r>
        <w:r w:rsidR="00426DDF" w:rsidRPr="002D676C" w:rsidDel="00405482">
          <w:delText xml:space="preserve"> can be used to prioritize </w:delText>
        </w:r>
        <w:r w:rsidR="00AE7853" w:rsidDel="00405482">
          <w:delText xml:space="preserve">GxE </w:delText>
        </w:r>
        <w:r w:rsidR="00426DDF" w:rsidRPr="002D676C" w:rsidDel="00405482">
          <w:delText>candidates</w:delText>
        </w:r>
        <w:r w:rsidR="00AE7853" w:rsidDel="00405482">
          <w:delText xml:space="preserve"> in future research</w:delText>
        </w:r>
        <w:r w:rsidR="00426DDF" w:rsidRPr="002D676C" w:rsidDel="00405482">
          <w:delText xml:space="preserve">. </w:delText>
        </w:r>
      </w:del>
      <w:ins w:id="704" w:author="Author">
        <w:del w:id="705" w:author="Author">
          <w:r w:rsidR="00815BCB" w:rsidDel="00405482">
            <w:delText>PREVIOUS WORK ONLY 13ish TRAITS.</w:delText>
          </w:r>
        </w:del>
      </w:ins>
      <w:del w:id="706" w:author="Author">
        <w:r w:rsidR="003A5929" w:rsidDel="00405482">
          <w:delText xml:space="preserve"> </w:delText>
        </w:r>
      </w:del>
    </w:p>
    <w:p w14:paraId="5F5B3438" w14:textId="69468C2F" w:rsidR="00B00CD1" w:rsidRPr="002D676C" w:rsidRDefault="00B00CD1" w:rsidP="00C750C1">
      <w:pPr>
        <w:pStyle w:val="Heading1"/>
      </w:pPr>
      <w:r w:rsidRPr="002D676C">
        <w:t>Results</w:t>
      </w:r>
    </w:p>
    <w:p w14:paraId="34B26271" w14:textId="434F70AE" w:rsidR="0036634B" w:rsidDel="00B22160" w:rsidRDefault="00894EDC" w:rsidP="00C750C1">
      <w:pPr>
        <w:rPr>
          <w:del w:id="707" w:author="Author"/>
        </w:rPr>
      </w:pPr>
      <w:del w:id="708" w:author="Author">
        <w:r w:rsidDel="00B22160">
          <w:delText>Here w</w:delText>
        </w:r>
      </w:del>
      <w:ins w:id="709" w:author="Author">
        <w:del w:id="710" w:author="Author">
          <w:r w:rsidR="002B6437" w:rsidDel="00B22160">
            <w:delText>W</w:delText>
          </w:r>
        </w:del>
      </w:ins>
      <w:del w:id="711" w:author="Author">
        <w:r w:rsidDel="00B22160">
          <w:delText xml:space="preserve">e </w:delText>
        </w:r>
        <w:r w:rsidR="00A8272F" w:rsidDel="00B22160">
          <w:delText>present</w:delText>
        </w:r>
        <w:r w:rsidDel="00B22160">
          <w:delText xml:space="preserve"> </w:delText>
        </w:r>
      </w:del>
      <w:ins w:id="712" w:author="Author">
        <w:del w:id="713" w:author="Author">
          <w:r w:rsidR="002B6437" w:rsidDel="00B22160">
            <w:delText xml:space="preserve">here </w:delText>
          </w:r>
        </w:del>
      </w:ins>
      <w:del w:id="714" w:author="Author">
        <w:r w:rsidDel="00B22160">
          <w:delText xml:space="preserve">the results of simulation studies </w:delText>
        </w:r>
        <w:r w:rsidR="00A8272F" w:rsidDel="00B22160">
          <w:delText xml:space="preserve">comparing the statistical power of variance loci analysis, and </w:delText>
        </w:r>
      </w:del>
      <w:ins w:id="715" w:author="Author">
        <w:del w:id="716" w:author="Author">
          <w:r w:rsidR="002B6437" w:rsidDel="00B22160">
            <w:delText xml:space="preserve">other </w:delText>
          </w:r>
        </w:del>
      </w:ins>
      <w:del w:id="717" w:author="Author">
        <w:r w:rsidR="006D11CE" w:rsidDel="00B22160">
          <w:delText>contemporary methods in terms of</w:delText>
        </w:r>
      </w:del>
      <w:ins w:id="718" w:author="Author">
        <w:del w:id="719" w:author="Author">
          <w:r w:rsidR="002B6437" w:rsidDel="00B22160">
            <w:delText>for</w:delText>
          </w:r>
        </w:del>
      </w:ins>
      <w:del w:id="720" w:author="Author">
        <w:r w:rsidR="006D11CE" w:rsidDel="00B22160">
          <w:delText xml:space="preserve"> selecting the correct GxE candidate SNP</w:delText>
        </w:r>
      </w:del>
      <w:ins w:id="721" w:author="Author">
        <w:del w:id="722" w:author="Author">
          <w:r w:rsidR="002B6437" w:rsidDel="00B22160">
            <w:delText xml:space="preserve">s. We also present </w:delText>
          </w:r>
        </w:del>
      </w:ins>
      <w:del w:id="723" w:author="Author">
        <w:r w:rsidR="00D5182D" w:rsidDel="00B22160">
          <w:delText xml:space="preserve">, followed by the results of GxE enrichment analysis </w:delText>
        </w:r>
      </w:del>
      <w:ins w:id="724" w:author="Author">
        <w:del w:id="725" w:author="Author">
          <w:r w:rsidR="002B6437" w:rsidDel="00B22160">
            <w:delText>in</w:delText>
          </w:r>
        </w:del>
      </w:ins>
      <w:del w:id="726" w:author="Author">
        <w:r w:rsidR="00D5182D" w:rsidDel="00B22160">
          <w:delText xml:space="preserve">on empirical </w:delText>
        </w:r>
        <w:r w:rsidR="004E6069" w:rsidDel="00B22160">
          <w:delText xml:space="preserve">data of </w:delText>
        </w:r>
      </w:del>
      <w:ins w:id="727" w:author="Author">
        <w:del w:id="728" w:author="Author">
          <w:r w:rsidR="002B6437" w:rsidDel="00B22160">
            <w:delText xml:space="preserve">from </w:delText>
          </w:r>
        </w:del>
      </w:ins>
      <w:del w:id="729" w:author="Author">
        <w:r w:rsidR="004E6069" w:rsidDel="00B22160">
          <w:delText xml:space="preserve">UKBB and PEGS, the findings of functional enrichment analysis, and </w:delText>
        </w:r>
        <w:r w:rsidR="009F751F" w:rsidDel="00B22160">
          <w:delText>the GxE</w:delText>
        </w:r>
        <w:r w:rsidR="009B5E1D" w:rsidDel="00B22160">
          <w:delText xml:space="preserve"> interaction </w:delText>
        </w:r>
        <w:r w:rsidR="00FD43AF" w:rsidDel="00B22160">
          <w:delText xml:space="preserve">between type 2 diabetes gene </w:delText>
        </w:r>
        <w:r w:rsidR="009B5E1D" w:rsidRPr="00336F71" w:rsidDel="00B22160">
          <w:rPr>
            <w:i/>
            <w:iCs/>
          </w:rPr>
          <w:delText>ABCB7</w:delText>
        </w:r>
        <w:r w:rsidR="009B5E1D" w:rsidDel="00B22160">
          <w:delText xml:space="preserve"> and exposure</w:delText>
        </w:r>
        <w:r w:rsidR="00FD43AF" w:rsidDel="00B22160">
          <w:delText xml:space="preserve"> to </w:delText>
        </w:r>
      </w:del>
      <w:ins w:id="730" w:author="Author">
        <w:del w:id="731" w:author="Author">
          <w:r w:rsidR="002B6437" w:rsidDel="00B22160">
            <w:delText xml:space="preserve">printing </w:delText>
          </w:r>
        </w:del>
      </w:ins>
      <w:del w:id="732" w:author="Author">
        <w:r w:rsidR="009B5E1D" w:rsidDel="00B22160">
          <w:delText>inks</w:delText>
        </w:r>
        <w:r w:rsidR="00FD43AF" w:rsidDel="00B22160">
          <w:delText xml:space="preserve"> and </w:delText>
        </w:r>
        <w:r w:rsidR="009B5E1D" w:rsidDel="00B22160">
          <w:delText>tonners.</w:delText>
        </w:r>
      </w:del>
    </w:p>
    <w:p w14:paraId="3A77484A" w14:textId="66FE2759" w:rsidR="0036634B" w:rsidRDefault="0036634B" w:rsidP="00C750C1">
      <w:pPr>
        <w:pStyle w:val="Heading2"/>
      </w:pPr>
      <w:r w:rsidRPr="00AF3206">
        <w:t>Simulation</w:t>
      </w:r>
    </w:p>
    <w:p w14:paraId="5AF155AF" w14:textId="648A5E26" w:rsidR="00B22160" w:rsidRDefault="00B22160" w:rsidP="00B22160">
      <w:pPr>
        <w:textAlignment w:val="baseline"/>
        <w:rPr>
          <w:ins w:id="733" w:author="Author"/>
          <w:rFonts w:ascii="Calibri" w:eastAsia="Times New Roman" w:hAnsi="Calibri" w:cs="Calibri"/>
        </w:rPr>
      </w:pPr>
      <w:ins w:id="734" w:author="Autho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w:t>
        </w:r>
        <w:del w:id="735" w:author="Author">
          <w:r w:rsidRPr="006F3D3E" w:rsidDel="008B22AF">
            <w:rPr>
              <w:rFonts w:ascii="Calibri" w:eastAsia="Times New Roman" w:hAnsi="Calibri" w:cs="Calibri"/>
            </w:rPr>
            <w:delText xml:space="preserve">actual </w:delText>
          </w:r>
        </w:del>
        <w:r w:rsidRPr="006F3D3E">
          <w:rPr>
            <w:rFonts w:ascii="Calibri" w:eastAsia="Times New Roman" w:hAnsi="Calibri" w:cs="Calibri"/>
          </w:rPr>
          <w:t>SNP randomly 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0.01 and a sample size varying from 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the null </w:t>
        </w:r>
        <w:r>
          <w:rPr>
            <w:rFonts w:ascii="Calibri" w:eastAsia="Times New Roman" w:hAnsi="Calibri" w:cs="Calibri"/>
          </w:rPr>
          <w:t xml:space="preserve">was rejected </w:t>
        </w:r>
        <w:r w:rsidRPr="006F3D3E">
          <w:rPr>
            <w:rFonts w:ascii="Calibri" w:eastAsia="Times New Roman" w:hAnsi="Calibri" w:cs="Calibri"/>
          </w:rPr>
          <w:t xml:space="preserve">if the p-value </w:t>
        </w:r>
        <w:r>
          <w:rPr>
            <w:rFonts w:ascii="Calibri" w:eastAsia="Times New Roman" w:hAnsi="Calibri" w:cs="Calibri"/>
          </w:rPr>
          <w:t>was</w:t>
        </w:r>
        <w:r w:rsidRPr="006F3D3E">
          <w:rPr>
            <w:rFonts w:ascii="Calibri" w:eastAsia="Times New Roman" w:hAnsi="Calibri" w:cs="Calibri"/>
          </w:rPr>
          <w:t xml:space="preserve"> less than 0.05.</w:t>
        </w:r>
      </w:ins>
    </w:p>
    <w:p w14:paraId="4368D7AA" w14:textId="77C7B2C2" w:rsidR="00B22160" w:rsidDel="008B22AF" w:rsidRDefault="00B22160" w:rsidP="00B22160">
      <w:pPr>
        <w:textAlignment w:val="baseline"/>
        <w:rPr>
          <w:ins w:id="736" w:author="Author"/>
          <w:del w:id="737" w:author="Author"/>
          <w:rFonts w:ascii="Calibri" w:eastAsia="Times New Roman" w:hAnsi="Calibri" w:cs="Calibri"/>
        </w:rPr>
      </w:pPr>
      <w:ins w:id="738" w:author="Author">
        <w:r w:rsidRPr="006F3D3E">
          <w:rPr>
            <w:rFonts w:ascii="Calibri" w:eastAsia="Times New Roman" w:hAnsi="Calibri" w:cs="Calibri"/>
          </w:rPr>
          <w:t>We treat</w:t>
        </w:r>
        <w:r>
          <w:rPr>
            <w:rFonts w:ascii="Calibri" w:eastAsia="Times New Roman" w:hAnsi="Calibri" w:cs="Calibri"/>
          </w:rPr>
          <w:t>ed</w:t>
        </w:r>
        <w:r w:rsidRPr="006F3D3E">
          <w:rPr>
            <w:rFonts w:ascii="Calibri" w:eastAsia="Times New Roman" w:hAnsi="Calibri" w:cs="Calibri"/>
          </w:rPr>
          <w:t xml:space="preserve"> phenotype</w:t>
        </w:r>
        <w:r>
          <w:rPr>
            <w:rFonts w:ascii="Calibri" w:eastAsia="Times New Roman" w:hAnsi="Calibri" w:cs="Calibri"/>
          </w:rPr>
          <w:t>s</w:t>
        </w:r>
        <w:r w:rsidRPr="006F3D3E">
          <w:rPr>
            <w:rFonts w:ascii="Calibri" w:eastAsia="Times New Roman" w:hAnsi="Calibri" w:cs="Calibri"/>
          </w:rPr>
          <w:t xml:space="preserve"> additively, as the sum of </w:t>
        </w:r>
        <w:r>
          <w:rPr>
            <w:rFonts w:ascii="Calibri" w:eastAsia="Times New Roman" w:hAnsi="Calibri" w:cs="Calibri"/>
          </w:rPr>
          <w:t xml:space="preserve">a </w:t>
        </w:r>
        <w:r w:rsidRPr="006F3D3E">
          <w:rPr>
            <w:rFonts w:ascii="Calibri" w:eastAsia="Times New Roman" w:hAnsi="Calibri" w:cs="Calibri"/>
          </w:rPr>
          <w:t xml:space="preserve">strong covariate effect, weak genotype main effect, possible environmental main effect, and possible GxE effect. </w:t>
        </w:r>
        <w:r>
          <w:rPr>
            <w:rFonts w:ascii="Calibri" w:eastAsia="Times New Roman" w:hAnsi="Calibri" w:cs="Calibri"/>
          </w:rPr>
          <w:t xml:space="preserve">Both a </w:t>
        </w:r>
        <w:r w:rsidRPr="006F3D3E">
          <w:rPr>
            <w:rFonts w:ascii="Calibri" w:eastAsia="Times New Roman" w:hAnsi="Calibri" w:cs="Calibri"/>
          </w:rPr>
          <w:t>pure GxE effect</w:t>
        </w:r>
        <w:r>
          <w:rPr>
            <w:rFonts w:ascii="Calibri" w:eastAsia="Times New Roman" w:hAnsi="Calibri" w:cs="Calibri"/>
          </w:rPr>
          <w:t xml:space="preserve"> (scenario 1) and a </w:t>
        </w:r>
        <w:r w:rsidRPr="006F3D3E">
          <w:rPr>
            <w:rFonts w:ascii="Calibri" w:eastAsia="Times New Roman" w:hAnsi="Calibri" w:cs="Calibri"/>
          </w:rPr>
          <w:t>GxE effect</w:t>
        </w:r>
        <w:r>
          <w:rPr>
            <w:rFonts w:ascii="Calibri" w:eastAsia="Times New Roman" w:hAnsi="Calibri" w:cs="Calibri"/>
          </w:rPr>
          <w:t xml:space="preserve"> co-occurring with an </w:t>
        </w:r>
        <w:r w:rsidRPr="006F3D3E">
          <w:rPr>
            <w:rFonts w:ascii="Calibri" w:eastAsia="Times New Roman" w:hAnsi="Calibri" w:cs="Calibri"/>
          </w:rPr>
          <w:t xml:space="preserve">environmental </w:t>
        </w:r>
        <w:r>
          <w:rPr>
            <w:rFonts w:ascii="Calibri" w:eastAsia="Times New Roman" w:hAnsi="Calibri" w:cs="Calibri"/>
          </w:rPr>
          <w:t xml:space="preserve">main effect (scenario 3) </w:t>
        </w:r>
        <w:r w:rsidRPr="006F3D3E">
          <w:rPr>
            <w:rFonts w:ascii="Calibri" w:eastAsia="Times New Roman" w:hAnsi="Calibri" w:cs="Calibri"/>
          </w:rPr>
          <w:t>g</w:t>
        </w:r>
        <w:r>
          <w:rPr>
            <w:rFonts w:ascii="Calibri" w:eastAsia="Times New Roman" w:hAnsi="Calibri" w:cs="Calibri"/>
          </w:rPr>
          <w:t>a</w:t>
        </w:r>
        <w:r w:rsidRPr="006F3D3E">
          <w:rPr>
            <w:rFonts w:ascii="Calibri" w:eastAsia="Times New Roman" w:hAnsi="Calibri" w:cs="Calibri"/>
          </w:rPr>
          <w:t>ve rise to additive variance loci. For comparison, we let the genotype directly affect the phenotypic variance in log scale</w:t>
        </w:r>
        <w:r>
          <w:rPr>
            <w:rFonts w:ascii="Calibri" w:eastAsia="Times New Roman" w:hAnsi="Calibri" w:cs="Calibri"/>
          </w:rPr>
          <w:t xml:space="preserve"> </w:t>
        </w:r>
        <w:r w:rsidRPr="006F3D3E">
          <w:rPr>
            <w:rFonts w:ascii="Calibri" w:eastAsia="Times New Roman" w:hAnsi="Calibri" w:cs="Calibri"/>
          </w:rPr>
          <w:t>(</w:t>
        </w:r>
        <w:r>
          <w:rPr>
            <w:rFonts w:ascii="Calibri" w:eastAsia="Times New Roman" w:hAnsi="Calibri" w:cs="Calibri"/>
          </w:rPr>
          <w:t xml:space="preserve">scenario </w:t>
        </w:r>
        <w:del w:id="739" w:author="Author">
          <w:r w:rsidRPr="006F3D3E" w:rsidDel="008B22AF">
            <w:rPr>
              <w:rFonts w:ascii="Calibri" w:eastAsia="Times New Roman" w:hAnsi="Calibri" w:cs="Calibri"/>
            </w:rPr>
            <w:delText>3</w:delText>
          </w:r>
        </w:del>
        <w:r w:rsidR="008B22AF">
          <w:rPr>
            <w:rFonts w:ascii="Calibri" w:eastAsia="Times New Roman" w:hAnsi="Calibri" w:cs="Calibri"/>
          </w:rPr>
          <w:t>2</w:t>
        </w:r>
        <w:r w:rsidRPr="006F3D3E">
          <w:rPr>
            <w:rFonts w:ascii="Calibri" w:eastAsia="Times New Roman" w:hAnsi="Calibri" w:cs="Calibri"/>
          </w:rPr>
          <w:t xml:space="preserve">), </w:t>
        </w:r>
        <w:r>
          <w:rPr>
            <w:rFonts w:ascii="Calibri" w:eastAsia="Times New Roman" w:hAnsi="Calibri" w:cs="Calibri"/>
          </w:rPr>
          <w:t>which gave</w:t>
        </w:r>
        <w:r w:rsidRPr="006F3D3E">
          <w:rPr>
            <w:rFonts w:ascii="Calibri" w:eastAsia="Times New Roman" w:hAnsi="Calibri" w:cs="Calibri"/>
          </w:rPr>
          <w:t xml:space="preserve"> rise to multiplicative variance loci. </w:t>
        </w:r>
        <w:r>
          <w:rPr>
            <w:rFonts w:ascii="Calibri" w:eastAsia="Times New Roman" w:hAnsi="Calibri" w:cs="Calibri"/>
          </w:rPr>
          <w:t>F</w:t>
        </w:r>
        <w:r w:rsidRPr="006F3D3E">
          <w:rPr>
            <w:rFonts w:ascii="Calibri" w:eastAsia="Times New Roman" w:hAnsi="Calibri" w:cs="Calibri"/>
          </w:rPr>
          <w:t xml:space="preserve">or each scenario, we </w:t>
        </w:r>
        <w:r>
          <w:rPr>
            <w:rFonts w:ascii="Calibri" w:eastAsia="Times New Roman" w:hAnsi="Calibri" w:cs="Calibri"/>
          </w:rPr>
          <w:t xml:space="preserve">also </w:t>
        </w:r>
        <w:r w:rsidRPr="006F3D3E">
          <w:rPr>
            <w:rFonts w:ascii="Calibri" w:eastAsia="Times New Roman" w:hAnsi="Calibri" w:cs="Calibri"/>
          </w:rPr>
          <w:t>simulate</w:t>
        </w:r>
        <w:r>
          <w:rPr>
            <w:rFonts w:ascii="Calibri" w:eastAsia="Times New Roman" w:hAnsi="Calibri" w:cs="Calibri"/>
          </w:rPr>
          <w:t>d</w:t>
        </w:r>
        <w:r w:rsidRPr="006F3D3E">
          <w:rPr>
            <w:rFonts w:ascii="Calibri" w:eastAsia="Times New Roman" w:hAnsi="Calibri" w:cs="Calibri"/>
          </w:rPr>
          <w:t xml:space="preserve"> a corresponding null scenario by zeroing out the GxE effect (</w:t>
        </w:r>
        <w:r>
          <w:rPr>
            <w:rFonts w:ascii="Calibri" w:eastAsia="Times New Roman" w:hAnsi="Calibri" w:cs="Calibri"/>
          </w:rPr>
          <w:t xml:space="preserve">the </w:t>
        </w:r>
        <w:r w:rsidRPr="006F3D3E">
          <w:rPr>
            <w:rFonts w:ascii="Calibri" w:eastAsia="Times New Roman" w:hAnsi="Calibri" w:cs="Calibri"/>
          </w:rPr>
          <w:t xml:space="preserve">additive variance loci in </w:t>
        </w:r>
        <w:r>
          <w:rPr>
            <w:rFonts w:ascii="Calibri" w:eastAsia="Times New Roman" w:hAnsi="Calibri" w:cs="Calibri"/>
          </w:rPr>
          <w:t xml:space="preserve">scenarios </w:t>
        </w:r>
        <w:r w:rsidRPr="006F3D3E">
          <w:rPr>
            <w:rFonts w:ascii="Calibri" w:eastAsia="Times New Roman" w:hAnsi="Calibri" w:cs="Calibri"/>
          </w:rPr>
          <w:t xml:space="preserve">1 and 2) or the genetic </w:t>
        </w:r>
        <w:r w:rsidRPr="006F3D3E">
          <w:rPr>
            <w:rFonts w:ascii="Calibri" w:eastAsia="Times New Roman" w:hAnsi="Calibri" w:cs="Calibri"/>
            <w:shd w:val="clear" w:color="auto" w:fill="FFFF00"/>
          </w:rPr>
          <w:t xml:space="preserve">effect on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logged phenotypic variance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 xml:space="preserve">multiplicative variance loci in </w:t>
        </w:r>
        <w:r>
          <w:rPr>
            <w:rFonts w:ascii="Calibri" w:eastAsia="Times New Roman" w:hAnsi="Calibri" w:cs="Calibri"/>
            <w:shd w:val="clear" w:color="auto" w:fill="FFFF00"/>
          </w:rPr>
          <w:t>scenario 3</w:t>
        </w:r>
        <w:r w:rsidRPr="006F3D3E">
          <w:rPr>
            <w:rFonts w:ascii="Calibri" w:eastAsia="Times New Roman" w:hAnsi="Calibri" w:cs="Calibri"/>
            <w:shd w:val="clear" w:color="auto" w:fill="FFFF00"/>
          </w:rPr>
          <w:t>)</w:t>
        </w:r>
        <w:r>
          <w:rPr>
            <w:rFonts w:ascii="Calibri" w:eastAsia="Times New Roman" w:hAnsi="Calibri" w:cs="Calibri"/>
            <w:shd w:val="clear" w:color="auto" w:fill="FFFF00"/>
          </w:rPr>
          <w:t>.</w:t>
        </w:r>
        <w:r w:rsidRPr="006F3D3E">
          <w:rPr>
            <w:rFonts w:ascii="Calibri" w:eastAsia="Times New Roman" w:hAnsi="Calibri" w:cs="Calibri"/>
          </w:rPr>
          <w:t xml:space="preserve"> Next, for each </w:t>
        </w:r>
        <w:del w:id="740" w:author="Author">
          <w:r w:rsidRPr="006F3D3E" w:rsidDel="008B22AF">
            <w:rPr>
              <w:rFonts w:ascii="Calibri" w:eastAsia="Times New Roman" w:hAnsi="Calibri" w:cs="Calibri"/>
            </w:rPr>
            <w:delText xml:space="preserve">of the </w:delText>
          </w:r>
        </w:del>
        <w:r w:rsidRPr="006F3D3E">
          <w:rPr>
            <w:rFonts w:ascii="Calibri" w:eastAsia="Times New Roman" w:hAnsi="Calibri" w:cs="Calibri"/>
          </w:rPr>
          <w:t>scenario</w:t>
        </w:r>
        <w:del w:id="741" w:author="Author">
          <w:r w:rsidRPr="006F3D3E" w:rsidDel="008B22AF">
            <w:rPr>
              <w:rFonts w:ascii="Calibri" w:eastAsia="Times New Roman" w:hAnsi="Calibri" w:cs="Calibri"/>
            </w:rPr>
            <w:delText>s</w:delText>
          </w:r>
        </w:del>
        <w:r w:rsidRPr="006F3D3E">
          <w:rPr>
            <w:rFonts w:ascii="Calibri" w:eastAsia="Times New Roman" w:hAnsi="Calibri" w:cs="Calibri"/>
          </w:rPr>
          <w:t>, we simulate</w:t>
        </w:r>
        <w:r w:rsidR="008B22AF">
          <w:rPr>
            <w:rFonts w:ascii="Calibri" w:eastAsia="Times New Roman" w:hAnsi="Calibri" w:cs="Calibri"/>
          </w:rPr>
          <w:t>d</w:t>
        </w:r>
        <w:r w:rsidRPr="006F3D3E">
          <w:rPr>
            <w:rFonts w:ascii="Calibri" w:eastAsia="Times New Roman" w:hAnsi="Calibri" w:cs="Calibri"/>
          </w:rPr>
          <w:t xml:space="preserve"> a corresponding null scenario by zeroing out the GxE effect (additive variance loci in </w:t>
        </w:r>
        <w:r w:rsidR="008B22AF">
          <w:rPr>
            <w:rFonts w:ascii="Calibri" w:eastAsia="Times New Roman" w:hAnsi="Calibri" w:cs="Calibri"/>
          </w:rPr>
          <w:t xml:space="preserve">scenarios </w:t>
        </w:r>
        <w:del w:id="742" w:author="Author">
          <w:r w:rsidRPr="006F3D3E" w:rsidDel="008B22AF">
            <w:rPr>
              <w:rFonts w:ascii="Calibri" w:eastAsia="Times New Roman" w:hAnsi="Calibri" w:cs="Calibri"/>
            </w:rPr>
            <w:delText>(</w:delText>
          </w:r>
        </w:del>
        <w:r w:rsidRPr="006F3D3E">
          <w:rPr>
            <w:rFonts w:ascii="Calibri" w:eastAsia="Times New Roman" w:hAnsi="Calibri" w:cs="Calibri"/>
          </w:rPr>
          <w:t>1</w:t>
        </w:r>
        <w:del w:id="743" w:author="Author">
          <w:r w:rsidRPr="006F3D3E" w:rsidDel="008B22AF">
            <w:rPr>
              <w:rFonts w:ascii="Calibri" w:eastAsia="Times New Roman" w:hAnsi="Calibri" w:cs="Calibri"/>
            </w:rPr>
            <w:delText>)</w:delText>
          </w:r>
        </w:del>
        <w:r w:rsidRPr="006F3D3E">
          <w:rPr>
            <w:rFonts w:ascii="Calibri" w:eastAsia="Times New Roman" w:hAnsi="Calibri" w:cs="Calibri"/>
          </w:rPr>
          <w:t xml:space="preserve"> and</w:t>
        </w:r>
        <w:r w:rsidR="008B22AF">
          <w:rPr>
            <w:rFonts w:ascii="Calibri" w:eastAsia="Times New Roman" w:hAnsi="Calibri" w:cs="Calibri"/>
          </w:rPr>
          <w:t xml:space="preserve"> 3</w:t>
        </w:r>
        <w:del w:id="744" w:author="Author">
          <w:r w:rsidRPr="006F3D3E" w:rsidDel="008B22AF">
            <w:rPr>
              <w:rFonts w:ascii="Calibri" w:eastAsia="Times New Roman" w:hAnsi="Calibri" w:cs="Calibri"/>
            </w:rPr>
            <w:delText xml:space="preserve"> (2)</w:delText>
          </w:r>
        </w:del>
        <w:r w:rsidRPr="006F3D3E">
          <w:rPr>
            <w:rFonts w:ascii="Calibri" w:eastAsia="Times New Roman" w:hAnsi="Calibri" w:cs="Calibri"/>
          </w:rPr>
          <w:t xml:space="preserve">) or the genetic </w:t>
        </w:r>
        <w:r w:rsidRPr="006F3D3E">
          <w:rPr>
            <w:rFonts w:ascii="Calibri" w:eastAsia="Times New Roman" w:hAnsi="Calibri" w:cs="Calibri"/>
            <w:shd w:val="clear" w:color="auto" w:fill="FFFF00"/>
          </w:rPr>
          <w:t xml:space="preserve">effect on logged phenotypic variance (multiplicative variance loci in </w:t>
        </w:r>
        <w:r w:rsidR="008B22AF">
          <w:rPr>
            <w:rFonts w:ascii="Calibri" w:eastAsia="Times New Roman" w:hAnsi="Calibri" w:cs="Calibri"/>
            <w:shd w:val="clear" w:color="auto" w:fill="FFFF00"/>
          </w:rPr>
          <w:t xml:space="preserve">scenario </w:t>
        </w:r>
        <w:del w:id="745"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2</w:t>
        </w:r>
        <w:del w:id="746"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 rejecting the null in these latter scenarios add</w:t>
        </w:r>
        <w:r w:rsidR="008B22AF">
          <w:rPr>
            <w:rFonts w:ascii="Calibri" w:eastAsia="Times New Roman" w:hAnsi="Calibri" w:cs="Calibri"/>
            <w:shd w:val="clear" w:color="auto" w:fill="FFFF00"/>
          </w:rPr>
          <w:t>ed</w:t>
        </w:r>
        <w:r w:rsidRPr="006F3D3E">
          <w:rPr>
            <w:rFonts w:ascii="Calibri" w:eastAsia="Times New Roman" w:hAnsi="Calibri" w:cs="Calibri"/>
            <w:shd w:val="clear" w:color="auto" w:fill="FFFF00"/>
          </w:rPr>
          <w:t xml:space="preserve"> to a method’s false positive rate, or type 1 error.</w:t>
        </w:r>
        <w:r w:rsidRPr="006F3D3E">
          <w:rPr>
            <w:rFonts w:ascii="Calibri" w:eastAsia="Times New Roman" w:hAnsi="Calibri" w:cs="Calibri"/>
          </w:rPr>
          <w:t> </w:t>
        </w:r>
        <w:r w:rsidR="008B22AF">
          <w:rPr>
            <w:rFonts w:ascii="Calibri" w:eastAsia="Times New Roman" w:hAnsi="Calibri" w:cs="Calibri"/>
          </w:rPr>
          <w:t>We considered a</w:t>
        </w:r>
      </w:ins>
    </w:p>
    <w:p w14:paraId="0D1D246A" w14:textId="40E25812" w:rsidR="0036634B" w:rsidDel="00B22160" w:rsidRDefault="0036634B" w:rsidP="00C750C1">
      <w:pPr>
        <w:rPr>
          <w:del w:id="747" w:author="Author"/>
        </w:rPr>
      </w:pPr>
      <w:del w:id="748" w:author="Author">
        <w:r w:rsidDel="00B22160">
          <w:delText xml:space="preserve">In </w:delText>
        </w:r>
      </w:del>
      <w:ins w:id="749" w:author="Author">
        <w:del w:id="750" w:author="Author">
          <w:r w:rsidR="002B6437" w:rsidDel="00B22160">
            <w:delText xml:space="preserve">For </w:delText>
          </w:r>
        </w:del>
      </w:ins>
      <w:del w:id="751" w:author="Author">
        <w:r w:rsidDel="00B22160">
          <w:delText>each simulation repeat</w:delText>
        </w:r>
      </w:del>
      <w:ins w:id="752" w:author="Author">
        <w:del w:id="753" w:author="Author">
          <w:r w:rsidR="002B6437" w:rsidDel="00B22160">
            <w:delText>,</w:delText>
          </w:r>
        </w:del>
      </w:ins>
      <w:del w:id="754" w:author="Author">
        <w:r w:rsidDel="00B22160">
          <w:delText xml:space="preserve"> we generated vectors of </w:delText>
        </w:r>
      </w:del>
      <w:ins w:id="755" w:author="Author">
        <w:del w:id="756" w:author="Author">
          <w:r w:rsidR="002B6437" w:rsidDel="00B22160">
            <w:delText xml:space="preserve">the </w:delText>
          </w:r>
        </w:del>
      </w:ins>
      <w:del w:id="757" w:author="Author">
        <w:r w:rsidDel="00B22160">
          <w:delText xml:space="preserve">environment and covariate from normal, and drew genotype form an actual SNP randomly picked from the 1000 Genomes Project Phase 3 </w:delText>
        </w:r>
        <w:r w:rsidDel="00B22160">
          <w:fldChar w:fldCharType="begin"/>
        </w:r>
        <w:r w:rsidR="00846B31" w:rsidDel="00B22160">
          <w:del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delInstrText>
        </w:r>
        <w:r w:rsidDel="00B22160">
          <w:fldChar w:fldCharType="separate"/>
        </w:r>
        <w:r w:rsidR="003B5F42" w:rsidRPr="003B5F42" w:rsidDel="00B22160">
          <w:rPr>
            <w:rFonts w:ascii="Calibri" w:hAnsi="Calibri" w:cs="Calibri"/>
          </w:rPr>
          <w:delText>(Consortium 2012; Consortium and others 2015)</w:delText>
        </w:r>
        <w:r w:rsidDel="00B22160">
          <w:fldChar w:fldCharType="end"/>
        </w:r>
        <w:r w:rsidDel="00B22160">
          <w:delText xml:space="preserve"> with an MAF</w:delText>
        </w:r>
        <w:r w:rsidDel="00B22160">
          <w:rPr>
            <w:rFonts w:hint="eastAsia"/>
          </w:rPr>
          <w:delText>≥</w:delText>
        </w:r>
        <w:r w:rsidDel="00B22160">
          <w:delText>0.01 and a varying sample size between from 2</w:delText>
        </w:r>
        <w:r w:rsidRPr="001E46F1" w:rsidDel="00B22160">
          <w:rPr>
            <w:vertAlign w:val="superscript"/>
          </w:rPr>
          <w:delText>4</w:delText>
        </w:r>
        <w:r w:rsidDel="00B22160">
          <w:delText xml:space="preserve"> and 2</w:delText>
        </w:r>
        <w:r w:rsidRPr="001E46F1" w:rsidDel="00B22160">
          <w:rPr>
            <w:vertAlign w:val="superscript"/>
          </w:rPr>
          <w:delText>16</w:delText>
        </w:r>
        <w:r w:rsidDel="00B22160">
          <w:delText>.</w:delText>
        </w:r>
      </w:del>
    </w:p>
    <w:p w14:paraId="2DA84BC5" w14:textId="4AEF5734" w:rsidR="00B160F8" w:rsidDel="00B22160" w:rsidRDefault="00292795" w:rsidP="00C750C1">
      <w:pPr>
        <w:rPr>
          <w:del w:id="758" w:author="Author"/>
        </w:rPr>
      </w:pPr>
      <w:del w:id="759" w:author="Author">
        <w:r w:rsidDel="00B22160">
          <w:delText>We treat</w:delText>
        </w:r>
      </w:del>
      <w:ins w:id="760" w:author="Author">
        <w:del w:id="761" w:author="Author">
          <w:r w:rsidR="0087743F" w:rsidDel="00B22160">
            <w:delText>ed</w:delText>
          </w:r>
        </w:del>
      </w:ins>
      <w:del w:id="762" w:author="Author">
        <w:r w:rsidDel="00B22160">
          <w:delText xml:space="preserve"> the phenotype additively, as the sum of strong covariate effect, weak genotype main effect, possible environmental main effect, and possible GxE effect. We consider scenarios of </w:delText>
        </w:r>
        <w:r w:rsidR="002D0B47" w:rsidDel="00B22160">
          <w:delText xml:space="preserve">(1) </w:delText>
        </w:r>
        <w:r w:rsidDel="00B22160">
          <w:delText xml:space="preserve">pure GxE effect or </w:delText>
        </w:r>
        <w:r w:rsidR="002D0B47" w:rsidDel="00B22160">
          <w:delText xml:space="preserve">(2) </w:delText>
        </w:r>
        <w:r w:rsidDel="00B22160">
          <w:delText xml:space="preserve">coexisting environmental and GxE </w:delText>
        </w:r>
        <w:r w:rsidR="002D0B47" w:rsidDel="00B22160">
          <w:delText>effect, both</w:delText>
        </w:r>
        <w:r w:rsidDel="00B22160">
          <w:delText xml:space="preserve"> give rise to additive variance loci. </w:delText>
        </w:r>
        <w:r w:rsidR="00B968B5" w:rsidDel="00B22160">
          <w:delText>For</w:delText>
        </w:r>
        <w:r w:rsidDel="00B22160">
          <w:delText xml:space="preserve"> comparison, we </w:delText>
        </w:r>
        <w:r w:rsidR="005F4245" w:rsidDel="00B22160">
          <w:delText xml:space="preserve">also </w:delText>
        </w:r>
        <w:r w:rsidDel="00B22160">
          <w:delText xml:space="preserve">let </w:delText>
        </w:r>
        <w:r w:rsidR="00004D45" w:rsidDel="00B22160">
          <w:delText xml:space="preserve">(3) </w:delText>
        </w:r>
        <w:r w:rsidDel="00B22160">
          <w:delText xml:space="preserve">the genotype directly affect the phenotypic variance in log scale, giving rise to multiplicative variance loci. Rejecting the null (i.e., declaring a </w:delText>
        </w:r>
        <w:r w:rsidR="005F4245" w:rsidDel="00B22160">
          <w:delText xml:space="preserve">SNP a </w:delText>
        </w:r>
        <w:r w:rsidDel="00B22160">
          <w:delText>GxE candida</w:delText>
        </w:r>
        <w:r w:rsidR="005F4245" w:rsidDel="00B22160">
          <w:delText>te</w:delText>
        </w:r>
        <w:r w:rsidDel="00B22160">
          <w:delText>) in all three scenarios contribute to a method’s true positive rates, or power. Next, for each of the scenarios, we simulate a corresponding null scenario by zeroing out the GxE effect (additive variance loci</w:delText>
        </w:r>
        <w:r w:rsidR="00004D45" w:rsidDel="00B22160">
          <w:delText xml:space="preserve"> in (1) and (2)</w:delText>
        </w:r>
        <w:r w:rsidDel="00B22160">
          <w:delText xml:space="preserve">) or the genetic </w:delText>
        </w:r>
        <w:r w:rsidRPr="00292795" w:rsidDel="00B22160">
          <w:rPr>
            <w:highlight w:val="yellow"/>
          </w:rPr>
          <w:delText>effect on logged phenotypic variance (multiplicative variance loci</w:delText>
        </w:r>
        <w:r w:rsidR="00E718AF" w:rsidDel="00B22160">
          <w:rPr>
            <w:highlight w:val="yellow"/>
          </w:rPr>
          <w:delText xml:space="preserve"> in (2)</w:delText>
        </w:r>
        <w:r w:rsidRPr="00292795" w:rsidDel="00B22160">
          <w:rPr>
            <w:highlight w:val="yellow"/>
          </w:rPr>
          <w:delText>), rejecting the null in these latter scenarios add to a method’s false positive rate</w:delText>
        </w:r>
        <w:r w:rsidR="007B23BE" w:rsidDel="00B22160">
          <w:rPr>
            <w:highlight w:val="yellow"/>
          </w:rPr>
          <w:delText>, or type 1 error</w:delText>
        </w:r>
        <w:r w:rsidRPr="00292795" w:rsidDel="00B22160">
          <w:rPr>
            <w:highlight w:val="yellow"/>
          </w:rPr>
          <w:delText>.</w:delText>
        </w:r>
      </w:del>
    </w:p>
    <w:p w14:paraId="428E1F88" w14:textId="69AB9146" w:rsidR="00B22160" w:rsidRPr="006F3D3E" w:rsidRDefault="0036634B" w:rsidP="00B22160">
      <w:pPr>
        <w:textAlignment w:val="baseline"/>
        <w:rPr>
          <w:ins w:id="763" w:author="Author"/>
          <w:rFonts w:ascii="Segoe UI" w:eastAsia="Times New Roman" w:hAnsi="Segoe UI" w:cs="Segoe UI"/>
          <w:sz w:val="18"/>
          <w:szCs w:val="18"/>
        </w:rPr>
      </w:pPr>
      <w:del w:id="764" w:author="Author">
        <w:r w:rsidRPr="00292795" w:rsidDel="00B22160">
          <w:rPr>
            <w:color w:val="FF0000"/>
          </w:rPr>
          <w:delText xml:space="preserve">We compared </w:delText>
        </w:r>
        <w:r w:rsidR="003F784C" w:rsidDel="00B22160">
          <w:rPr>
            <w:color w:val="FF0000"/>
          </w:rPr>
          <w:delText>five</w:delText>
        </w:r>
        <w:r w:rsidRPr="00292795" w:rsidDel="00B22160">
          <w:rPr>
            <w:color w:val="FF0000"/>
          </w:rPr>
          <w:delText xml:space="preserve"> </w:delText>
        </w:r>
        <w:r w:rsidR="00EB5990" w:rsidDel="00B22160">
          <w:rPr>
            <w:color w:val="FF0000"/>
          </w:rPr>
          <w:delText>statistical tests</w:delText>
        </w:r>
        <w:r w:rsidRPr="00292795" w:rsidDel="00B22160">
          <w:rPr>
            <w:color w:val="FF0000"/>
          </w:rPr>
          <w:delText>, namely, the</w:delText>
        </w:r>
        <w:r w:rsidR="001A53C4" w:rsidDel="00B22160">
          <w:rPr>
            <w:color w:val="FF0000"/>
          </w:rPr>
          <w:delText xml:space="preserve"> simplest</w:delText>
        </w:r>
        <w:r w:rsidRPr="00292795" w:rsidDel="00B22160">
          <w:rPr>
            <w:color w:val="FF0000"/>
          </w:rPr>
          <w:delText xml:space="preserve"> double linear model (DLM), </w:delText>
        </w:r>
        <w:r w:rsidR="001A53C4" w:rsidDel="00B22160">
          <w:rPr>
            <w:color w:val="FF0000"/>
          </w:rPr>
          <w:delText xml:space="preserve">the </w:delText>
        </w:r>
        <w:r w:rsidR="001A53C4" w:rsidRPr="00292795" w:rsidDel="00B22160">
          <w:rPr>
            <w:color w:val="FF0000"/>
          </w:rPr>
          <w:delText>proposed variance locus analysis / curve upwardness test (VLA)</w:delText>
        </w:r>
        <w:r w:rsidR="001A53C4" w:rsidDel="00B22160">
          <w:rPr>
            <w:color w:val="FF0000"/>
          </w:rPr>
          <w:delText xml:space="preserve">, </w:delText>
        </w:r>
        <w:r w:rsidRPr="00292795" w:rsidDel="00B22160">
          <w:rPr>
            <w:color w:val="FF0000"/>
          </w:rPr>
          <w:delText>deviation regression model (DRM), Levene’s robust test (LVT)</w:delText>
        </w:r>
        <w:r w:rsidR="00112E19" w:rsidDel="00B22160">
          <w:rPr>
            <w:color w:val="FF0000"/>
          </w:rPr>
          <w:delText>, and double generalized linear model (DGLM)</w:delText>
        </w:r>
        <w:r w:rsidRPr="00292795" w:rsidDel="00B22160">
          <w:rPr>
            <w:color w:val="FF0000"/>
          </w:rPr>
          <w:delText>. We r</w:delText>
        </w:r>
        <w:r w:rsidR="006C63A6" w:rsidDel="00B22160">
          <w:rPr>
            <w:color w:val="FF0000"/>
          </w:rPr>
          <w:delText>a</w:delText>
        </w:r>
        <w:r w:rsidRPr="00292795" w:rsidDel="00B22160">
          <w:rPr>
            <w:color w:val="FF0000"/>
          </w:rPr>
          <w:delText xml:space="preserve">n </w:delText>
        </w:r>
        <w:r w:rsidDel="00B22160">
          <w:delText xml:space="preserve">20,000 repeats for each scenario. </w:delText>
        </w:r>
        <w:r w:rsidDel="008B22AF">
          <w:delText>In all scenarios, we fixed the size of test to 0.05, that is, reject</w:delText>
        </w:r>
      </w:del>
      <w:ins w:id="765" w:author="Author">
        <w:del w:id="766" w:author="Author">
          <w:r w:rsidR="00B22160" w:rsidDel="008B22AF">
            <w:delText>ed</w:delText>
          </w:r>
        </w:del>
      </w:ins>
      <w:del w:id="767" w:author="Author">
        <w:r w:rsidDel="008B22AF">
          <w:delText>ing the null if the</w:delText>
        </w:r>
      </w:del>
      <w:ins w:id="768" w:author="Author">
        <w:del w:id="769" w:author="Author">
          <w:r w:rsidR="00B22160" w:rsidDel="008B22AF">
            <w:delText>for</w:delText>
          </w:r>
        </w:del>
      </w:ins>
      <w:del w:id="770" w:author="Author">
        <w:r w:rsidDel="008B22AF">
          <w:delText xml:space="preserve"> p-value</w:delText>
        </w:r>
      </w:del>
      <w:ins w:id="771" w:author="Author">
        <w:del w:id="772" w:author="Author">
          <w:r w:rsidR="00B22160" w:rsidDel="008B22AF">
            <w:delText>s</w:delText>
          </w:r>
        </w:del>
      </w:ins>
      <w:del w:id="773" w:author="Author">
        <w:r w:rsidDel="008B22AF">
          <w:delText xml:space="preserve"> is less than</w:delText>
        </w:r>
      </w:del>
      <w:ins w:id="774" w:author="Author">
        <w:del w:id="775" w:author="Author">
          <w:r w:rsidR="00B22160" w:rsidDel="008B22AF">
            <w:delText>&lt;</w:delText>
          </w:r>
        </w:del>
      </w:ins>
      <w:del w:id="776" w:author="Author">
        <w:r w:rsidDel="008B22AF">
          <w:delText xml:space="preserve"> 0.05. </w:delText>
        </w:r>
      </w:del>
      <w:ins w:id="777" w:author="Author">
        <w:del w:id="778" w:author="Author">
          <w:r w:rsidR="00B22160" w:rsidRPr="006F3D3E" w:rsidDel="008B22AF">
            <w:rPr>
              <w:rFonts w:ascii="Calibri" w:eastAsia="Times New Roman" w:hAnsi="Calibri" w:cs="Calibri"/>
            </w:rPr>
            <w:delText>A</w:delText>
          </w:r>
        </w:del>
        <w:r w:rsidR="00B22160" w:rsidRPr="006F3D3E">
          <w:rPr>
            <w:rFonts w:ascii="Calibri" w:eastAsia="Times New Roman" w:hAnsi="Calibri" w:cs="Calibri"/>
          </w:rPr>
          <w:t xml:space="preserve"> test </w:t>
        </w:r>
        <w:del w:id="779" w:author="Author">
          <w:r w:rsidR="00B22160" w:rsidDel="008B22AF">
            <w:rPr>
              <w:rFonts w:ascii="Calibri" w:eastAsia="Times New Roman" w:hAnsi="Calibri" w:cs="Calibri"/>
            </w:rPr>
            <w:delText>was considered</w:delText>
          </w:r>
          <w:r w:rsidR="00B22160" w:rsidRPr="006F3D3E" w:rsidDel="008B22AF">
            <w:rPr>
              <w:rFonts w:ascii="Calibri" w:eastAsia="Times New Roman" w:hAnsi="Calibri" w:cs="Calibri"/>
            </w:rPr>
            <w:delText xml:space="preserve"> </w:delText>
          </w:r>
        </w:del>
        <w:r w:rsidR="00B22160" w:rsidRPr="006F3D3E">
          <w:rPr>
            <w:rFonts w:ascii="Calibri" w:eastAsia="Times New Roman" w:hAnsi="Calibri" w:cs="Calibri"/>
          </w:rPr>
          <w:t xml:space="preserve">superior if it </w:t>
        </w:r>
        <w:del w:id="780" w:author="Author">
          <w:r w:rsidR="00B22160" w:rsidRPr="006F3D3E" w:rsidDel="008B22AF">
            <w:rPr>
              <w:rFonts w:ascii="Calibri" w:eastAsia="Times New Roman" w:hAnsi="Calibri" w:cs="Calibri"/>
            </w:rPr>
            <w:delText>exert</w:delText>
          </w:r>
          <w:r w:rsidR="00B22160" w:rsidDel="008B22AF">
            <w:rPr>
              <w:rFonts w:ascii="Calibri" w:eastAsia="Times New Roman" w:hAnsi="Calibri" w:cs="Calibri"/>
            </w:rPr>
            <w:delText>ed</w:delText>
          </w:r>
        </w:del>
        <w:r w:rsidR="008B22AF">
          <w:rPr>
            <w:rFonts w:ascii="Calibri" w:eastAsia="Times New Roman" w:hAnsi="Calibri" w:cs="Calibri"/>
          </w:rPr>
          <w:t>had</w:t>
        </w:r>
        <w:r w:rsidR="00B22160">
          <w:rPr>
            <w:rFonts w:ascii="Calibri" w:eastAsia="Times New Roman" w:hAnsi="Calibri" w:cs="Calibri"/>
          </w:rPr>
          <w:t xml:space="preserve"> a</w:t>
        </w:r>
        <w:r w:rsidR="00B22160" w:rsidRPr="006F3D3E">
          <w:rPr>
            <w:rFonts w:ascii="Calibri" w:eastAsia="Times New Roman" w:hAnsi="Calibri" w:cs="Calibri"/>
          </w:rPr>
          <w:t xml:space="preserve"> high true positive rate (power) while controlling the false positive rate (type 1 error)</w:t>
        </w:r>
        <w:r w:rsidR="00B22160">
          <w:rPr>
            <w:rFonts w:ascii="Calibri" w:eastAsia="Times New Roman" w:hAnsi="Calibri" w:cs="Calibri"/>
          </w:rPr>
          <w:t>. Accordingly</w:t>
        </w:r>
        <w:r w:rsidR="00B22160" w:rsidRPr="006F3D3E">
          <w:rPr>
            <w:rFonts w:ascii="Calibri" w:eastAsia="Times New Roman" w:hAnsi="Calibri" w:cs="Calibri"/>
          </w:rPr>
          <w:t xml:space="preserve">,  we </w:t>
        </w:r>
        <w:r w:rsidR="00B22160">
          <w:rPr>
            <w:rFonts w:ascii="Calibri" w:eastAsia="Times New Roman" w:hAnsi="Calibri" w:cs="Calibri"/>
          </w:rPr>
          <w:t>used the</w:t>
        </w:r>
        <w:r w:rsidR="00B22160" w:rsidRPr="006F3D3E">
          <w:rPr>
            <w:rFonts w:ascii="Calibri" w:eastAsia="Times New Roman" w:hAnsi="Calibri" w:cs="Calibri"/>
          </w:rPr>
          <w:t xml:space="preserve"> net positive rate</w:t>
        </w:r>
        <w:r w:rsidR="00B22160">
          <w:rPr>
            <w:rFonts w:ascii="Calibri" w:eastAsia="Times New Roman" w:hAnsi="Calibri" w:cs="Calibri"/>
          </w:rPr>
          <w:t xml:space="preserve"> (i.e., the </w:t>
        </w:r>
        <w:r w:rsidR="00B22160" w:rsidRPr="006F3D3E">
          <w:rPr>
            <w:rFonts w:ascii="Calibri" w:eastAsia="Times New Roman" w:hAnsi="Calibri" w:cs="Calibri"/>
          </w:rPr>
          <w:t xml:space="preserve">true positive </w:t>
        </w:r>
        <w:r w:rsidR="00B22160">
          <w:rPr>
            <w:rFonts w:ascii="Calibri" w:eastAsia="Times New Roman" w:hAnsi="Calibri" w:cs="Calibri"/>
          </w:rPr>
          <w:t xml:space="preserve">rate </w:t>
        </w:r>
        <w:r w:rsidR="00B22160" w:rsidRPr="006F3D3E">
          <w:rPr>
            <w:rFonts w:ascii="Calibri" w:eastAsia="Times New Roman" w:hAnsi="Calibri" w:cs="Calibri"/>
          </w:rPr>
          <w:t xml:space="preserve">minus </w:t>
        </w:r>
        <w:r w:rsidR="00B22160">
          <w:rPr>
            <w:rFonts w:ascii="Calibri" w:eastAsia="Times New Roman" w:hAnsi="Calibri" w:cs="Calibri"/>
          </w:rPr>
          <w:t xml:space="preserve">the </w:t>
        </w:r>
        <w:r w:rsidR="00B22160" w:rsidRPr="006F3D3E">
          <w:rPr>
            <w:rFonts w:ascii="Calibri" w:eastAsia="Times New Roman" w:hAnsi="Calibri" w:cs="Calibri"/>
          </w:rPr>
          <w:t>false positive rate</w:t>
        </w:r>
        <w:r w:rsidR="00B22160">
          <w:rPr>
            <w:rFonts w:ascii="Calibri" w:eastAsia="Times New Roman" w:hAnsi="Calibri" w:cs="Calibri"/>
          </w:rPr>
          <w:t>)</w:t>
        </w:r>
        <w:r w:rsidR="00B22160" w:rsidRPr="006F3D3E">
          <w:rPr>
            <w:rFonts w:ascii="Calibri" w:eastAsia="Times New Roman" w:hAnsi="Calibri" w:cs="Calibri"/>
          </w:rPr>
          <w:t xml:space="preserve"> as an overall measure of performance. </w:t>
        </w:r>
      </w:ins>
    </w:p>
    <w:p w14:paraId="70FE75DD" w14:textId="5E260409" w:rsidR="00E613B6" w:rsidDel="00B22160" w:rsidRDefault="00B22160">
      <w:pPr>
        <w:textAlignment w:val="baseline"/>
        <w:rPr>
          <w:del w:id="781" w:author="Author"/>
        </w:rPr>
        <w:pPrChange w:id="782" w:author="Author">
          <w:pPr/>
        </w:pPrChange>
      </w:pPr>
      <w:ins w:id="783" w:author="Author">
        <w:r>
          <w:rPr>
            <w:rFonts w:ascii="Calibri" w:eastAsia="Times New Roman" w:hAnsi="Calibri" w:cs="Calibri"/>
          </w:rPr>
          <w:t>F</w:t>
        </w:r>
        <w:r w:rsidRPr="006F3D3E">
          <w:rPr>
            <w:rFonts w:ascii="Calibri" w:eastAsia="Times New Roman" w:hAnsi="Calibri" w:cs="Calibri"/>
          </w:rPr>
          <w:t>or balanced binary phenotypes (</w:t>
        </w:r>
        <w:r>
          <w:rPr>
            <w:rFonts w:ascii="Calibri" w:eastAsia="Times New Roman" w:hAnsi="Calibri" w:cs="Calibri"/>
          </w:rPr>
          <w:t xml:space="preserve">i.e., a </w:t>
        </w:r>
        <w:r w:rsidRPr="006F3D3E">
          <w:rPr>
            <w:rFonts w:ascii="Calibri" w:eastAsia="Times New Roman" w:hAnsi="Calibri" w:cs="Calibri"/>
          </w:rPr>
          <w:t>50% case rate), the variance loci and genetic main effect</w:t>
        </w:r>
        <w:r>
          <w:rPr>
            <w:rFonts w:ascii="Calibri" w:eastAsia="Times New Roman" w:hAnsi="Calibri" w:cs="Calibri"/>
          </w:rPr>
          <w:t>s</w:t>
        </w:r>
        <w:r w:rsidRPr="006F3D3E">
          <w:rPr>
            <w:rFonts w:ascii="Calibri" w:eastAsia="Times New Roman" w:hAnsi="Calibri" w:cs="Calibri"/>
          </w:rPr>
          <w:t xml:space="preserve"> bec</w:t>
        </w:r>
        <w:r>
          <w:rPr>
            <w:rFonts w:ascii="Calibri" w:eastAsia="Times New Roman" w:hAnsi="Calibri" w:cs="Calibri"/>
          </w:rPr>
          <w:t>a</w:t>
        </w:r>
        <w:r w:rsidRPr="006F3D3E">
          <w:rPr>
            <w:rFonts w:ascii="Calibri" w:eastAsia="Times New Roman" w:hAnsi="Calibri" w:cs="Calibri"/>
          </w:rPr>
          <w:t>me less distinguishable</w:t>
        </w:r>
        <w:r>
          <w:rPr>
            <w:rFonts w:ascii="Calibri" w:eastAsia="Times New Roman" w:hAnsi="Calibri" w:cs="Calibri"/>
          </w:rPr>
          <w:t xml:space="preserve"> as the sample size increased,</w:t>
        </w:r>
        <w:r w:rsidRPr="006F3D3E">
          <w:rPr>
            <w:rFonts w:ascii="Calibri" w:eastAsia="Times New Roman" w:hAnsi="Calibri" w:cs="Calibri"/>
          </w:rPr>
          <w:t xml:space="preserve"> which </w:t>
        </w:r>
        <w:r>
          <w:rPr>
            <w:rFonts w:ascii="Calibri" w:eastAsia="Times New Roman" w:hAnsi="Calibri" w:cs="Calibri"/>
          </w:rPr>
          <w:t>increased the</w:t>
        </w:r>
        <w:r w:rsidRPr="006F3D3E">
          <w:rPr>
            <w:rFonts w:ascii="Calibri" w:eastAsia="Times New Roman" w:hAnsi="Calibri" w:cs="Calibri"/>
          </w:rPr>
          <w:t xml:space="preserve"> false positive rate (panel</w:t>
        </w:r>
        <w:r>
          <w:rPr>
            <w:rFonts w:ascii="Calibri" w:eastAsia="Times New Roman" w:hAnsi="Calibri" w:cs="Calibri"/>
          </w:rPr>
          <w:t xml:space="preserve">s </w:t>
        </w:r>
        <w:r w:rsidRPr="006F3D3E">
          <w:rPr>
            <w:rFonts w:ascii="Calibri" w:eastAsia="Times New Roman" w:hAnsi="Calibri" w:cs="Calibri"/>
          </w:rPr>
          <w:t xml:space="preserve"> 1 and 3</w:t>
        </w:r>
        <w:r>
          <w:rPr>
            <w:rFonts w:ascii="Calibri" w:eastAsia="Times New Roman" w:hAnsi="Calibri" w:cs="Calibri"/>
          </w:rPr>
          <w:t xml:space="preserve"> of Figure 4b</w:t>
        </w:r>
        <w:r w:rsidRPr="006F3D3E">
          <w:rPr>
            <w:rFonts w:ascii="Calibri" w:eastAsia="Times New Roman" w:hAnsi="Calibri" w:cs="Calibri"/>
          </w:rPr>
          <w:t xml:space="preserve">) at the cost of </w:t>
        </w:r>
        <w:r>
          <w:rPr>
            <w:rFonts w:ascii="Calibri" w:eastAsia="Times New Roman" w:hAnsi="Calibri" w:cs="Calibri"/>
          </w:rPr>
          <w:t xml:space="preserve">the </w:t>
        </w:r>
        <w:r w:rsidRPr="006F3D3E">
          <w:rPr>
            <w:rFonts w:ascii="Calibri" w:eastAsia="Times New Roman" w:hAnsi="Calibri" w:cs="Calibri"/>
          </w:rPr>
          <w:t>net positive rate (panel</w:t>
        </w:r>
        <w:r>
          <w:rPr>
            <w:rFonts w:ascii="Calibri" w:eastAsia="Times New Roman" w:hAnsi="Calibri" w:cs="Calibri"/>
          </w:rPr>
          <w:t>s</w:t>
        </w:r>
        <w:r w:rsidRPr="006F3D3E">
          <w:rPr>
            <w:rFonts w:ascii="Calibri" w:eastAsia="Times New Roman" w:hAnsi="Calibri" w:cs="Calibri"/>
          </w:rPr>
          <w:t xml:space="preserve"> 2 and 4</w:t>
        </w:r>
        <w:r>
          <w:rPr>
            <w:rFonts w:ascii="Calibri" w:eastAsia="Times New Roman" w:hAnsi="Calibri" w:cs="Calibri"/>
          </w:rPr>
          <w:t xml:space="preserve"> of Figure 4b</w:t>
        </w:r>
        <w:r w:rsidRPr="006F3D3E">
          <w:rPr>
            <w:rFonts w:ascii="Calibri" w:eastAsia="Times New Roman" w:hAnsi="Calibri" w:cs="Calibri"/>
          </w:rPr>
          <w:t>).</w:t>
        </w:r>
        <w:r w:rsidRPr="006F3D3E">
          <w:rPr>
            <w:rFonts w:ascii="Calibri" w:eastAsia="Times New Roman" w:hAnsi="Calibri" w:cs="Calibri"/>
            <w:shd w:val="clear" w:color="auto" w:fill="FFFF00"/>
          </w:rPr>
          <w:t xml:space="preserve"> As a result, </w:t>
        </w:r>
        <w:r>
          <w:rPr>
            <w:rFonts w:ascii="Calibri" w:eastAsia="Times New Roman" w:hAnsi="Calibri" w:cs="Calibri"/>
            <w:shd w:val="clear" w:color="auto" w:fill="FFFF00"/>
          </w:rPr>
          <w:t xml:space="preserve">with the </w:t>
        </w:r>
        <w:r w:rsidRPr="006F3D3E">
          <w:rPr>
            <w:rFonts w:ascii="Calibri" w:eastAsia="Times New Roman" w:hAnsi="Calibri" w:cs="Calibri"/>
            <w:shd w:val="clear" w:color="auto" w:fill="FFFF00"/>
          </w:rPr>
          <w:t>except</w:t>
        </w:r>
        <w:r>
          <w:rPr>
            <w:rFonts w:ascii="Calibri" w:eastAsia="Times New Roman" w:hAnsi="Calibri" w:cs="Calibri"/>
            <w:shd w:val="clear" w:color="auto" w:fill="FFFF00"/>
          </w:rPr>
          <w:t>ion of</w:t>
        </w:r>
        <w:r w:rsidRPr="006F3D3E">
          <w:rPr>
            <w:rFonts w:ascii="Calibri" w:eastAsia="Times New Roman" w:hAnsi="Calibri" w:cs="Calibri"/>
            <w:shd w:val="clear" w:color="auto" w:fill="FFFF00"/>
          </w:rPr>
          <w:t xml:space="preserve"> VLA</w:t>
        </w:r>
        <w:r>
          <w:rPr>
            <w:rFonts w:ascii="Calibri" w:eastAsia="Times New Roman" w:hAnsi="Calibri" w:cs="Calibri"/>
            <w:shd w:val="clear" w:color="auto" w:fill="FFFF00"/>
          </w:rPr>
          <w:t xml:space="preserve">, none of the tests were able to </w:t>
        </w:r>
        <w:r w:rsidRPr="006F3D3E">
          <w:rPr>
            <w:rFonts w:ascii="Calibri" w:eastAsia="Times New Roman" w:hAnsi="Calibri" w:cs="Calibri"/>
            <w:shd w:val="clear" w:color="auto" w:fill="FFFF00"/>
          </w:rPr>
          <w:t xml:space="preserve">control </w:t>
        </w:r>
        <w:r>
          <w:rPr>
            <w:rFonts w:ascii="Calibri" w:eastAsia="Times New Roman" w:hAnsi="Calibri" w:cs="Calibri"/>
            <w:shd w:val="clear" w:color="auto" w:fill="FFFF00"/>
          </w:rPr>
          <w:t>the</w:t>
        </w:r>
        <w:r w:rsidRPr="006F3D3E">
          <w:rPr>
            <w:rFonts w:ascii="Calibri" w:eastAsia="Times New Roman" w:hAnsi="Calibri" w:cs="Calibri"/>
            <w:shd w:val="clear" w:color="auto" w:fill="FFFF00"/>
          </w:rPr>
          <w:t xml:space="preserve"> false positive rate. VLA again</w:t>
        </w:r>
        <w:r>
          <w:rPr>
            <w:rFonts w:ascii="Calibri" w:eastAsia="Times New Roman" w:hAnsi="Calibri" w:cs="Calibri"/>
            <w:shd w:val="clear" w:color="auto" w:fill="FFFF00"/>
          </w:rPr>
          <w:t xml:space="preserve"> had</w:t>
        </w:r>
        <w:r w:rsidRPr="006F3D3E">
          <w:rPr>
            <w:rFonts w:ascii="Calibri" w:eastAsia="Times New Roman" w:hAnsi="Calibri" w:cs="Calibri"/>
            <w:shd w:val="clear" w:color="auto" w:fill="FFFF00"/>
          </w:rPr>
          <w:t xml:space="preserve"> the best </w:t>
        </w:r>
        <w:r>
          <w:rPr>
            <w:rFonts w:ascii="Calibri" w:eastAsia="Times New Roman" w:hAnsi="Calibri" w:cs="Calibri"/>
            <w:shd w:val="clear" w:color="auto" w:fill="FFFF00"/>
          </w:rPr>
          <w:t>performance in detecting</w:t>
        </w:r>
        <w:r w:rsidRPr="006F3D3E">
          <w:rPr>
            <w:rFonts w:ascii="Calibri" w:eastAsia="Times New Roman" w:hAnsi="Calibri" w:cs="Calibri"/>
            <w:shd w:val="clear" w:color="auto" w:fill="FFFF00"/>
          </w:rPr>
          <w:t xml:space="preserve"> true candidate SNPs </w:t>
        </w:r>
        <w:r>
          <w:rPr>
            <w:rFonts w:ascii="Calibri" w:eastAsia="Times New Roman" w:hAnsi="Calibri" w:cs="Calibri"/>
            <w:shd w:val="clear" w:color="auto" w:fill="FFFF00"/>
          </w:rPr>
          <w:t>for</w:t>
        </w:r>
        <w:r w:rsidRPr="006F3D3E">
          <w:rPr>
            <w:rFonts w:ascii="Calibri" w:eastAsia="Times New Roman" w:hAnsi="Calibri" w:cs="Calibri"/>
            <w:shd w:val="clear" w:color="auto" w:fill="FFFF00"/>
          </w:rPr>
          <w:t xml:space="preserve"> pure GxE effect</w:t>
        </w:r>
        <w:r>
          <w:rPr>
            <w:rFonts w:ascii="Calibri" w:eastAsia="Times New Roman" w:hAnsi="Calibri" w:cs="Calibri"/>
            <w:shd w:val="clear" w:color="auto" w:fill="FFFF00"/>
          </w:rPr>
          <w:t>s</w:t>
        </w:r>
        <w:r w:rsidRPr="006F3D3E">
          <w:rPr>
            <w:rFonts w:ascii="Calibri" w:eastAsia="Times New Roman" w:hAnsi="Calibri" w:cs="Calibri"/>
            <w:shd w:val="clear" w:color="auto" w:fill="FFFF00"/>
          </w:rPr>
          <w:t xml:space="preserve"> (solid red line in panel 2</w:t>
        </w:r>
        <w:r>
          <w:rPr>
            <w:rFonts w:ascii="Calibri" w:eastAsia="Times New Roman" w:hAnsi="Calibri" w:cs="Calibri"/>
            <w:shd w:val="clear" w:color="auto" w:fill="FFFF00"/>
          </w:rPr>
          <w:t xml:space="preserve"> of </w:t>
        </w:r>
        <w:r w:rsidRPr="006F3D3E">
          <w:rPr>
            <w:rFonts w:ascii="Calibri" w:eastAsia="Times New Roman" w:hAnsi="Calibri" w:cs="Calibri"/>
          </w:rPr>
          <w:t>Figure 4b). </w:t>
        </w:r>
      </w:ins>
      <w:del w:id="784" w:author="Author">
        <w:r w:rsidR="0036634B" w:rsidDel="00B22160">
          <w:delText xml:space="preserve">A </w:delText>
        </w:r>
        <w:r w:rsidR="00EB5990" w:rsidDel="00B22160">
          <w:delText>test</w:delText>
        </w:r>
        <w:r w:rsidR="0036634B" w:rsidDel="00B22160">
          <w:delText xml:space="preserve"> is superior if it exerts higher true positive rate (power) while controlling the false positive rate </w:delText>
        </w:r>
        <w:r w:rsidR="005056C0" w:rsidDel="00B22160">
          <w:delText>(type 1 error)</w:delText>
        </w:r>
        <w:r w:rsidR="00E14FFE" w:rsidDel="00B22160">
          <w:delText>, therefore, w</w:delText>
        </w:r>
        <w:r w:rsidR="007E2B4A" w:rsidDel="00B22160">
          <w:delText xml:space="preserve">e </w:delText>
        </w:r>
        <w:r w:rsidR="006A7FE7" w:rsidDel="00B22160">
          <w:delText xml:space="preserve">treat </w:delText>
        </w:r>
        <w:r w:rsidR="007E2B4A" w:rsidDel="00B22160">
          <w:delText xml:space="preserve">net positive </w:delText>
        </w:r>
        <w:r w:rsidR="00F55347" w:rsidDel="00B22160">
          <w:delText>rate</w:delText>
        </w:r>
        <w:r w:rsidR="00474857" w:rsidDel="00B22160">
          <w:delText>, that is</w:delText>
        </w:r>
        <w:r w:rsidR="006A7FE7" w:rsidDel="00B22160">
          <w:delText xml:space="preserve">, </w:delText>
        </w:r>
        <w:r w:rsidR="0036634B" w:rsidDel="00B22160">
          <w:delText>true positive minus false positive rate</w:delText>
        </w:r>
        <w:r w:rsidR="006B47EE" w:rsidDel="00B22160">
          <w:delText xml:space="preserve">, </w:delText>
        </w:r>
        <w:r w:rsidR="006A7FE7" w:rsidDel="00B22160">
          <w:delText>as a</w:delText>
        </w:r>
        <w:r w:rsidR="00FA519C" w:rsidDel="00B22160">
          <w:delText xml:space="preserve">n overall measure of </w:delText>
        </w:r>
        <w:r w:rsidR="00D673B5" w:rsidDel="00B22160">
          <w:delText>performance</w:delText>
        </w:r>
        <w:r w:rsidR="00467D69" w:rsidDel="00B22160">
          <w:delText>.</w:delText>
        </w:r>
      </w:del>
    </w:p>
    <w:p w14:paraId="5EDD1212" w14:textId="01A51F84" w:rsidR="0036634B" w:rsidDel="0087743F" w:rsidRDefault="00467D69" w:rsidP="00C750C1">
      <w:pPr>
        <w:rPr>
          <w:del w:id="785" w:author="Author"/>
        </w:rPr>
      </w:pPr>
      <w:commentRangeStart w:id="786"/>
      <w:del w:id="787" w:author="Author">
        <w:r w:rsidRPr="00DA1D37" w:rsidDel="0087743F">
          <w:rPr>
            <w:highlight w:val="yellow"/>
          </w:rPr>
          <w:delText xml:space="preserve">In this section, </w:delText>
        </w:r>
        <w:r w:rsidR="00D673B5" w:rsidRPr="00DA1D37" w:rsidDel="0087743F">
          <w:rPr>
            <w:highlight w:val="yellow"/>
          </w:rPr>
          <w:delText xml:space="preserve">we report </w:delText>
        </w:r>
        <w:r w:rsidR="003A338F" w:rsidRPr="00DA1D37" w:rsidDel="0087743F">
          <w:rPr>
            <w:highlight w:val="yellow"/>
          </w:rPr>
          <w:delText xml:space="preserve">the </w:delText>
        </w:r>
        <w:r w:rsidR="00D673B5" w:rsidRPr="00DA1D37" w:rsidDel="0087743F">
          <w:rPr>
            <w:highlight w:val="yellow"/>
          </w:rPr>
          <w:delText xml:space="preserve">false positive and net positive rate </w:delText>
        </w:r>
        <w:r w:rsidR="00492166" w:rsidRPr="00DA1D37" w:rsidDel="0087743F">
          <w:rPr>
            <w:highlight w:val="yellow"/>
          </w:rPr>
          <w:delText xml:space="preserve">regarding </w:delText>
        </w:r>
        <w:r w:rsidR="006B47EE" w:rsidRPr="00DA1D37" w:rsidDel="0087743F">
          <w:rPr>
            <w:highlight w:val="yellow"/>
          </w:rPr>
          <w:delText>additive</w:delText>
        </w:r>
        <w:r w:rsidR="002D5FCB" w:rsidRPr="00DA1D37" w:rsidDel="0087743F">
          <w:rPr>
            <w:highlight w:val="yellow"/>
          </w:rPr>
          <w:delText xml:space="preserve"> </w:delText>
        </w:r>
        <w:r w:rsidR="00866FB0" w:rsidRPr="00DA1D37" w:rsidDel="0087743F">
          <w:rPr>
            <w:highlight w:val="yellow"/>
          </w:rPr>
          <w:delText>variance loci (</w:delText>
        </w:r>
        <w:r w:rsidR="002D5FCB" w:rsidRPr="00DA1D37" w:rsidDel="0087743F">
          <w:rPr>
            <w:highlight w:val="yellow"/>
          </w:rPr>
          <w:delText>scenario</w:delText>
        </w:r>
        <w:r w:rsidR="00866FB0" w:rsidRPr="00DA1D37" w:rsidDel="0087743F">
          <w:rPr>
            <w:highlight w:val="yellow"/>
          </w:rPr>
          <w:delText xml:space="preserve"> (1) and (2)</w:delText>
        </w:r>
        <w:r w:rsidR="00DA1D37" w:rsidRPr="00DA1D37" w:rsidDel="0087743F">
          <w:rPr>
            <w:highlight w:val="yellow"/>
          </w:rPr>
          <w:delText xml:space="preserve"> and null</w:delText>
        </w:r>
        <w:r w:rsidR="00866FB0" w:rsidRPr="00DA1D37" w:rsidDel="0087743F">
          <w:rPr>
            <w:highlight w:val="yellow"/>
          </w:rPr>
          <w:delText>)</w:delText>
        </w:r>
        <w:r w:rsidR="00DD4D4D" w:rsidRPr="00DA1D37" w:rsidDel="0087743F">
          <w:rPr>
            <w:highlight w:val="yellow"/>
          </w:rPr>
          <w:delText xml:space="preserve"> that motivated VLA’s upwardness test</w:delText>
        </w:r>
        <w:r w:rsidR="002D5FCB" w:rsidRPr="00DA1D37" w:rsidDel="0087743F">
          <w:rPr>
            <w:highlight w:val="yellow"/>
          </w:rPr>
          <w:delText>. The full report</w:delText>
        </w:r>
        <w:r w:rsidR="00351BEB" w:rsidRPr="00DA1D37" w:rsidDel="0087743F">
          <w:rPr>
            <w:highlight w:val="yellow"/>
          </w:rPr>
          <w:delText>s</w:delText>
        </w:r>
        <w:r w:rsidR="002D5FCB" w:rsidRPr="00DA1D37" w:rsidDel="0087743F">
          <w:rPr>
            <w:highlight w:val="yellow"/>
          </w:rPr>
          <w:delText xml:space="preserve"> </w:delText>
        </w:r>
        <w:r w:rsidR="00351BEB" w:rsidRPr="00DA1D37" w:rsidDel="0087743F">
          <w:rPr>
            <w:highlight w:val="yellow"/>
          </w:rPr>
          <w:delText>with</w:delText>
        </w:r>
        <w:r w:rsidR="00E4784A" w:rsidRPr="00DA1D37" w:rsidDel="0087743F">
          <w:rPr>
            <w:highlight w:val="yellow"/>
          </w:rPr>
          <w:delText xml:space="preserve"> </w:delText>
        </w:r>
        <w:r w:rsidR="00C07F97" w:rsidRPr="00DA1D37" w:rsidDel="0087743F">
          <w:rPr>
            <w:highlight w:val="yellow"/>
          </w:rPr>
          <w:delText>false positive</w:delText>
        </w:r>
        <w:r w:rsidR="0084176D" w:rsidRPr="00DA1D37" w:rsidDel="0087743F">
          <w:rPr>
            <w:highlight w:val="yellow"/>
          </w:rPr>
          <w:delText xml:space="preserve"> rate</w:delText>
        </w:r>
        <w:r w:rsidR="00E4784A" w:rsidRPr="00DA1D37" w:rsidDel="0087743F">
          <w:rPr>
            <w:highlight w:val="yellow"/>
          </w:rPr>
          <w:delText xml:space="preserve"> and multiplicative </w:delText>
        </w:r>
        <w:r w:rsidR="00492166" w:rsidRPr="00DA1D37" w:rsidDel="0087743F">
          <w:rPr>
            <w:highlight w:val="yellow"/>
          </w:rPr>
          <w:delText>variance loci (</w:delText>
        </w:r>
        <w:r w:rsidR="003A338F" w:rsidRPr="00DA1D37" w:rsidDel="0087743F">
          <w:rPr>
            <w:highlight w:val="yellow"/>
          </w:rPr>
          <w:delText xml:space="preserve">scenarios </w:delText>
        </w:r>
        <w:r w:rsidR="00492166" w:rsidRPr="00DA1D37" w:rsidDel="0087743F">
          <w:rPr>
            <w:highlight w:val="yellow"/>
          </w:rPr>
          <w:delText xml:space="preserve">(3)) </w:delText>
        </w:r>
        <w:r w:rsidR="003A338F" w:rsidRPr="00DA1D37" w:rsidDel="0087743F">
          <w:rPr>
            <w:highlight w:val="yellow"/>
          </w:rPr>
          <w:delText>are available in supplement 1.</w:delText>
        </w:r>
      </w:del>
    </w:p>
    <w:p w14:paraId="448279AE" w14:textId="6B81C12C" w:rsidR="0036634B" w:rsidDel="0087743F" w:rsidRDefault="00C51968" w:rsidP="00C750C1">
      <w:pPr>
        <w:rPr>
          <w:del w:id="788" w:author="Author"/>
          <w:noProof/>
        </w:rPr>
      </w:pPr>
      <w:del w:id="789" w:author="Author">
        <w:r w:rsidDel="0087743F">
          <w:rPr>
            <w:highlight w:val="yellow"/>
          </w:rPr>
          <w:delText>Figure 2</w:delText>
        </w:r>
        <w:r w:rsidR="0036634B" w:rsidRPr="007D36C7" w:rsidDel="0087743F">
          <w:rPr>
            <w:highlight w:val="yellow"/>
          </w:rPr>
          <w:delText xml:space="preserve">a </w:delText>
        </w:r>
        <w:r w:rsidR="008128AF" w:rsidRPr="007D36C7" w:rsidDel="0087743F">
          <w:rPr>
            <w:highlight w:val="yellow"/>
          </w:rPr>
          <w:delText>shows</w:delText>
        </w:r>
        <w:r w:rsidR="0036634B" w:rsidRPr="007D36C7" w:rsidDel="0087743F">
          <w:rPr>
            <w:highlight w:val="yellow"/>
          </w:rPr>
          <w:delText xml:space="preserve"> the performance for Gaussian phenotypes</w:delText>
        </w:r>
        <w:r w:rsidR="005A5300" w:rsidRPr="007D36C7" w:rsidDel="0087743F">
          <w:rPr>
            <w:highlight w:val="yellow"/>
          </w:rPr>
          <w:delText xml:space="preserve">, where </w:delText>
        </w:r>
        <w:r w:rsidR="008516D8" w:rsidRPr="007D36C7" w:rsidDel="0087743F">
          <w:rPr>
            <w:highlight w:val="yellow"/>
          </w:rPr>
          <w:delText xml:space="preserve">all </w:delText>
        </w:r>
        <w:r w:rsidR="00D93E72" w:rsidRPr="007D36C7" w:rsidDel="0087743F">
          <w:rPr>
            <w:highlight w:val="yellow"/>
          </w:rPr>
          <w:delText>tests</w:delText>
        </w:r>
        <w:r w:rsidR="008516D8" w:rsidRPr="007D36C7" w:rsidDel="0087743F">
          <w:rPr>
            <w:highlight w:val="yellow"/>
          </w:rPr>
          <w:delText xml:space="preserve"> controlled </w:delText>
        </w:r>
        <w:r w:rsidR="005A5300" w:rsidRPr="007D36C7" w:rsidDel="0087743F">
          <w:rPr>
            <w:highlight w:val="yellow"/>
          </w:rPr>
          <w:delText>the false positive rate</w:delText>
        </w:r>
        <w:r w:rsidR="00581E71" w:rsidRPr="007D36C7" w:rsidDel="0087743F">
          <w:rPr>
            <w:highlight w:val="yellow"/>
          </w:rPr>
          <w:delText>s</w:delText>
        </w:r>
        <w:r w:rsidR="005A5300" w:rsidRPr="007D36C7" w:rsidDel="0087743F">
          <w:rPr>
            <w:highlight w:val="yellow"/>
          </w:rPr>
          <w:delText xml:space="preserve"> </w:delText>
        </w:r>
        <w:r w:rsidR="00D930FE" w:rsidRPr="007D36C7" w:rsidDel="0087743F">
          <w:rPr>
            <w:highlight w:val="yellow"/>
          </w:rPr>
          <w:delText>except DGLM</w:delText>
        </w:r>
        <w:r w:rsidR="00351BEB" w:rsidRPr="007D36C7" w:rsidDel="0087743F">
          <w:rPr>
            <w:highlight w:val="yellow"/>
          </w:rPr>
          <w:delText xml:space="preserve"> </w:delText>
        </w:r>
        <w:r w:rsidR="00D93E72" w:rsidRPr="007D36C7" w:rsidDel="0087743F">
          <w:rPr>
            <w:highlight w:val="yellow"/>
          </w:rPr>
          <w:delText>with</w:delText>
        </w:r>
        <w:r w:rsidR="00351BEB" w:rsidRPr="007D36C7" w:rsidDel="0087743F">
          <w:rPr>
            <w:highlight w:val="yellow"/>
          </w:rPr>
          <w:delText xml:space="preserve"> </w:delText>
        </w:r>
        <w:r w:rsidR="00D93E72" w:rsidRPr="007D36C7" w:rsidDel="0087743F">
          <w:rPr>
            <w:highlight w:val="yellow"/>
          </w:rPr>
          <w:delText>same samples</w:delText>
        </w:r>
        <w:r w:rsidR="00F90318" w:rsidRPr="007D36C7" w:rsidDel="0087743F">
          <w:rPr>
            <w:highlight w:val="yellow"/>
          </w:rPr>
          <w:delText xml:space="preserve"> (panel 1 and 3)</w:delText>
        </w:r>
        <w:r w:rsidR="00D930FE" w:rsidRPr="007D36C7" w:rsidDel="0087743F">
          <w:rPr>
            <w:highlight w:val="yellow"/>
          </w:rPr>
          <w:delText xml:space="preserve">. </w:delText>
        </w:r>
        <w:r w:rsidR="0036634B" w:rsidRPr="007D36C7" w:rsidDel="0087743F">
          <w:rPr>
            <w:highlight w:val="yellow"/>
          </w:rPr>
          <w:delText xml:space="preserve">When </w:delText>
        </w:r>
        <w:r w:rsidR="00F767AE" w:rsidRPr="007D36C7" w:rsidDel="0087743F">
          <w:rPr>
            <w:highlight w:val="yellow"/>
          </w:rPr>
          <w:delText xml:space="preserve">variance loci were induced by </w:delText>
        </w:r>
        <w:r w:rsidR="0036634B" w:rsidRPr="007D36C7" w:rsidDel="0087743F">
          <w:rPr>
            <w:highlight w:val="yellow"/>
          </w:rPr>
          <w:delText xml:space="preserve">pure GxE, VLA gave the </w:delText>
        </w:r>
        <w:r w:rsidR="00ED13DA" w:rsidRPr="007D36C7" w:rsidDel="0087743F">
          <w:rPr>
            <w:highlight w:val="yellow"/>
          </w:rPr>
          <w:delText xml:space="preserve">highest </w:delText>
        </w:r>
        <w:r w:rsidR="00A01D19" w:rsidDel="0087743F">
          <w:rPr>
            <w:highlight w:val="yellow"/>
          </w:rPr>
          <w:delText xml:space="preserve">performance in detecting candidate SNPs </w:delText>
        </w:r>
        <w:r w:rsidR="00364BE7" w:rsidRPr="007D36C7" w:rsidDel="0087743F">
          <w:rPr>
            <w:highlight w:val="yellow"/>
          </w:rPr>
          <w:delText>(</w:delText>
        </w:r>
        <w:r w:rsidR="007D36C7" w:rsidRPr="007D36C7" w:rsidDel="0087743F">
          <w:rPr>
            <w:highlight w:val="yellow"/>
          </w:rPr>
          <w:delText xml:space="preserve">red solid line in </w:delText>
        </w:r>
        <w:r w:rsidR="009849DE" w:rsidDel="0087743F">
          <w:rPr>
            <w:highlight w:val="yellow"/>
          </w:rPr>
          <w:delText>column</w:delText>
        </w:r>
        <w:r w:rsidR="00364BE7" w:rsidRPr="007D36C7" w:rsidDel="0087743F">
          <w:rPr>
            <w:highlight w:val="yellow"/>
          </w:rPr>
          <w:delText xml:space="preserve"> 2).</w:delText>
        </w:r>
        <w:r w:rsidR="0036634B" w:rsidRPr="007D36C7" w:rsidDel="0087743F">
          <w:rPr>
            <w:highlight w:val="yellow"/>
          </w:rPr>
          <w:delText xml:space="preserve"> </w:delText>
        </w:r>
        <w:r w:rsidR="00364BE7" w:rsidRPr="007D36C7" w:rsidDel="0087743F">
          <w:rPr>
            <w:highlight w:val="yellow"/>
          </w:rPr>
          <w:delText>W</w:delText>
        </w:r>
        <w:r w:rsidR="0036634B" w:rsidRPr="007D36C7" w:rsidDel="0087743F">
          <w:rPr>
            <w:highlight w:val="yellow"/>
          </w:rPr>
          <w:delText xml:space="preserve">ith </w:delText>
        </w:r>
        <w:r w:rsidR="00ED13DA" w:rsidRPr="007D36C7" w:rsidDel="0087743F">
          <w:rPr>
            <w:highlight w:val="yellow"/>
          </w:rPr>
          <w:delText xml:space="preserve">coexisting </w:delText>
        </w:r>
        <w:r w:rsidR="0036634B" w:rsidRPr="007D36C7" w:rsidDel="0087743F">
          <w:rPr>
            <w:highlight w:val="yellow"/>
          </w:rPr>
          <w:delText xml:space="preserve">environmental main effect, </w:delText>
        </w:r>
        <w:r w:rsidR="00364BE7" w:rsidRPr="007D36C7" w:rsidDel="0087743F">
          <w:rPr>
            <w:highlight w:val="yellow"/>
          </w:rPr>
          <w:delText xml:space="preserve">VLA is less sensitive </w:delText>
        </w:r>
        <w:r w:rsidR="0036634B" w:rsidRPr="007D36C7" w:rsidDel="0087743F">
          <w:rPr>
            <w:highlight w:val="yellow"/>
          </w:rPr>
          <w:delText>(</w:delText>
        </w:r>
        <w:r w:rsidR="008E634F" w:rsidDel="0087743F">
          <w:rPr>
            <w:highlight w:val="yellow"/>
          </w:rPr>
          <w:delText>panel</w:delText>
        </w:r>
        <w:r w:rsidR="0023161F" w:rsidRPr="007D36C7" w:rsidDel="0087743F">
          <w:rPr>
            <w:highlight w:val="yellow"/>
          </w:rPr>
          <w:delText xml:space="preserve"> 4</w:delText>
        </w:r>
        <w:r w:rsidR="0036634B" w:rsidRPr="007D36C7" w:rsidDel="0087743F">
          <w:rPr>
            <w:highlight w:val="yellow"/>
          </w:rPr>
          <w:delText>).</w:delText>
        </w:r>
        <w:r w:rsidR="00BE072E" w:rsidRPr="00BE072E" w:rsidDel="0087743F">
          <w:rPr>
            <w:noProof/>
          </w:rPr>
          <w:delText xml:space="preserve"> </w:delText>
        </w:r>
      </w:del>
    </w:p>
    <w:p w14:paraId="61ABA572" w14:textId="6BDCAEAA" w:rsidR="00B51DC5" w:rsidDel="0087743F" w:rsidRDefault="00B51DC5" w:rsidP="00C750C1">
      <w:pPr>
        <w:rPr>
          <w:del w:id="790" w:author="Author"/>
        </w:rPr>
      </w:pPr>
    </w:p>
    <w:p w14:paraId="1220713D" w14:textId="05A7B234" w:rsidR="0036634B" w:rsidDel="0087743F" w:rsidRDefault="00C51968" w:rsidP="00C750C1">
      <w:pPr>
        <w:rPr>
          <w:del w:id="791" w:author="Author"/>
        </w:rPr>
      </w:pPr>
      <w:del w:id="792" w:author="Author">
        <w:r w:rsidDel="0087743F">
          <w:delText>Figure 2</w:delText>
        </w:r>
        <w:r w:rsidR="0036634B" w:rsidDel="0087743F">
          <w:delText xml:space="preserve">b </w:delText>
        </w:r>
        <w:r w:rsidR="00D9059E" w:rsidDel="0087743F">
          <w:delText>shows</w:delText>
        </w:r>
        <w:r w:rsidR="0036634B" w:rsidDel="0087743F">
          <w:delText xml:space="preserve"> the performance for balanced binary phenotypes (</w:delText>
        </w:r>
        <w:r w:rsidR="0036634B" w:rsidDel="0087743F">
          <w:rPr>
            <w:bCs/>
          </w:rPr>
          <w:delText>50% case rate)</w:delText>
        </w:r>
        <w:r w:rsidR="0036634B" w:rsidDel="0087743F">
          <w:delText xml:space="preserve">. </w:delText>
        </w:r>
        <w:r w:rsidR="00585E99" w:rsidDel="0087743F">
          <w:delText xml:space="preserve">With </w:delText>
        </w:r>
        <w:r w:rsidR="00006163" w:rsidDel="0087743F">
          <w:delText xml:space="preserve">growing </w:delText>
        </w:r>
        <w:r w:rsidR="00585E99" w:rsidDel="0087743F">
          <w:delText>sample</w:delText>
        </w:r>
        <w:r w:rsidR="00006163" w:rsidDel="0087743F">
          <w:delText xml:space="preserve"> sizes</w:delText>
        </w:r>
        <w:r w:rsidR="00585E99" w:rsidDel="0087743F">
          <w:delText xml:space="preserve">, the variance loci and genetic main effect become less distinguishable, </w:delText>
        </w:r>
        <w:r w:rsidR="003B0FE4" w:rsidDel="0087743F">
          <w:delText xml:space="preserve">which </w:delText>
        </w:r>
        <w:r w:rsidR="00924381" w:rsidDel="0087743F">
          <w:delText>elevat</w:delText>
        </w:r>
        <w:r w:rsidR="003B0FE4" w:rsidDel="0087743F">
          <w:delText>ed</w:delText>
        </w:r>
        <w:r w:rsidR="00924381" w:rsidDel="0087743F">
          <w:delText xml:space="preserve"> false positive rate </w:delText>
        </w:r>
        <w:r w:rsidR="00872C57" w:rsidDel="0087743F">
          <w:delText>(</w:delText>
        </w:r>
        <w:r w:rsidR="006F0239" w:rsidDel="0087743F">
          <w:delText>column</w:delText>
        </w:r>
        <w:r w:rsidR="00872C57" w:rsidDel="0087743F">
          <w:delText xml:space="preserve"> 1 and 3) </w:delText>
        </w:r>
        <w:r w:rsidR="00006163" w:rsidDel="0087743F">
          <w:delText xml:space="preserve">at the </w:delText>
        </w:r>
        <w:r w:rsidR="00234DBA" w:rsidDel="0087743F">
          <w:delText>cost</w:delText>
        </w:r>
        <w:r w:rsidR="00006163" w:rsidDel="0087743F">
          <w:delText xml:space="preserve"> of</w:delText>
        </w:r>
        <w:r w:rsidR="00234DBA" w:rsidDel="0087743F">
          <w:delText xml:space="preserve"> </w:delText>
        </w:r>
        <w:r w:rsidR="00585E99" w:rsidDel="0087743F">
          <w:delText>net positive rate</w:delText>
        </w:r>
        <w:r w:rsidR="00006163" w:rsidDel="0087743F">
          <w:delText xml:space="preserve"> (</w:delText>
        </w:r>
        <w:r w:rsidR="006F0239" w:rsidDel="0087743F">
          <w:delText>column</w:delText>
        </w:r>
        <w:r w:rsidR="00006163" w:rsidDel="0087743F">
          <w:delText xml:space="preserve"> 2 and 4)</w:delText>
        </w:r>
        <w:r w:rsidR="00585E99" w:rsidDel="0087743F">
          <w:delText>.</w:delText>
        </w:r>
        <w:r w:rsidR="00EC220F" w:rsidRPr="00077A32" w:rsidDel="0087743F">
          <w:rPr>
            <w:highlight w:val="yellow"/>
          </w:rPr>
          <w:delText xml:space="preserve"> </w:delText>
        </w:r>
        <w:r w:rsidR="006053D5" w:rsidDel="0087743F">
          <w:rPr>
            <w:highlight w:val="yellow"/>
          </w:rPr>
          <w:delText>As a result, a</w:delText>
        </w:r>
        <w:r w:rsidR="006053D5" w:rsidRPr="00077A32" w:rsidDel="0087743F">
          <w:rPr>
            <w:highlight w:val="yellow"/>
          </w:rPr>
          <w:delText>ll tests except VLA lost control of false positive rate</w:delText>
        </w:r>
        <w:r w:rsidR="00EC220F" w:rsidRPr="00077A32" w:rsidDel="0087743F">
          <w:rPr>
            <w:highlight w:val="yellow"/>
          </w:rPr>
          <w:delText xml:space="preserve">. </w:delText>
        </w:r>
        <w:r w:rsidR="0036634B" w:rsidRPr="00077A32" w:rsidDel="0087743F">
          <w:rPr>
            <w:highlight w:val="yellow"/>
          </w:rPr>
          <w:delText xml:space="preserve">VLA </w:delText>
        </w:r>
        <w:r w:rsidR="00EC220F" w:rsidRPr="00077A32" w:rsidDel="0087743F">
          <w:rPr>
            <w:highlight w:val="yellow"/>
          </w:rPr>
          <w:delText xml:space="preserve">again </w:delText>
        </w:r>
        <w:r w:rsidR="00B4380D" w:rsidRPr="00077A32" w:rsidDel="0087743F">
          <w:rPr>
            <w:highlight w:val="yellow"/>
          </w:rPr>
          <w:delText xml:space="preserve">was </w:delText>
        </w:r>
        <w:r w:rsidR="0036634B" w:rsidRPr="00077A32" w:rsidDel="0087743F">
          <w:rPr>
            <w:highlight w:val="yellow"/>
          </w:rPr>
          <w:delText xml:space="preserve">the best detector </w:delText>
        </w:r>
        <w:r w:rsidR="00AD233D" w:rsidRPr="00077A32" w:rsidDel="0087743F">
          <w:rPr>
            <w:highlight w:val="yellow"/>
          </w:rPr>
          <w:delText xml:space="preserve">of </w:delText>
        </w:r>
        <w:r w:rsidR="00A01D19" w:rsidRPr="00077A32" w:rsidDel="0087743F">
          <w:rPr>
            <w:highlight w:val="yellow"/>
          </w:rPr>
          <w:delText xml:space="preserve">true </w:delText>
        </w:r>
        <w:r w:rsidR="0036634B" w:rsidRPr="00077A32" w:rsidDel="0087743F">
          <w:rPr>
            <w:highlight w:val="yellow"/>
          </w:rPr>
          <w:delText xml:space="preserve">candidate SNPs </w:delText>
        </w:r>
        <w:r w:rsidR="00AD233D" w:rsidRPr="00077A32" w:rsidDel="0087743F">
          <w:rPr>
            <w:highlight w:val="yellow"/>
          </w:rPr>
          <w:delText xml:space="preserve">with </w:delText>
        </w:r>
        <w:r w:rsidR="0036634B" w:rsidRPr="00077A32" w:rsidDel="0087743F">
          <w:rPr>
            <w:highlight w:val="yellow"/>
          </w:rPr>
          <w:delText xml:space="preserve">pure GxE </w:delText>
        </w:r>
        <w:r w:rsidR="00AD233D" w:rsidRPr="00077A32" w:rsidDel="0087743F">
          <w:rPr>
            <w:highlight w:val="yellow"/>
          </w:rPr>
          <w:delText>effect (</w:delText>
        </w:r>
        <w:r w:rsidR="00A01D19" w:rsidRPr="00077A32" w:rsidDel="0087743F">
          <w:rPr>
            <w:highlight w:val="yellow"/>
          </w:rPr>
          <w:delText>red solid line in panel 2</w:delText>
        </w:r>
        <w:r w:rsidR="0036634B" w:rsidDel="0087743F">
          <w:delText>)</w:delText>
        </w:r>
        <w:r w:rsidR="00077A32" w:rsidDel="0087743F">
          <w:delText>.</w:delText>
        </w:r>
        <w:r w:rsidR="00B4380D" w:rsidDel="0087743F">
          <w:delText xml:space="preserve"> </w:delText>
        </w:r>
        <w:commentRangeEnd w:id="786"/>
        <w:r w:rsidR="00CD5D20" w:rsidDel="0087743F">
          <w:rPr>
            <w:rStyle w:val="CommentReference"/>
          </w:rPr>
          <w:commentReference w:id="786"/>
        </w:r>
      </w:del>
    </w:p>
    <w:p w14:paraId="0E0B6654" w14:textId="13F85D44" w:rsidR="00BE0767" w:rsidDel="008B22AF" w:rsidRDefault="00C51968" w:rsidP="00C750C1">
      <w:pPr>
        <w:rPr>
          <w:del w:id="793" w:author="Author"/>
        </w:rPr>
      </w:pPr>
      <w:del w:id="794" w:author="Author">
        <w:r w:rsidDel="00B22160">
          <w:delText>Figure 2</w:delText>
        </w:r>
        <w:r w:rsidR="0036634B" w:rsidDel="00B22160">
          <w:delText xml:space="preserve">c </w:delText>
        </w:r>
      </w:del>
      <w:ins w:id="795" w:author="Author">
        <w:r w:rsidR="00B22160">
          <w:t>F</w:t>
        </w:r>
      </w:ins>
      <w:del w:id="796" w:author="Author">
        <w:r w:rsidR="00494AD4" w:rsidDel="00B22160">
          <w:delText xml:space="preserve">shows </w:delText>
        </w:r>
        <w:r w:rsidR="0036634B" w:rsidDel="00B22160">
          <w:delText>the performance f</w:delText>
        </w:r>
      </w:del>
      <w:r w:rsidR="0036634B">
        <w:t>or imbalanced binary phenotypes (</w:t>
      </w:r>
      <w:r w:rsidR="0036634B">
        <w:rPr>
          <w:bCs/>
        </w:rPr>
        <w:t>7.6% case rate)</w:t>
      </w:r>
      <w:r w:rsidR="00B51DC5">
        <w:t xml:space="preserve">, </w:t>
      </w:r>
      <w:del w:id="797" w:author="Author">
        <w:r w:rsidR="00B51DC5" w:rsidDel="00B22160">
          <w:delText xml:space="preserve">under </w:delText>
        </w:r>
      </w:del>
      <w:ins w:id="798" w:author="Author">
        <w:r w:rsidR="00B22160">
          <w:t xml:space="preserve">for </w:t>
        </w:r>
      </w:ins>
      <w:r w:rsidR="00B51DC5">
        <w:t xml:space="preserve">which </w:t>
      </w:r>
      <w:ins w:id="799" w:author="Author">
        <w:r w:rsidR="00916732">
          <w:t xml:space="preserve">it is </w:t>
        </w:r>
        <w:del w:id="800" w:author="Author">
          <w:r w:rsidR="00916732" w:rsidDel="00B22160">
            <w:delText xml:space="preserve">even more </w:delText>
          </w:r>
        </w:del>
        <w:r w:rsidR="00916732">
          <w:t xml:space="preserve">difficult to distinguish </w:t>
        </w:r>
        <w:r w:rsidR="00B22160">
          <w:t xml:space="preserve">an </w:t>
        </w:r>
      </w:ins>
      <w:del w:id="801" w:author="Author">
        <w:r w:rsidR="0036634B" w:rsidDel="00916732">
          <w:delText xml:space="preserve">a </w:delText>
        </w:r>
      </w:del>
      <w:r w:rsidR="0036634B">
        <w:t xml:space="preserve">SNP main effect on </w:t>
      </w:r>
      <w:r w:rsidR="00B51DC5">
        <w:t xml:space="preserve">the </w:t>
      </w:r>
      <w:r w:rsidR="0036634B">
        <w:t xml:space="preserve">phenotypic mean </w:t>
      </w:r>
      <w:del w:id="802" w:author="Author">
        <w:r w:rsidR="0036634B" w:rsidDel="00916732">
          <w:delText>is automatically an</w:delText>
        </w:r>
      </w:del>
      <w:ins w:id="803" w:author="Author">
        <w:r w:rsidR="00916732">
          <w:t>from</w:t>
        </w:r>
      </w:ins>
      <w:r w:rsidR="0036634B">
        <w:t xml:space="preserve"> </w:t>
      </w:r>
      <w:ins w:id="804" w:author="Author">
        <w:r w:rsidR="00B22160">
          <w:t xml:space="preserve">the </w:t>
        </w:r>
      </w:ins>
      <w:r w:rsidR="0036634B">
        <w:t>effect on the phenotypic</w:t>
      </w:r>
      <w:del w:id="805" w:author="Author">
        <w:r w:rsidR="0036634B" w:rsidDel="00B22160">
          <w:delText>al</w:delText>
        </w:r>
      </w:del>
      <w:r w:rsidR="0036634B">
        <w:t xml:space="preserve"> variance, </w:t>
      </w:r>
      <w:ins w:id="806" w:author="Author">
        <w:r w:rsidR="00B22160">
          <w:t xml:space="preserve">causing overall inflation </w:t>
        </w:r>
        <w:r w:rsidR="008B22AF">
          <w:t>o</w:t>
        </w:r>
        <w:r w:rsidR="00B22160">
          <w:t xml:space="preserve">f the false positive rate, </w:t>
        </w:r>
      </w:ins>
      <w:del w:id="807" w:author="Author">
        <w:r w:rsidR="0036634B" w:rsidDel="00B22160">
          <w:delText xml:space="preserve">causing an overall inflation of false positives. Still, </w:delText>
        </w:r>
      </w:del>
      <w:r w:rsidR="0036634B">
        <w:t xml:space="preserve">VLA </w:t>
      </w:r>
      <w:del w:id="808" w:author="Author">
        <w:r w:rsidR="0036634B" w:rsidDel="00B22160">
          <w:delText xml:space="preserve">maintained </w:delText>
        </w:r>
      </w:del>
      <w:ins w:id="809" w:author="Author">
        <w:r w:rsidR="00B22160">
          <w:t xml:space="preserve">had the best performance in </w:t>
        </w:r>
      </w:ins>
      <w:del w:id="810" w:author="Author">
        <w:r w:rsidR="0036634B" w:rsidDel="00B22160">
          <w:delText xml:space="preserve">the </w:delText>
        </w:r>
        <w:r w:rsidR="00B51DC5" w:rsidDel="00B22160">
          <w:delText xml:space="preserve">best </w:delText>
        </w:r>
        <w:r w:rsidR="0036634B" w:rsidDel="00B22160">
          <w:delText xml:space="preserve">ability to </w:delText>
        </w:r>
      </w:del>
      <w:r w:rsidR="0036634B">
        <w:t>detect</w:t>
      </w:r>
      <w:ins w:id="811" w:author="Author">
        <w:r w:rsidR="00B22160">
          <w:t>ing</w:t>
        </w:r>
      </w:ins>
      <w:r w:rsidR="0036634B">
        <w:t xml:space="preserve"> true GxE candidates</w:t>
      </w:r>
      <w:del w:id="812" w:author="Author">
        <w:r w:rsidR="0036634B" w:rsidDel="00B22160">
          <w:delText>.</w:delText>
        </w:r>
      </w:del>
      <w:ins w:id="813" w:author="Author">
        <w:r w:rsidR="00B22160" w:rsidRPr="00B22160">
          <w:t xml:space="preserve"> </w:t>
        </w:r>
        <w:r w:rsidR="00B22160">
          <w:t>(Figure 2c).</w:t>
        </w:r>
        <w:r w:rsidR="008B22AF">
          <w:t xml:space="preserve"> </w:t>
        </w:r>
      </w:ins>
    </w:p>
    <w:p w14:paraId="4EC22743" w14:textId="5082F31D" w:rsidR="0036634B" w:rsidDel="00B22160" w:rsidRDefault="00DE2DC5" w:rsidP="00C750C1">
      <w:pPr>
        <w:rPr>
          <w:del w:id="814" w:author="Author"/>
        </w:rPr>
      </w:pPr>
      <w:ins w:id="815" w:author="Author">
        <w:del w:id="816" w:author="Author">
          <w:r w:rsidDel="00B22160">
            <w:delText xml:space="preserve">The </w:delText>
          </w:r>
          <w:r w:rsidR="00E67342" w:rsidDel="00B22160">
            <w:delText xml:space="preserve">simulation of </w:delText>
          </w:r>
        </w:del>
      </w:ins>
      <w:del w:id="817" w:author="Author">
        <w:r w:rsidR="0036634B" w:rsidDel="00B22160">
          <w:delText>For detailed description of simulating scenario of binary phenotype, see “Binary phenotype” under section “1. simulation” in the supplement materials</w:delText>
        </w:r>
      </w:del>
      <w:ins w:id="818" w:author="Author">
        <w:del w:id="819" w:author="Author">
          <w:r w:rsidR="00E67342" w:rsidDel="00B22160">
            <w:delText xml:space="preserve"> is detailed in supplement S1</w:delText>
          </w:r>
        </w:del>
      </w:ins>
      <w:del w:id="820" w:author="Author">
        <w:r w:rsidR="0036634B" w:rsidDel="00B22160">
          <w:delText>. For a more traditional display of false positive rate alongside true positive rate, refer to figure (s1b) in the same supplement mate</w:delText>
        </w:r>
      </w:del>
      <w:ins w:id="821" w:author="Author">
        <w:del w:id="822" w:author="Author">
          <w:r w:rsidR="00962B03" w:rsidDel="00B22160">
            <w:delText xml:space="preserve">, along with the full display of </w:delText>
          </w:r>
        </w:del>
      </w:ins>
      <w:del w:id="823" w:author="Author">
        <w:r w:rsidR="0036634B" w:rsidDel="00B22160">
          <w:delText>rial.</w:delText>
        </w:r>
      </w:del>
      <w:ins w:id="824" w:author="Author">
        <w:del w:id="825" w:author="Author">
          <w:r w:rsidR="00962B03" w:rsidDel="00B22160">
            <w:delText xml:space="preserve">true positive rate and scenarios </w:delText>
          </w:r>
          <w:r w:rsidR="00D203E0" w:rsidDel="00B22160">
            <w:delText xml:space="preserve">involving </w:delText>
          </w:r>
          <w:r w:rsidR="00962B03" w:rsidDel="00B22160">
            <w:delText>multiplicative variance loci.</w:delText>
          </w:r>
        </w:del>
      </w:ins>
    </w:p>
    <w:p w14:paraId="09691181" w14:textId="3247BCF1" w:rsidR="0036634B" w:rsidDel="00B22160" w:rsidRDefault="00B90C54" w:rsidP="00C750C1">
      <w:pPr>
        <w:rPr>
          <w:del w:id="826" w:author="Author"/>
        </w:rPr>
      </w:pPr>
      <w:ins w:id="827" w:author="Author">
        <w:del w:id="828" w:author="Author">
          <w:r w:rsidDel="00B22160">
            <w:delText xml:space="preserve"> </w:delText>
          </w:r>
        </w:del>
      </w:ins>
      <w:del w:id="829" w:author="Author">
        <w:r w:rsidR="0036634B" w:rsidDel="00B22160">
          <w:delText xml:space="preserve">We also simulated Poisson phenotypes. Like the binaries, the mean and variance </w:delText>
        </w:r>
      </w:del>
      <w:ins w:id="830" w:author="Author">
        <w:del w:id="831" w:author="Author">
          <w:r w:rsidR="0089109D" w:rsidDel="00B22160">
            <w:delText xml:space="preserve">loci </w:delText>
          </w:r>
        </w:del>
      </w:ins>
      <w:del w:id="832" w:author="Author">
        <w:r w:rsidR="0036634B" w:rsidDel="00B22160">
          <w:delText xml:space="preserve">of </w:delText>
        </w:r>
      </w:del>
      <w:ins w:id="833" w:author="Author">
        <w:del w:id="834" w:author="Author">
          <w:r w:rsidDel="00B22160">
            <w:delText xml:space="preserve">a </w:delText>
          </w:r>
        </w:del>
      </w:ins>
      <w:del w:id="835" w:author="Author">
        <w:r w:rsidR="0036634B" w:rsidDel="00B22160">
          <w:delText xml:space="preserve">Poisson variables </w:delText>
        </w:r>
      </w:del>
      <w:ins w:id="836" w:author="Author">
        <w:del w:id="837" w:author="Author">
          <w:r w:rsidDel="00B22160">
            <w:delText xml:space="preserve">phenotype </w:delText>
          </w:r>
        </w:del>
      </w:ins>
      <w:del w:id="838" w:author="Author">
        <w:r w:rsidR="0036634B" w:rsidDel="00B22160">
          <w:delText xml:space="preserve">are </w:delText>
        </w:r>
      </w:del>
      <w:ins w:id="839" w:author="Author">
        <w:del w:id="840" w:author="Author">
          <w:r w:rsidR="0089109D" w:rsidDel="00B22160">
            <w:delText xml:space="preserve">intertwined, </w:delText>
          </w:r>
        </w:del>
      </w:ins>
      <w:del w:id="841" w:author="Author">
        <w:r w:rsidR="0036634B" w:rsidDel="00B22160">
          <w:delText xml:space="preserve">related, therefore, </w:delText>
        </w:r>
      </w:del>
      <w:ins w:id="842" w:author="Author">
        <w:del w:id="843" w:author="Author">
          <w:r w:rsidR="0089109D" w:rsidDel="00B22160">
            <w:delText xml:space="preserve">and </w:delText>
          </w:r>
        </w:del>
      </w:ins>
      <w:del w:id="844" w:author="Author">
        <w:r w:rsidR="0036634B" w:rsidDel="00B22160">
          <w:delText xml:space="preserve">all </w:delText>
        </w:r>
      </w:del>
      <w:ins w:id="845" w:author="Author">
        <w:del w:id="846" w:author="Author">
          <w:r w:rsidR="0089109D" w:rsidDel="00B22160">
            <w:delText xml:space="preserve">methods </w:delText>
          </w:r>
          <w:r w:rsidR="00372F94" w:rsidDel="00B22160">
            <w:delText xml:space="preserve">tests </w:delText>
          </w:r>
        </w:del>
      </w:ins>
      <w:del w:id="847" w:author="Author">
        <w:r w:rsidR="0036634B" w:rsidDel="00B22160">
          <w:delText>variance loci scanners came under the pressure of inflated false positive rate</w:delText>
        </w:r>
      </w:del>
      <w:ins w:id="848" w:author="Author">
        <w:del w:id="849" w:author="Author">
          <w:r w:rsidR="007973A8" w:rsidDel="00B22160">
            <w:delText xml:space="preserve">. </w:delText>
          </w:r>
        </w:del>
      </w:ins>
      <w:del w:id="850" w:author="Author">
        <w:r w:rsidR="0036634B" w:rsidDel="00B22160">
          <w:delText xml:space="preserve"> when the genotype has main effect on phenotypic mean, in which case t</w:delText>
        </w:r>
      </w:del>
      <w:ins w:id="851" w:author="Author">
        <w:del w:id="852" w:author="Author">
          <w:r w:rsidR="007973A8" w:rsidDel="00B22160">
            <w:delText>T</w:delText>
          </w:r>
        </w:del>
      </w:ins>
      <w:del w:id="853" w:author="Author">
        <w:r w:rsidR="0036634B" w:rsidDel="00B22160">
          <w:delText>he VLA again better maintained the ability to detect true GxE candidate.</w:delText>
        </w:r>
        <w:r w:rsidR="00136D39" w:rsidDel="00B22160">
          <w:delText xml:space="preserve"> </w:delText>
        </w:r>
        <w:r w:rsidR="0036634B" w:rsidDel="00B22160">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3FCF5C98" w:rsidR="00AE739C" w:rsidRDefault="0036634B" w:rsidP="00AE739C">
      <w:r>
        <w:t xml:space="preserve">Overall, the simulations showed that the VLA was </w:t>
      </w:r>
      <w:del w:id="854" w:author="Author">
        <w:r w:rsidDel="00B22160">
          <w:delText>more specialized in</w:delText>
        </w:r>
      </w:del>
      <w:ins w:id="855" w:author="Author">
        <w:r w:rsidR="00B22160">
          <w:t>better at</w:t>
        </w:r>
      </w:ins>
      <w:r>
        <w:t xml:space="preserve"> detecting </w:t>
      </w:r>
      <w:ins w:id="856" w:author="Author">
        <w:r w:rsidR="00FA3426">
          <w:t xml:space="preserve">additive </w:t>
        </w:r>
      </w:ins>
      <w:r>
        <w:t>variance loci induced by pure GxE effect</w:t>
      </w:r>
      <w:ins w:id="857" w:author="Author">
        <w:r w:rsidR="00B22160">
          <w:t>s</w:t>
        </w:r>
      </w:ins>
      <w:r>
        <w:t xml:space="preserve"> and </w:t>
      </w:r>
      <w:del w:id="858" w:author="Author">
        <w:r w:rsidDel="00B22160">
          <w:delText xml:space="preserve">was overall </w:delText>
        </w:r>
      </w:del>
      <w:r>
        <w:t xml:space="preserve">more robust </w:t>
      </w:r>
      <w:del w:id="859" w:author="Author">
        <w:r w:rsidDel="00B22160">
          <w:delText xml:space="preserve">under </w:delText>
        </w:r>
      </w:del>
      <w:ins w:id="860" w:author="Author">
        <w:r w:rsidR="00B22160">
          <w:t>in the presence of</w:t>
        </w:r>
      </w:ins>
      <w:del w:id="861" w:author="Author">
        <w:r w:rsidDel="00B22160">
          <w:delText>the pressure of</w:delText>
        </w:r>
      </w:del>
      <w:r>
        <w:t xml:space="preserve"> false positives caused by imbalanced, non-Gaussian phenotype</w:t>
      </w:r>
      <w:ins w:id="862" w:author="Author">
        <w:r w:rsidR="008B22AF">
          <w:t>s</w:t>
        </w:r>
      </w:ins>
      <w:r>
        <w:t xml:space="preserve">. As expected, VLA underperformed </w:t>
      </w:r>
      <w:ins w:id="863" w:author="Author">
        <w:r w:rsidR="00B22160">
          <w:rPr>
            <w:rFonts w:ascii="Calibri" w:eastAsia="Times New Roman" w:hAnsi="Calibri" w:cs="Calibri"/>
          </w:rPr>
          <w:t>with</w:t>
        </w:r>
        <w:r w:rsidR="00B22160" w:rsidRPr="006F3D3E">
          <w:rPr>
            <w:rFonts w:ascii="Calibri" w:eastAsia="Times New Roman" w:hAnsi="Calibri" w:cs="Calibri"/>
          </w:rPr>
          <w:t xml:space="preserve"> multiplicative</w:t>
        </w:r>
        <w:r w:rsidR="00B22160">
          <w:rPr>
            <w:rFonts w:ascii="Calibri" w:eastAsia="Times New Roman" w:hAnsi="Calibri" w:cs="Calibri"/>
          </w:rPr>
          <w:t xml:space="preserve"> </w:t>
        </w:r>
        <w:r w:rsidR="00B22160" w:rsidRPr="006F3D3E">
          <w:rPr>
            <w:rFonts w:ascii="Calibri" w:eastAsia="Times New Roman" w:hAnsi="Calibri" w:cs="Calibri"/>
          </w:rPr>
          <w:t xml:space="preserve">variance loci because </w:t>
        </w:r>
        <w:r w:rsidR="00B22160">
          <w:rPr>
            <w:rFonts w:ascii="Calibri" w:eastAsia="Times New Roman" w:hAnsi="Calibri" w:cs="Calibri"/>
          </w:rPr>
          <w:t>a</w:t>
        </w:r>
        <w:r w:rsidR="00B22160" w:rsidRPr="006F3D3E">
          <w:rPr>
            <w:rFonts w:ascii="Calibri" w:eastAsia="Times New Roman" w:hAnsi="Calibri" w:cs="Calibri"/>
          </w:rPr>
          <w:t xml:space="preserve"> negative allele effect on logged variance corresponds </w:t>
        </w:r>
        <w:r w:rsidR="00B22160">
          <w:rPr>
            <w:rFonts w:ascii="Calibri" w:eastAsia="Times New Roman" w:hAnsi="Calibri" w:cs="Calibri"/>
          </w:rPr>
          <w:t>with</w:t>
        </w:r>
        <w:r w:rsidR="00B22160" w:rsidRPr="006F3D3E">
          <w:rPr>
            <w:rFonts w:ascii="Calibri" w:eastAsia="Times New Roman" w:hAnsi="Calibri" w:cs="Calibri"/>
          </w:rPr>
          <w:t xml:space="preserve"> </w:t>
        </w:r>
        <w:r w:rsidR="00B22160" w:rsidRPr="006F3D3E">
          <w:rPr>
            <w:rFonts w:ascii="Calibri" w:eastAsia="Times New Roman" w:hAnsi="Calibri" w:cs="Calibri"/>
            <w:color w:val="D13438"/>
            <w:u w:val="single"/>
          </w:rPr>
          <w:t xml:space="preserve">an improper, </w:t>
        </w:r>
        <w:r w:rsidR="00B22160">
          <w:rPr>
            <w:rFonts w:ascii="Calibri" w:eastAsia="Times New Roman" w:hAnsi="Calibri" w:cs="Calibri"/>
            <w:color w:val="D13438"/>
            <w:u w:val="single"/>
          </w:rPr>
          <w:t>non-</w:t>
        </w:r>
        <w:r w:rsidR="00B22160" w:rsidRPr="006F3D3E">
          <w:rPr>
            <w:rFonts w:ascii="Calibri" w:eastAsia="Times New Roman" w:hAnsi="Calibri" w:cs="Calibri"/>
            <w:color w:val="D13438"/>
            <w:u w:val="single"/>
          </w:rPr>
          <w:t>real</w:t>
        </w:r>
        <w:r w:rsidR="00B22160">
          <w:rPr>
            <w:rFonts w:ascii="Calibri" w:eastAsia="Times New Roman" w:hAnsi="Calibri" w:cs="Calibri"/>
            <w:color w:val="D13438"/>
            <w:u w:val="single"/>
          </w:rPr>
          <w:t>-</w:t>
        </w:r>
        <w:r w:rsidR="00B22160" w:rsidRPr="006F3D3E">
          <w:rPr>
            <w:rFonts w:ascii="Calibri" w:eastAsia="Times New Roman" w:hAnsi="Calibri" w:cs="Calibri"/>
            <w:color w:val="D13438"/>
            <w:u w:val="single"/>
          </w:rPr>
          <w:t xml:space="preserve">valued additive </w:t>
        </w:r>
        <w:r w:rsidR="00B22160" w:rsidRPr="006F3D3E">
          <w:rPr>
            <w:rFonts w:ascii="Calibri" w:eastAsia="Times New Roman" w:hAnsi="Calibri" w:cs="Calibri"/>
          </w:rPr>
          <w:t>GxE effect</w:t>
        </w:r>
      </w:ins>
      <w:del w:id="864" w:author="Author">
        <w:r w:rsidDel="00B22160">
          <w:delText xml:space="preserve">when the variance loci were generated multiplicatively, because when the allele effect on logged variance is negative, it corresponds to </w:delText>
        </w:r>
      </w:del>
      <w:ins w:id="865" w:author="Author">
        <w:del w:id="866" w:author="Author">
          <w:r w:rsidR="00591893" w:rsidDel="00B22160">
            <w:delText xml:space="preserve">an </w:delText>
          </w:r>
          <w:r w:rsidR="00BF365A" w:rsidDel="00B22160">
            <w:delText>improper</w:delText>
          </w:r>
          <w:r w:rsidR="00FF692A" w:rsidDel="00B22160">
            <w:delText>,</w:delText>
          </w:r>
          <w:r w:rsidR="00BF365A" w:rsidDel="00B22160">
            <w:delText xml:space="preserve"> </w:delText>
          </w:r>
          <w:r w:rsidR="00591893" w:rsidDel="00B22160">
            <w:delText>unreal value</w:delText>
          </w:r>
          <w:r w:rsidR="00FF692A" w:rsidDel="00B22160">
            <w:delText>d</w:delText>
          </w:r>
          <w:r w:rsidR="00591893" w:rsidDel="00B22160">
            <w:delText xml:space="preserve"> </w:delText>
          </w:r>
          <w:r w:rsidR="00BF365A" w:rsidDel="00B22160">
            <w:delText xml:space="preserve">additive </w:delText>
          </w:r>
        </w:del>
      </w:ins>
      <w:del w:id="867" w:author="Author">
        <w:r w:rsidDel="00B22160">
          <w:delText xml:space="preserve">a scenario where the squared GxE effect </w:delText>
        </w:r>
      </w:del>
      <w:ins w:id="868" w:author="Author">
        <w:del w:id="869" w:author="Author">
          <w:r w:rsidR="00591893" w:rsidDel="00B22160">
            <w:delText xml:space="preserve">with </w:delText>
          </w:r>
          <w:r w:rsidR="00BF365A" w:rsidDel="00B22160">
            <w:delText xml:space="preserve">in </w:delText>
          </w:r>
        </w:del>
      </w:ins>
      <w:del w:id="870" w:author="Author">
        <w:r w:rsidDel="00B22160">
          <w:delText>is negative, that is, a latent GxE with non-real valued effect size, violating the assumption of VLA test (see “methods”)</w:delText>
        </w:r>
      </w:del>
      <w:r>
        <w:t xml:space="preserve">. </w:t>
      </w:r>
      <w:ins w:id="871" w:author="Author">
        <w:del w:id="872" w:author="Author">
          <w:r w:rsidR="00FF692A" w:rsidDel="00B22160">
            <w:delText>To re-create the</w:delText>
          </w:r>
          <w:r w:rsidR="00EA2966" w:rsidDel="00B22160">
            <w:delText xml:space="preserve">our </w:delText>
          </w:r>
          <w:r w:rsidR="00FF692A" w:rsidDel="00B22160">
            <w:delText xml:space="preserve"> </w:delText>
          </w:r>
        </w:del>
      </w:ins>
      <w:del w:id="873" w:author="Author">
        <w:r w:rsidDel="00B22160">
          <w:delText>The acquisition of simulation</w:delText>
        </w:r>
      </w:del>
      <w:ins w:id="874" w:author="Author">
        <w:del w:id="875" w:author="Author">
          <w:r w:rsidR="00EA2966" w:rsidDel="00B22160">
            <w:delText>results</w:delText>
          </w:r>
          <w:r w:rsidR="00FF692A" w:rsidDel="00B22160">
            <w:delText xml:space="preserve">, </w:delText>
          </w:r>
          <w:r w:rsidR="001E0C0D" w:rsidDel="00B22160">
            <w:delText>see</w:delText>
          </w:r>
        </w:del>
      </w:ins>
      <w:del w:id="876" w:author="Author">
        <w:r w:rsidDel="00B22160">
          <w:delText xml:space="preserve"> materials (i.e., genotype), the decision on effect sizes, and the generation of phenotypes of various distribution, are detailed in section “1. Simulation” in </w:delText>
        </w:r>
      </w:del>
      <w:ins w:id="877" w:author="Author">
        <w:del w:id="878" w:author="Author">
          <w:r w:rsidR="00014B62" w:rsidDel="00B22160">
            <w:delText>“</w:delText>
          </w:r>
        </w:del>
      </w:ins>
      <w:del w:id="879" w:author="Author">
        <w:r w:rsidDel="00B22160">
          <w:delText xml:space="preserve">supplement </w:delText>
        </w:r>
        <w:r w:rsidR="007F56DA" w:rsidDel="00B22160">
          <w:delText>S</w:delText>
        </w:r>
      </w:del>
      <w:ins w:id="880" w:author="Author">
        <w:del w:id="881" w:author="Author">
          <w:r w:rsidR="001E0C0D" w:rsidDel="00B22160">
            <w:delText>S1</w:delText>
          </w:r>
          <w:r w:rsidR="00014B62" w:rsidDel="00B22160">
            <w:delText>”</w:delText>
          </w:r>
          <w:r w:rsidR="001E0C0D" w:rsidDel="00B22160">
            <w:delText xml:space="preserve"> for </w:delText>
          </w:r>
          <w:r w:rsidR="00EA2966" w:rsidDel="00B22160">
            <w:delText xml:space="preserve">simulation </w:delText>
          </w:r>
        </w:del>
      </w:ins>
      <w:del w:id="882" w:author="Author">
        <w:r w:rsidDel="00B22160">
          <w:delText>materials</w:delText>
        </w:r>
      </w:del>
      <w:ins w:id="883" w:author="Author">
        <w:del w:id="884" w:author="Author">
          <w:r w:rsidR="00EA2966" w:rsidDel="00B22160">
            <w:delText>, parameters,</w:delText>
          </w:r>
          <w:r w:rsidR="001E0C0D" w:rsidDel="00B22160">
            <w:delText xml:space="preserve"> and </w:delText>
          </w:r>
        </w:del>
      </w:ins>
      <w:del w:id="885" w:author="Author">
        <w:r w:rsidDel="00B22160">
          <w:delText>, with links to the R-scripts.</w:delText>
        </w:r>
      </w:del>
    </w:p>
    <w:p w14:paraId="730686C8" w14:textId="77777777" w:rsidR="00B22160" w:rsidRDefault="00B22160" w:rsidP="00B22160">
      <w:pPr>
        <w:textAlignment w:val="baseline"/>
        <w:rPr>
          <w:ins w:id="886" w:author="Author"/>
          <w:rFonts w:ascii="Calibri" w:eastAsia="Times New Roman" w:hAnsi="Calibri" w:cs="Calibri"/>
        </w:rPr>
      </w:pPr>
      <w:ins w:id="887" w:author="Author">
        <w:r>
          <w:rPr>
            <w:rFonts w:ascii="Calibri" w:eastAsia="Times New Roman" w:hAnsi="Calibri" w:cs="Calibri"/>
            <w:color w:val="D13438"/>
            <w:u w:val="single"/>
          </w:rPr>
          <w:t>The s</w:t>
        </w:r>
        <w:r w:rsidRPr="006F3D3E">
          <w:rPr>
            <w:rFonts w:ascii="Calibri" w:eastAsia="Times New Roman" w:hAnsi="Calibri" w:cs="Calibri"/>
            <w:color w:val="D13438"/>
            <w:u w:val="single"/>
          </w:rPr>
          <w:t xml:space="preserve">upplement </w:t>
        </w:r>
        <w:r>
          <w:rPr>
            <w:rFonts w:ascii="Calibri" w:eastAsia="Times New Roman" w:hAnsi="Calibri" w:cs="Calibri"/>
            <w:color w:val="D13438"/>
            <w:u w:val="single"/>
          </w:rPr>
          <w:t>details t</w:t>
        </w:r>
        <w:r w:rsidRPr="006F3D3E">
          <w:rPr>
            <w:rFonts w:ascii="Calibri" w:eastAsia="Times New Roman" w:hAnsi="Calibri" w:cs="Calibri"/>
            <w:color w:val="D13438"/>
            <w:u w:val="single"/>
          </w:rPr>
          <w:t xml:space="preserve">he simulation </w:t>
        </w:r>
        <w:r>
          <w:rPr>
            <w:rFonts w:ascii="Calibri" w:eastAsia="Times New Roman" w:hAnsi="Calibri" w:cs="Calibri"/>
            <w:color w:val="D13438"/>
            <w:u w:val="single"/>
          </w:rPr>
          <w:t xml:space="preserve">and provides </w:t>
        </w:r>
        <w:r w:rsidRPr="006F3D3E">
          <w:rPr>
            <w:rFonts w:ascii="Calibri" w:eastAsia="Times New Roman" w:hAnsi="Calibri" w:cs="Calibri"/>
            <w:color w:val="D13438"/>
            <w:u w:val="single"/>
          </w:rPr>
          <w:t xml:space="preserve">the full </w:t>
        </w:r>
        <w:r>
          <w:rPr>
            <w:rFonts w:ascii="Calibri" w:eastAsia="Times New Roman" w:hAnsi="Calibri" w:cs="Calibri"/>
            <w:color w:val="D13438"/>
            <w:u w:val="single"/>
          </w:rPr>
          <w:t xml:space="preserve">results, including </w:t>
        </w:r>
        <w:r w:rsidRPr="006F3D3E">
          <w:rPr>
            <w:rFonts w:ascii="Calibri" w:eastAsia="Times New Roman" w:hAnsi="Calibri" w:cs="Calibri"/>
            <w:color w:val="D13438"/>
            <w:u w:val="single"/>
          </w:rPr>
          <w:t>true positive rate</w:t>
        </w:r>
        <w:r>
          <w:rPr>
            <w:rFonts w:ascii="Calibri" w:eastAsia="Times New Roman" w:hAnsi="Calibri" w:cs="Calibri"/>
            <w:color w:val="D13438"/>
            <w:u w:val="single"/>
          </w:rPr>
          <w:t>s</w:t>
        </w:r>
        <w:r w:rsidRPr="006F3D3E">
          <w:rPr>
            <w:rFonts w:ascii="Calibri" w:eastAsia="Times New Roman" w:hAnsi="Calibri" w:cs="Calibri"/>
            <w:color w:val="D13438"/>
            <w:u w:val="single"/>
          </w:rPr>
          <w:t xml:space="preserve"> and </w:t>
        </w:r>
        <w:r>
          <w:rPr>
            <w:rFonts w:ascii="Calibri" w:eastAsia="Times New Roman" w:hAnsi="Calibri" w:cs="Calibri"/>
            <w:color w:val="D13438"/>
            <w:u w:val="single"/>
          </w:rPr>
          <w:t xml:space="preserve">values for </w:t>
        </w:r>
        <w:r w:rsidRPr="006F3D3E">
          <w:rPr>
            <w:rFonts w:ascii="Calibri" w:eastAsia="Times New Roman" w:hAnsi="Calibri" w:cs="Calibri"/>
            <w:color w:val="D13438"/>
            <w:u w:val="single"/>
          </w:rPr>
          <w:t>multiplicative variance loci.</w:t>
        </w:r>
        <w:r w:rsidRPr="006F3D3E">
          <w:rPr>
            <w:rFonts w:ascii="Calibri" w:eastAsia="Times New Roman" w:hAnsi="Calibri" w:cs="Calibri"/>
          </w:rPr>
          <w:t> </w:t>
        </w:r>
      </w:ins>
    </w:p>
    <w:p w14:paraId="381E8324" w14:textId="1E80C6B2" w:rsidR="00AE739C" w:rsidRDefault="00AE739C" w:rsidP="00AE739C">
      <w:pPr>
        <w:spacing w:after="160" w:line="259" w:lineRule="auto"/>
        <w:jc w:val="left"/>
      </w:pP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41A2BFB3" w14:textId="1679E58E" w:rsidR="007F056F" w:rsidDel="008B22AF" w:rsidRDefault="00CF238A" w:rsidP="007F056F">
      <w:pPr>
        <w:rPr>
          <w:del w:id="888" w:author="Author"/>
        </w:rPr>
      </w:pPr>
      <w:del w:id="889" w:author="Author">
        <w:r w:rsidDel="002B6437">
          <w:delText>We are interested in</w:delText>
        </w:r>
      </w:del>
      <w:ins w:id="890" w:author="Author">
        <w:r w:rsidR="002B6437">
          <w:t>To examine</w:t>
        </w:r>
      </w:ins>
      <w:r>
        <w:t xml:space="preserve"> how each </w:t>
      </w:r>
      <w:r w:rsidR="004B36BB">
        <w:t xml:space="preserve">test </w:t>
      </w:r>
      <w:r w:rsidR="00FE789D">
        <w:t>select</w:t>
      </w:r>
      <w:r w:rsidR="00852293">
        <w:t>s</w:t>
      </w:r>
      <w:r w:rsidR="00FE789D">
        <w:t xml:space="preserve"> </w:t>
      </w:r>
      <w:r>
        <w:t>variance loci</w:t>
      </w:r>
      <w:ins w:id="891" w:author="Author">
        <w:r w:rsidR="002B6437">
          <w:t xml:space="preserve">, we applied </w:t>
        </w:r>
        <w:r w:rsidR="00235E15">
          <w:t xml:space="preserve">all </w:t>
        </w:r>
        <w:del w:id="892" w:author="Author">
          <w:r w:rsidR="002B6437" w:rsidDel="00235E15">
            <w:delText xml:space="preserve">variance loci analysis (VLA) and </w:delText>
          </w:r>
        </w:del>
        <w:r w:rsidR="002B6437">
          <w:t xml:space="preserve">the </w:t>
        </w:r>
        <w:del w:id="893" w:author="Author">
          <w:r w:rsidR="002B6437" w:rsidDel="00235E15">
            <w:delText xml:space="preserve">other </w:delText>
          </w:r>
        </w:del>
        <w:r w:rsidR="002B6437">
          <w:t>tests</w:t>
        </w:r>
        <w:r w:rsidR="00235E15">
          <w:t xml:space="preserve"> (</w:t>
        </w:r>
        <w:del w:id="894" w:author="Author">
          <w:r w:rsidR="002B6437" w:rsidDel="00235E15">
            <w:delText xml:space="preserve">, with the </w:delText>
          </w:r>
        </w:del>
        <w:r w:rsidR="002B6437">
          <w:t>except</w:t>
        </w:r>
        <w:del w:id="895" w:author="Author">
          <w:r w:rsidR="002B6437" w:rsidDel="00235E15">
            <w:delText>ion of</w:delText>
          </w:r>
        </w:del>
        <w:r w:rsidR="002B6437">
          <w:t xml:space="preserve"> DGLM due to </w:t>
        </w:r>
        <w:del w:id="896" w:author="Author">
          <w:r w:rsidR="002B6437" w:rsidDel="00235E15">
            <w:delText xml:space="preserve">its </w:delText>
          </w:r>
        </w:del>
        <w:r w:rsidR="002B6437">
          <w:t>low speed and instability</w:t>
        </w:r>
        <w:r w:rsidR="00235E15">
          <w:t>)</w:t>
        </w:r>
        <w:r w:rsidR="002B6437">
          <w:t xml:space="preserve"> in </w:t>
        </w:r>
        <w:del w:id="897" w:author="Author">
          <w:r w:rsidR="002B6437" w:rsidDel="00235E15">
            <w:delText xml:space="preserve">data on </w:delText>
          </w:r>
        </w:del>
      </w:ins>
      <w:del w:id="898" w:author="Author">
        <w:r w:rsidDel="002B6437">
          <w:delText xml:space="preserve">. </w:delText>
        </w:r>
        <w:r w:rsidR="007F056F" w:rsidDel="002B6437">
          <w:delText>We choose body mass index (</w:delText>
        </w:r>
      </w:del>
      <w:r w:rsidR="007F056F">
        <w:t>BMI</w:t>
      </w:r>
      <w:del w:id="899" w:author="Author">
        <w:r w:rsidR="007F056F" w:rsidDel="002B6437">
          <w:delText>)</w:delText>
        </w:r>
      </w:del>
      <w:r w:rsidR="007F056F">
        <w:t xml:space="preserve"> and </w:t>
      </w:r>
      <w:del w:id="900" w:author="Author">
        <w:r w:rsidR="007F056F" w:rsidDel="002B6437">
          <w:delText>type 2 diabetes (</w:delText>
        </w:r>
      </w:del>
      <w:r w:rsidR="007F056F">
        <w:t>T2D</w:t>
      </w:r>
      <w:ins w:id="901" w:author="Author">
        <w:r w:rsidR="00235E15" w:rsidRPr="00235E15">
          <w:t xml:space="preserve"> </w:t>
        </w:r>
        <w:r w:rsidR="00235E15">
          <w:t>data</w:t>
        </w:r>
      </w:ins>
      <w:del w:id="902" w:author="Author">
        <w:r w:rsidR="007F056F" w:rsidDel="002B6437">
          <w:delText>)</w:delText>
        </w:r>
      </w:del>
      <w:ins w:id="903" w:author="Author">
        <w:r w:rsidR="002B6437">
          <w:t xml:space="preserve"> from </w:t>
        </w:r>
        <w:del w:id="904" w:author="Author">
          <w:r w:rsidR="002B6437" w:rsidDel="00235E15">
            <w:delText xml:space="preserve">the </w:delText>
          </w:r>
        </w:del>
      </w:ins>
      <w:del w:id="905" w:author="Author">
        <w:r w:rsidR="007F056F" w:rsidDel="00235E15">
          <w:delText xml:space="preserve"> </w:delText>
        </w:r>
        <w:r w:rsidR="007F056F" w:rsidDel="002B6437">
          <w:delText xml:space="preserve">in the </w:delText>
        </w:r>
      </w:del>
      <w:r w:rsidR="007F056F">
        <w:t>UK</w:t>
      </w:r>
      <w:ins w:id="906" w:author="Author">
        <w:r w:rsidR="002B6437">
          <w:t>BB</w:t>
        </w:r>
      </w:ins>
      <w:del w:id="907" w:author="Author">
        <w:r w:rsidR="007F056F" w:rsidDel="002B6437">
          <w:delText xml:space="preserve"> Biobank </w:delText>
        </w:r>
        <w:r w:rsidR="00A90228" w:rsidDel="002B6437">
          <w:delText>and</w:delText>
        </w:r>
        <w:r w:rsidR="007B01EE" w:rsidDel="002B6437">
          <w:delText xml:space="preserve"> </w:delText>
        </w:r>
        <w:r w:rsidR="007F056F" w:rsidDel="002B6437">
          <w:delText>appl</w:delText>
        </w:r>
        <w:r w:rsidR="00A90228" w:rsidDel="002B6437">
          <w:delText xml:space="preserve">ied </w:delText>
        </w:r>
        <w:r w:rsidR="007F056F" w:rsidDel="002B6437">
          <w:delText>variance loci analysis (VLA)</w:delText>
        </w:r>
        <w:r w:rsidR="005724A8" w:rsidDel="002B6437">
          <w:delText xml:space="preserve"> and other test</w:delText>
        </w:r>
        <w:r w:rsidR="0066293C" w:rsidDel="002B6437">
          <w:delText>s</w:delText>
        </w:r>
        <w:r w:rsidR="00F0322D" w:rsidDel="002B6437">
          <w:delText>,</w:delText>
        </w:r>
        <w:r w:rsidR="005724A8" w:rsidDel="002B6437">
          <w:delText xml:space="preserve"> </w:delText>
        </w:r>
        <w:r w:rsidR="00A90228" w:rsidDel="002B6437">
          <w:delText>except DGLM</w:delText>
        </w:r>
        <w:r w:rsidR="002C3D61" w:rsidDel="002B6437">
          <w:delText xml:space="preserve"> </w:delText>
        </w:r>
        <w:r w:rsidR="00F0322D" w:rsidDel="002B6437">
          <w:delText>(</w:delText>
        </w:r>
        <w:r w:rsidR="00A22AEF" w:rsidDel="002B6437">
          <w:delText>low speed and instability</w:delText>
        </w:r>
        <w:r w:rsidR="00F0322D" w:rsidDel="002B6437">
          <w:delText>)</w:delText>
        </w:r>
      </w:del>
      <w:r w:rsidR="00B10FCD">
        <w:t xml:space="preserve">. </w:t>
      </w:r>
      <w:del w:id="908" w:author="Author">
        <w:r w:rsidR="00B10FCD" w:rsidDel="002B6437">
          <w:delText>In addition</w:delText>
        </w:r>
        <w:r w:rsidR="0066293C" w:rsidDel="002B6437">
          <w:delText>, w</w:delText>
        </w:r>
      </w:del>
      <w:ins w:id="909" w:author="Author">
        <w:r w:rsidR="002B6437">
          <w:t>W</w:t>
        </w:r>
      </w:ins>
      <w:r w:rsidR="0066293C">
        <w:t xml:space="preserve">e </w:t>
      </w:r>
      <w:ins w:id="910" w:author="Author">
        <w:r w:rsidR="00235E15">
          <w:t xml:space="preserve">also </w:t>
        </w:r>
        <w:del w:id="911" w:author="Author">
          <w:r w:rsidR="002B6437" w:rsidDel="00235E15">
            <w:delText xml:space="preserve">also </w:delText>
          </w:r>
        </w:del>
      </w:ins>
      <w:r w:rsidR="0066293C">
        <w:t>performed GWAS with linear and logistic regression for BMI and T2D, respectively</w:t>
      </w:r>
      <w:ins w:id="912" w:author="Author">
        <w:r w:rsidR="002B6437">
          <w:t xml:space="preserve">, and </w:t>
        </w:r>
      </w:ins>
      <w:del w:id="913" w:author="Author">
        <w:r w:rsidR="0066293C" w:rsidDel="002B6437">
          <w:delText>.</w:delText>
        </w:r>
        <w:r w:rsidR="008F6E35" w:rsidDel="002B6437">
          <w:delText xml:space="preserve"> </w:delText>
        </w:r>
        <w:r w:rsidR="00150252" w:rsidDel="002B6437">
          <w:delText xml:space="preserve">In total, </w:delText>
        </w:r>
        <w:r w:rsidR="008F6E35" w:rsidDel="002B6437">
          <w:delText xml:space="preserve">we </w:delText>
        </w:r>
      </w:del>
      <w:r w:rsidR="00DB4AF4">
        <w:t>calculated</w:t>
      </w:r>
      <w:r w:rsidR="00150252">
        <w:t xml:space="preserve"> </w:t>
      </w:r>
      <w:del w:id="914" w:author="Author">
        <w:r w:rsidR="00F22EF4" w:rsidDel="002B6437">
          <w:delText xml:space="preserve">5 </w:delText>
        </w:r>
      </w:del>
      <w:ins w:id="915" w:author="Author">
        <w:r w:rsidR="002B6437">
          <w:t xml:space="preserve">five </w:t>
        </w:r>
      </w:ins>
      <w:r w:rsidR="00150252">
        <w:t xml:space="preserve">test statistics </w:t>
      </w:r>
      <w:r w:rsidR="00DB4AF4">
        <w:t>for each SNP</w:t>
      </w:r>
      <w:r w:rsidR="00150252">
        <w:t>.</w:t>
      </w:r>
      <w:r w:rsidR="0033029C">
        <w:t xml:space="preserve"> </w:t>
      </w:r>
    </w:p>
    <w:p w14:paraId="05852D25" w14:textId="1367F6F6" w:rsidR="00133179" w:rsidRDefault="00133179" w:rsidP="003003F1">
      <w:r>
        <w:t xml:space="preserve">We </w:t>
      </w:r>
      <w:r w:rsidR="001E0A2D">
        <w:t>assembled</w:t>
      </w:r>
      <w:r>
        <w:t xml:space="preserve"> two selection populations</w:t>
      </w:r>
      <w:r w:rsidR="00716C4E">
        <w:t>:</w:t>
      </w:r>
      <w:r>
        <w:t xml:space="preserve"> </w:t>
      </w:r>
      <w:del w:id="916" w:author="Author">
        <w:r w:rsidR="007336CF" w:rsidDel="002B6437">
          <w:delText>(</w:delText>
        </w:r>
      </w:del>
      <w:r w:rsidR="007336CF">
        <w:t xml:space="preserve">1) </w:t>
      </w:r>
      <w:r w:rsidRPr="002D676C">
        <w:t>353</w:t>
      </w:r>
      <w:r>
        <w:t>,</w:t>
      </w:r>
      <w:r w:rsidRPr="002D676C">
        <w:t xml:space="preserve">605 </w:t>
      </w:r>
      <w:r>
        <w:t>unrelated</w:t>
      </w:r>
      <w:r w:rsidRPr="002D676C">
        <w:t xml:space="preserve"> British Whites</w:t>
      </w:r>
      <w:ins w:id="917" w:author="Author">
        <w:r w:rsidR="002B6437">
          <w:t xml:space="preserve"> and</w:t>
        </w:r>
      </w:ins>
      <w:del w:id="918" w:author="Author">
        <w:r w:rsidR="00E23C75" w:rsidDel="002B6437">
          <w:delText xml:space="preserve">, </w:delText>
        </w:r>
        <w:r w:rsidR="006C3C0D" w:rsidDel="002B6437">
          <w:delText>or</w:delText>
        </w:r>
      </w:del>
      <w:r w:rsidR="006B58AA">
        <w:t xml:space="preserve"> </w:t>
      </w:r>
      <w:del w:id="919" w:author="Author">
        <w:r w:rsidR="007336CF" w:rsidDel="002B6437">
          <w:delText>(</w:delText>
        </w:r>
      </w:del>
      <w:r w:rsidR="007336CF">
        <w:t xml:space="preserve">2) </w:t>
      </w:r>
      <w:r w:rsidRPr="00C149E2">
        <w:t>379</w:t>
      </w:r>
      <w:r>
        <w:t>,</w:t>
      </w:r>
      <w:r w:rsidRPr="00C149E2">
        <w:t xml:space="preserve">561 </w:t>
      </w:r>
      <w:r>
        <w:t>unrelated individuals of European ancestry</w:t>
      </w:r>
      <w:r w:rsidR="006B58AA">
        <w:t>,</w:t>
      </w:r>
      <w:del w:id="920" w:author="Author">
        <w:r w:rsidR="006B58AA" w:rsidDel="002B6437">
          <w:delText xml:space="preserve"> where</w:delText>
        </w:r>
      </w:del>
      <w:ins w:id="921" w:author="Author">
        <w:r w:rsidR="002B6437">
          <w:t xml:space="preserve"> including</w:t>
        </w:r>
      </w:ins>
      <w:r w:rsidR="006B58AA">
        <w:t xml:space="preserve"> </w:t>
      </w:r>
      <w:ins w:id="922" w:author="Author">
        <w:r w:rsidR="002B6437">
          <w:t xml:space="preserve">all individuals in the first selection population in addition to </w:t>
        </w:r>
      </w:ins>
      <w:del w:id="923" w:author="Author">
        <w:r w:rsidR="006B58AA" w:rsidDel="002B6437">
          <w:delText xml:space="preserve">the later </w:delText>
        </w:r>
        <w:r w:rsidR="000A14D8" w:rsidDel="002B6437">
          <w:delText>encompassed the former</w:delText>
        </w:r>
        <w:r w:rsidR="00535172" w:rsidDel="002B6437">
          <w:delText xml:space="preserve">, the </w:delText>
        </w:r>
      </w:del>
      <w:r w:rsidR="00535172">
        <w:t>Irish</w:t>
      </w:r>
      <w:r w:rsidR="00967E85">
        <w:t>,</w:t>
      </w:r>
      <w:r w:rsidR="000A14D8">
        <w:t xml:space="preserve"> </w:t>
      </w:r>
      <w:r w:rsidR="002104A7">
        <w:t xml:space="preserve">and </w:t>
      </w:r>
      <w:r w:rsidR="002C7936">
        <w:t xml:space="preserve">individuals </w:t>
      </w:r>
      <w:del w:id="924" w:author="Author">
        <w:r w:rsidR="002C7936" w:rsidDel="002B6437">
          <w:delText xml:space="preserve">of </w:delText>
        </w:r>
      </w:del>
      <w:ins w:id="925" w:author="Author">
        <w:r w:rsidR="002B6437">
          <w:t>with any European ancestry</w:t>
        </w:r>
      </w:ins>
      <w:del w:id="926" w:author="Author">
        <w:r w:rsidR="002C7936" w:rsidDel="002B6437">
          <w:delText>any white background</w:delText>
        </w:r>
      </w:del>
      <w:r w:rsidR="000A14D8">
        <w:t xml:space="preserve">. </w:t>
      </w:r>
      <w:ins w:id="927" w:author="Author">
        <w:r w:rsidR="002B6437">
          <w:t xml:space="preserve">The two selection populations included </w:t>
        </w:r>
        <w:r w:rsidR="002B6437" w:rsidRPr="00DF1269">
          <w:t>9</w:t>
        </w:r>
        <w:r w:rsidR="002B6437">
          <w:t>,</w:t>
        </w:r>
        <w:r w:rsidR="002B6437" w:rsidRPr="00DF1269">
          <w:t>298</w:t>
        </w:r>
        <w:r w:rsidR="002B6437">
          <w:t>,</w:t>
        </w:r>
        <w:r w:rsidR="002B6437" w:rsidRPr="00DF1269">
          <w:t xml:space="preserve">089 </w:t>
        </w:r>
        <w:r w:rsidR="002B6437">
          <w:t xml:space="preserve">and </w:t>
        </w:r>
        <w:r w:rsidR="002B6437" w:rsidRPr="00E152C5">
          <w:t>9</w:t>
        </w:r>
        <w:r w:rsidR="002B6437">
          <w:t>,</w:t>
        </w:r>
        <w:r w:rsidR="002B6437" w:rsidRPr="00E152C5">
          <w:t>298</w:t>
        </w:r>
        <w:r w:rsidR="002B6437">
          <w:t>,</w:t>
        </w:r>
        <w:r w:rsidR="002B6437" w:rsidRPr="00E152C5">
          <w:t>331</w:t>
        </w:r>
      </w:ins>
      <w:del w:id="928" w:author="Author">
        <w:r w:rsidR="000A14D8" w:rsidDel="002B6437">
          <w:delText xml:space="preserve">We </w:delText>
        </w:r>
        <w:r w:rsidR="007667E8" w:rsidDel="002B6437">
          <w:delText>gathered</w:delText>
        </w:r>
      </w:del>
      <w:r w:rsidR="000A14D8">
        <w:t xml:space="preserve"> SNPs</w:t>
      </w:r>
      <w:ins w:id="929" w:author="Author">
        <w:r w:rsidR="002B6437">
          <w:t>, respectively,</w:t>
        </w:r>
      </w:ins>
      <w:r w:rsidR="000A14D8">
        <w:t xml:space="preserve"> on chromosome</w:t>
      </w:r>
      <w:ins w:id="930" w:author="Author">
        <w:r w:rsidR="002B6437">
          <w:t>s</w:t>
        </w:r>
      </w:ins>
      <w:r w:rsidR="000A14D8">
        <w:t xml:space="preserve"> 1-22 and X</w:t>
      </w:r>
      <w:r w:rsidR="001F7D5F">
        <w:t xml:space="preserve"> with </w:t>
      </w:r>
      <w:ins w:id="931" w:author="Author">
        <w:r w:rsidR="002B6437">
          <w:t xml:space="preserve">a </w:t>
        </w:r>
      </w:ins>
      <w:r w:rsidR="003F1BB7">
        <w:t xml:space="preserve">working </w:t>
      </w:r>
      <w:r w:rsidR="001F7D5F">
        <w:t>MAF &gt; 0.1</w:t>
      </w:r>
      <w:del w:id="932" w:author="Author">
        <w:r w:rsidR="006A308B" w:rsidDel="002B6437">
          <w:delText>, as a result,</w:delText>
        </w:r>
        <w:r w:rsidR="007C2B32" w:rsidDel="002B6437">
          <w:delText xml:space="preserve"> </w:delText>
        </w:r>
        <w:r w:rsidR="001F7D5F" w:rsidDel="002B6437">
          <w:delText xml:space="preserve">a total of </w:delText>
        </w:r>
        <w:r w:rsidR="00DF1269" w:rsidRPr="00DF1269" w:rsidDel="002B6437">
          <w:delText>9</w:delText>
        </w:r>
        <w:r w:rsidR="005D4DD4" w:rsidDel="002B6437">
          <w:delText>,</w:delText>
        </w:r>
        <w:r w:rsidR="00DF1269" w:rsidRPr="00DF1269" w:rsidDel="002B6437">
          <w:delText>298</w:delText>
        </w:r>
        <w:r w:rsidR="00DF1269" w:rsidDel="002B6437">
          <w:delText>,</w:delText>
        </w:r>
        <w:r w:rsidR="00DF1269" w:rsidRPr="00DF1269" w:rsidDel="002B6437">
          <w:delText xml:space="preserve">089 </w:delText>
        </w:r>
        <w:r w:rsidR="00DF1269" w:rsidDel="002B6437">
          <w:delText xml:space="preserve">and </w:delText>
        </w:r>
        <w:r w:rsidR="00E152C5" w:rsidRPr="00E152C5" w:rsidDel="002B6437">
          <w:delText>9</w:delText>
        </w:r>
        <w:r w:rsidR="00BA02B4" w:rsidDel="002B6437">
          <w:delText>,</w:delText>
        </w:r>
        <w:r w:rsidR="00E152C5" w:rsidRPr="00E152C5" w:rsidDel="002B6437">
          <w:delText>298</w:delText>
        </w:r>
        <w:r w:rsidR="00BA02B4" w:rsidDel="002B6437">
          <w:delText>,</w:delText>
        </w:r>
        <w:r w:rsidR="00E152C5" w:rsidRPr="00E152C5" w:rsidDel="002B6437">
          <w:delText>331</w:delText>
        </w:r>
        <w:r w:rsidR="00BA02B4" w:rsidDel="002B6437">
          <w:delText xml:space="preserve"> </w:delText>
        </w:r>
        <w:r w:rsidR="00B14D83" w:rsidDel="002B6437">
          <w:delText>were</w:delText>
        </w:r>
        <w:r w:rsidR="00D51F91" w:rsidDel="002B6437">
          <w:delText xml:space="preserve"> </w:delText>
        </w:r>
        <w:r w:rsidR="007667E8" w:rsidDel="002B6437">
          <w:delText xml:space="preserve">allowed </w:delText>
        </w:r>
        <w:r w:rsidR="00020686" w:rsidDel="002B6437">
          <w:delText xml:space="preserve">by </w:delText>
        </w:r>
        <w:r w:rsidR="00F5611F" w:rsidDel="002B6437">
          <w:delText xml:space="preserve">the </w:delText>
        </w:r>
        <w:r w:rsidR="003238C5" w:rsidDel="002B6437">
          <w:delText>two selection populations, respective</w:delText>
        </w:r>
        <w:r w:rsidR="005A4296" w:rsidDel="002B6437">
          <w:delText>ly</w:delText>
        </w:r>
      </w:del>
      <w:r w:rsidR="003238C5">
        <w:t xml:space="preserve">. </w:t>
      </w:r>
      <w:r w:rsidR="00020686">
        <w:t xml:space="preserve">The </w:t>
      </w:r>
      <w:proofErr w:type="spellStart"/>
      <w:r w:rsidR="00020686" w:rsidRPr="002D676C">
        <w:t>covariates</w:t>
      </w:r>
      <w:del w:id="933" w:author="Author">
        <w:r w:rsidR="00020686" w:rsidDel="008B22AF">
          <w:delText xml:space="preserve"> included</w:delText>
        </w:r>
      </w:del>
      <w:ins w:id="934" w:author="Author">
        <w:r w:rsidR="008B22AF">
          <w:t>were</w:t>
        </w:r>
      </w:ins>
      <w:proofErr w:type="spellEnd"/>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ins w:id="935" w:author="Author">
        <w:r w:rsidR="002B6437">
          <w:t xml:space="preserve">a total of </w:t>
        </w:r>
      </w:ins>
      <w:r w:rsidR="00020686">
        <w:t>26</w:t>
      </w:r>
      <w:del w:id="936" w:author="Author">
        <w:r w:rsidR="00020686" w:rsidDel="002B6437">
          <w:delText xml:space="preserve"> in total</w:delText>
        </w:r>
      </w:del>
      <w:r w:rsidR="00020686">
        <w:t>,</w:t>
      </w:r>
      <w:ins w:id="937" w:author="Author">
        <w:r w:rsidR="002B6437">
          <w:t xml:space="preserve"> including the</w:t>
        </w:r>
      </w:ins>
      <w:r w:rsidR="00020686">
        <w:t xml:space="preserve"> intercept</w:t>
      </w:r>
      <w:del w:id="938" w:author="Author">
        <w:r w:rsidR="00020686" w:rsidDel="002B6437">
          <w:delText xml:space="preserve"> included</w:delText>
        </w:r>
      </w:del>
      <w:r w:rsidR="00020686">
        <w: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ins w:id="939" w:author="Author">
        <w:r w:rsidR="002B6437">
          <w:t xml:space="preserve">a </w:t>
        </w:r>
      </w:ins>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t xml:space="preserve">based on </w:t>
      </w:r>
      <w:ins w:id="940" w:author="Author">
        <w:r w:rsidR="002B6437">
          <w:t>second selection population</w:t>
        </w:r>
        <w:del w:id="941" w:author="Author">
          <w:r w:rsidR="002B6437" w:rsidDel="008B22AF">
            <w:delText xml:space="preserve"> of </w:delText>
          </w:r>
        </w:del>
      </w:ins>
      <w:del w:id="942" w:author="Author">
        <w:r w:rsidR="00BB7928" w:rsidRPr="00C149E2" w:rsidDel="008B22AF">
          <w:delText>379</w:delText>
        </w:r>
        <w:r w:rsidR="00BB7928" w:rsidDel="008B22AF">
          <w:delText>,</w:delText>
        </w:r>
        <w:r w:rsidR="00BB7928" w:rsidRPr="00C149E2" w:rsidDel="008B22AF">
          <w:delText xml:space="preserve">561 </w:delText>
        </w:r>
        <w:r w:rsidR="00BB7928" w:rsidDel="008B22AF">
          <w:delText xml:space="preserve">unrelated </w:delText>
        </w:r>
        <w:r w:rsidR="000B0C46" w:rsidDel="008B22AF">
          <w:delText xml:space="preserve">White </w:delText>
        </w:r>
        <w:r w:rsidR="00BB7928" w:rsidDel="008B22AF">
          <w:delText>European</w:delText>
        </w:r>
        <w:r w:rsidR="000B0C46" w:rsidDel="008B22AF">
          <w:delText>s</w:delText>
        </w:r>
        <w:r w:rsidR="00BB7928" w:rsidDel="008B22AF">
          <w:delText xml:space="preserve"> </w:delText>
        </w:r>
        <w:r w:rsidR="000B0C46" w:rsidDel="008B22AF">
          <w:delText xml:space="preserve">with </w:delText>
        </w:r>
        <w:r w:rsidR="002A46FD" w:rsidRPr="00E152C5" w:rsidDel="008B22AF">
          <w:delText>9</w:delText>
        </w:r>
        <w:r w:rsidR="002A46FD" w:rsidDel="008B22AF">
          <w:delText>,</w:delText>
        </w:r>
        <w:r w:rsidR="002A46FD" w:rsidRPr="00E152C5" w:rsidDel="008B22AF">
          <w:delText>298</w:delText>
        </w:r>
        <w:r w:rsidR="002A46FD" w:rsidDel="008B22AF">
          <w:delText>,</w:delText>
        </w:r>
        <w:r w:rsidR="002A46FD" w:rsidRPr="00E152C5" w:rsidDel="008B22AF">
          <w:delText>331</w:delText>
        </w:r>
        <w:r w:rsidR="002A46FD" w:rsidDel="008B22AF">
          <w:delText xml:space="preserve"> SNPs </w:delText>
        </w:r>
        <w:r w:rsidR="00BB7928" w:rsidDel="002B6437">
          <w:delText>(</w:delText>
        </w:r>
        <w:r w:rsidR="000B0C46" w:rsidDel="002B6437">
          <w:delText xml:space="preserve">the </w:delText>
        </w:r>
        <w:r w:rsidDel="002B6437">
          <w:delText xml:space="preserve">larger </w:delText>
        </w:r>
        <w:r w:rsidR="009E1531" w:rsidDel="002B6437">
          <w:delText>of two</w:delText>
        </w:r>
        <w:r w:rsidDel="002B6437">
          <w:delText xml:space="preserve"> </w:delText>
        </w:r>
        <w:r w:rsidR="007C1457" w:rsidDel="002B6437">
          <w:delText>selection populations</w:delText>
        </w:r>
        <w:r w:rsidR="007200C5" w:rsidDel="002B6437">
          <w:delText>)</w:delText>
        </w:r>
      </w:del>
      <w:r w:rsidR="003C6103">
        <w:t>. T</w:t>
      </w:r>
      <w:r w:rsidR="00220A77">
        <w:t xml:space="preserve">he </w:t>
      </w:r>
      <w:ins w:id="943" w:author="Author">
        <w:r w:rsidR="008B22AF">
          <w:t xml:space="preserve">supplements lists the </w:t>
        </w:r>
      </w:ins>
      <w:r w:rsidR="00220A77">
        <w:t>most significant SNP</w:t>
      </w:r>
      <w:r w:rsidR="003C6103">
        <w:t>s</w:t>
      </w:r>
      <w:r w:rsidR="00220A77">
        <w:t xml:space="preserve"> </w:t>
      </w:r>
      <w:del w:id="944" w:author="Author">
        <w:r w:rsidR="00220A77" w:rsidDel="002B6437">
          <w:delText xml:space="preserve">by </w:delText>
        </w:r>
      </w:del>
      <w:ins w:id="945" w:author="Author">
        <w:r w:rsidR="002B6437">
          <w:t xml:space="preserve">for each </w:t>
        </w:r>
        <w:del w:id="946" w:author="Author">
          <w:r w:rsidR="002B6437" w:rsidDel="008B22AF">
            <w:delText>of</w:delText>
          </w:r>
        </w:del>
      </w:ins>
      <w:del w:id="947" w:author="Author">
        <w:r w:rsidR="00220A77" w:rsidDel="008B22AF">
          <w:delText xml:space="preserve">any of the 5 </w:delText>
        </w:r>
      </w:del>
      <w:ins w:id="948" w:author="Author">
        <w:del w:id="949" w:author="Author">
          <w:r w:rsidR="002B6437" w:rsidDel="008B22AF">
            <w:delText xml:space="preserve">five </w:delText>
          </w:r>
        </w:del>
      </w:ins>
      <w:r w:rsidR="00220A77">
        <w:t>test</w:t>
      </w:r>
      <w:del w:id="950" w:author="Author">
        <w:r w:rsidR="003C6103" w:rsidDel="008B22AF">
          <w:delText xml:space="preserve">s are listed </w:delText>
        </w:r>
        <w:r w:rsidR="00220A77" w:rsidDel="008B22AF">
          <w:delText xml:space="preserve">in </w:delText>
        </w:r>
      </w:del>
      <w:ins w:id="951" w:author="Author">
        <w:del w:id="952" w:author="Author">
          <w:r w:rsidR="002B6437" w:rsidDel="008B22AF">
            <w:delText xml:space="preserve">the </w:delText>
          </w:r>
        </w:del>
      </w:ins>
      <w:del w:id="953" w:author="Author">
        <w:r w:rsidR="002A46FD" w:rsidDel="008B22AF">
          <w:delText>supplement</w:delText>
        </w:r>
      </w:del>
      <w:ins w:id="954" w:author="Author">
        <w:del w:id="955" w:author="Author">
          <w:r w:rsidR="002B6437" w:rsidDel="008B22AF">
            <w:delText xml:space="preserve"> in </w:delText>
          </w:r>
        </w:del>
      </w:ins>
      <w:del w:id="956" w:author="Author">
        <w:r w:rsidR="002A46FD" w:rsidDel="002B6437">
          <w:delText xml:space="preserve">ary </w:delText>
        </w:r>
        <w:r w:rsidR="000A1799" w:rsidDel="002B6437">
          <w:delText xml:space="preserve">material </w:delText>
        </w:r>
        <w:r w:rsidR="00220A77" w:rsidDel="008B22AF">
          <w:delText>Table</w:delText>
        </w:r>
      </w:del>
      <w:ins w:id="957" w:author="Author">
        <w:del w:id="958" w:author="Author">
          <w:r w:rsidR="002B6437" w:rsidDel="008B22AF">
            <w:delText>s</w:delText>
          </w:r>
        </w:del>
      </w:ins>
      <w:del w:id="959" w:author="Author">
        <w:r w:rsidR="00220A77" w:rsidDel="008B22AF">
          <w:delText xml:space="preserve"> </w:delText>
        </w:r>
        <w:r w:rsidR="000A1799" w:rsidDel="008B22AF">
          <w:delText>s2</w:delText>
        </w:r>
        <w:r w:rsidR="00220A77" w:rsidDel="008B22AF">
          <w:delText xml:space="preserve">a and </w:delText>
        </w:r>
        <w:r w:rsidR="000A1799" w:rsidDel="008B22AF">
          <w:delText>s2</w:delText>
        </w:r>
        <w:r w:rsidR="00220A77" w:rsidDel="008B22AF">
          <w:delText>b</w:delText>
        </w:r>
      </w:del>
      <w:r w:rsidR="00220A77">
        <w:t>.</w:t>
      </w:r>
    </w:p>
    <w:p w14:paraId="6F2ED489" w14:textId="606068F2" w:rsidR="00D36F84" w:rsidRDefault="00B463B1" w:rsidP="000327D4">
      <w:del w:id="960" w:author="Author">
        <w:r w:rsidDel="002B6437">
          <w:delText>Levene’s robust test (</w:delText>
        </w:r>
      </w:del>
      <w:r>
        <w:t>LVT</w:t>
      </w:r>
      <w:del w:id="961" w:author="Author">
        <w:r w:rsidDel="002B6437">
          <w:delText>)</w:delText>
        </w:r>
      </w:del>
      <w:r>
        <w:t xml:space="preserve"> </w:t>
      </w:r>
      <w:r w:rsidR="00E85E05">
        <w:t xml:space="preserve">and </w:t>
      </w:r>
      <w:del w:id="962" w:author="Author">
        <w:r w:rsidDel="002B6437">
          <w:delText>Deviation Regression Model (</w:delText>
        </w:r>
      </w:del>
      <w:r>
        <w:t>D</w:t>
      </w:r>
      <w:r w:rsidR="00842319">
        <w:t>RM</w:t>
      </w:r>
      <w:del w:id="963" w:author="Author">
        <w:r w:rsidR="00842319" w:rsidDel="002B6437">
          <w:delText>)</w:delText>
        </w:r>
      </w:del>
      <w:r w:rsidR="00842319">
        <w:t xml:space="preserve"> </w:t>
      </w:r>
      <w:r w:rsidR="00463D05">
        <w:t xml:space="preserve">were </w:t>
      </w:r>
      <w:r w:rsidR="00606FDF">
        <w:t xml:space="preserve">abnormally positive </w:t>
      </w:r>
      <w:r w:rsidR="00BF4781">
        <w:t>on</w:t>
      </w:r>
      <w:r w:rsidR="000003E0">
        <w:t xml:space="preserve"> </w:t>
      </w:r>
      <w:ins w:id="964" w:author="Author">
        <w:r w:rsidR="002B6437">
          <w:t xml:space="preserve">the </w:t>
        </w:r>
      </w:ins>
      <w:r w:rsidR="00E85E05">
        <w:t>X chromo</w:t>
      </w:r>
      <w:ins w:id="965" w:author="Author">
        <w:r w:rsidR="0087743F">
          <w:t>some</w:t>
        </w:r>
      </w:ins>
      <w:del w:id="966" w:author="Author">
        <w:r w:rsidR="00E85E05" w:rsidDel="0087743F">
          <w:delText>ne</w:delText>
        </w:r>
      </w:del>
      <w:r w:rsidR="00016701">
        <w:t xml:space="preserve"> (</w:t>
      </w:r>
      <w:r w:rsidR="00C51968">
        <w:t>Figure 3</w:t>
      </w:r>
      <w:r w:rsidR="00505924">
        <w:t>,</w:t>
      </w:r>
      <w:r w:rsidR="00016701">
        <w:t xml:space="preserve"> orange circles)</w:t>
      </w:r>
      <w:del w:id="967" w:author="Author">
        <w:r w:rsidR="00FB501B" w:rsidDel="002B6437">
          <w:delText>,</w:delText>
        </w:r>
      </w:del>
      <w:r w:rsidR="00FB501B">
        <w:t xml:space="preserve"> </w:t>
      </w:r>
      <w:r w:rsidR="00F11A3E">
        <w:t>because</w:t>
      </w:r>
      <w:r w:rsidR="00D9776A">
        <w:t xml:space="preserve"> </w:t>
      </w:r>
      <w:ins w:id="968" w:author="Author">
        <w:del w:id="969" w:author="Author">
          <w:r w:rsidR="00235E15" w:rsidDel="008B22AF">
            <w:delText>of</w:delText>
          </w:r>
        </w:del>
        <w:r w:rsidR="00235E15">
          <w:t xml:space="preserve"> </w:t>
        </w:r>
      </w:ins>
      <w:r w:rsidR="00D36F84">
        <w:t xml:space="preserve">the </w:t>
      </w:r>
      <w:r w:rsidR="005C6456">
        <w:t xml:space="preserve">much lower </w:t>
      </w:r>
      <w:r w:rsidR="00D36F84">
        <w:t>frequenc</w:t>
      </w:r>
      <w:ins w:id="970" w:author="Author">
        <w:r w:rsidR="008B22AF">
          <w:t>y</w:t>
        </w:r>
      </w:ins>
      <w:del w:id="971" w:author="Author">
        <w:r w:rsidR="00505924" w:rsidDel="008B22AF">
          <w:delText>ies</w:delText>
        </w:r>
      </w:del>
      <w:r w:rsidR="00D36F84">
        <w:t xml:space="preserve"> of </w:t>
      </w:r>
      <w:ins w:id="972" w:author="Author">
        <w:r w:rsidR="002B6437">
          <w:t xml:space="preserve">the </w:t>
        </w:r>
      </w:ins>
      <w:r w:rsidR="00D36F84">
        <w:t xml:space="preserve">heterozygous genotype in </w:t>
      </w:r>
      <w:r w:rsidR="00BF4781">
        <w:t>men</w:t>
      </w:r>
      <w:r w:rsidR="00690D1C">
        <w:t xml:space="preserve"> </w:t>
      </w:r>
      <w:del w:id="973" w:author="Author">
        <w:r w:rsidR="00D36F84" w:rsidDel="008B22AF">
          <w:delText xml:space="preserve">than </w:delText>
        </w:r>
        <w:r w:rsidR="00F11A3E" w:rsidDel="008B22AF">
          <w:delText xml:space="preserve">in </w:delText>
        </w:r>
        <w:r w:rsidR="00BF4781" w:rsidDel="008B22AF">
          <w:delText>women</w:delText>
        </w:r>
        <w:r w:rsidR="002B40E8" w:rsidDel="008B22AF">
          <w:delText xml:space="preserve"> </w:delText>
        </w:r>
      </w:del>
      <w:r w:rsidR="005C6456">
        <w:t>ca</w:t>
      </w:r>
      <w:r w:rsidR="00FA7131">
        <w:t xml:space="preserve">uses </w:t>
      </w:r>
      <w:r w:rsidR="0091108E">
        <w:t xml:space="preserve">LVT and DRM </w:t>
      </w:r>
      <w:ins w:id="974" w:author="Author">
        <w:r w:rsidR="002B6437">
          <w:t xml:space="preserve">to </w:t>
        </w:r>
      </w:ins>
      <w:r w:rsidR="00FA7131">
        <w:t xml:space="preserve">erroneously attribute </w:t>
      </w:r>
      <w:r w:rsidR="00D36F84">
        <w:t xml:space="preserve">phenotypic </w:t>
      </w:r>
      <w:r w:rsidR="004D5951">
        <w:t>variance</w:t>
      </w:r>
      <w:del w:id="975" w:author="Author">
        <w:r w:rsidR="004D5951" w:rsidDel="008B22AF">
          <w:delText xml:space="preserve"> </w:delText>
        </w:r>
        <w:r w:rsidR="0090737E" w:rsidRPr="00336F71" w:rsidDel="008B22AF">
          <w:rPr>
            <w:highlight w:val="green"/>
          </w:rPr>
          <w:delText xml:space="preserve">due to sex </w:delText>
        </w:r>
        <w:r w:rsidR="006A3D94" w:rsidRPr="00336F71" w:rsidDel="008B22AF">
          <w:rPr>
            <w:highlight w:val="green"/>
          </w:rPr>
          <w:delText xml:space="preserve">to </w:delText>
        </w:r>
        <w:r w:rsidR="00AB0C3F" w:rsidRPr="00336F71" w:rsidDel="008B22AF">
          <w:rPr>
            <w:highlight w:val="green"/>
          </w:rPr>
          <w:delText>the SNP</w:delText>
        </w:r>
        <w:r w:rsidR="00820B4F" w:rsidRPr="00336F71" w:rsidDel="008B22AF">
          <w:rPr>
            <w:highlight w:val="green"/>
          </w:rPr>
          <w:delText>s</w:delText>
        </w:r>
      </w:del>
      <w:r w:rsidR="00883025">
        <w:t>.</w:t>
      </w:r>
      <w:r w:rsidR="00F30B32">
        <w:t xml:space="preserve"> </w:t>
      </w:r>
      <w:del w:id="976" w:author="Author">
        <w:r w:rsidR="00F30B32" w:rsidDel="00235E15">
          <w:delText>For this reason</w:delText>
        </w:r>
      </w:del>
      <w:ins w:id="977" w:author="Author">
        <w:r w:rsidR="00235E15">
          <w:t>Accordingly</w:t>
        </w:r>
      </w:ins>
      <w:r w:rsidR="00F30B32">
        <w:t xml:space="preserve">,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del w:id="978" w:author="Author">
        <w:r w:rsidR="009651E7" w:rsidDel="00235E15">
          <w:delText>the</w:delText>
        </w:r>
        <w:r w:rsidR="00C30CB8" w:rsidDel="00235E15">
          <w:delText xml:space="preserve"> QQ plots</w:delText>
        </w:r>
        <w:r w:rsidR="005932FC" w:rsidDel="00235E15">
          <w:delText>,</w:delText>
        </w:r>
        <w:r w:rsidR="009651E7" w:rsidDel="00235E15">
          <w:delText xml:space="preserve"> </w:delText>
        </w:r>
        <w:r w:rsidR="009B6013" w:rsidDel="00235E15">
          <w:delText xml:space="preserve">the </w:delText>
        </w:r>
        <w:r w:rsidR="00AD36A8" w:rsidDel="00235E15">
          <w:delText>genomic inflation factor (</w:delText>
        </w:r>
        <w:r w:rsidR="005932FC" w:rsidDel="00235E15">
          <w:rPr>
            <w:rFonts w:cstheme="minorHAnsi"/>
          </w:rPr>
          <w:delText>λ</w:delText>
        </w:r>
        <w:r w:rsidR="005932FC" w:rsidRPr="005932FC" w:rsidDel="00235E15">
          <w:rPr>
            <w:vertAlign w:val="subscript"/>
          </w:rPr>
          <w:delText>GC</w:delText>
        </w:r>
        <w:r w:rsidR="00AD36A8" w:rsidDel="00235E15">
          <w:delText>)</w:delText>
        </w:r>
        <w:r w:rsidR="00837C1E" w:rsidDel="00235E15">
          <w:delText xml:space="preserve">, </w:delText>
        </w:r>
        <w:r w:rsidR="009B6013" w:rsidDel="00235E15">
          <w:delText xml:space="preserve">the </w:delText>
        </w:r>
        <w:r w:rsidR="00837C1E" w:rsidDel="00235E15">
          <w:delText>top significant variants (</w:delText>
        </w:r>
        <w:r w:rsidR="0072330C" w:rsidDel="00235E15">
          <w:delText xml:space="preserve">supplement </w:delText>
        </w:r>
        <w:r w:rsidR="00837C1E" w:rsidDel="00235E15">
          <w:delText>table s</w:delText>
        </w:r>
        <w:r w:rsidR="0072330C" w:rsidDel="00235E15">
          <w:delText>2</w:delText>
        </w:r>
        <w:r w:rsidR="00837C1E" w:rsidDel="00235E15">
          <w:delText>)</w:delText>
        </w:r>
        <w:r w:rsidR="005932FC" w:rsidDel="00235E15">
          <w:delText xml:space="preserve">, </w:delText>
        </w:r>
        <w:r w:rsidR="00A004AA" w:rsidDel="00235E15">
          <w:delText xml:space="preserve">and </w:delText>
        </w:r>
      </w:del>
      <w:r w:rsidR="00184FD0">
        <w:t>subsequent</w:t>
      </w:r>
      <w:r w:rsidR="00A004AA">
        <w:t xml:space="preserve"> </w:t>
      </w:r>
      <w:del w:id="979" w:author="Author">
        <w:r w:rsidR="00A004AA" w:rsidDel="002B6437">
          <w:delText>analysis</w:delText>
        </w:r>
      </w:del>
      <w:ins w:id="980" w:author="Author">
        <w:r w:rsidR="002B6437">
          <w:t>analyses</w:t>
        </w:r>
      </w:ins>
      <w:r w:rsidR="00A004AA">
        <w:t>.</w:t>
      </w:r>
    </w:p>
    <w:p w14:paraId="7E99621A" w14:textId="79998E03" w:rsidR="00DB15CA" w:rsidDel="00235E15" w:rsidRDefault="00502B88" w:rsidP="00AE739C">
      <w:pPr>
        <w:rPr>
          <w:del w:id="981" w:author="Author"/>
        </w:rPr>
      </w:pPr>
      <w:r>
        <w:t>F</w:t>
      </w:r>
      <w:r w:rsidR="00B46CF4">
        <w:t xml:space="preserve">or </w:t>
      </w:r>
      <w:del w:id="982" w:author="Author">
        <w:r w:rsidDel="00235E15">
          <w:delText>body mass index (</w:delText>
        </w:r>
      </w:del>
      <w:r>
        <w:t>BMI</w:t>
      </w:r>
      <w:del w:id="983" w:author="Author">
        <w:r w:rsidDel="00235E15">
          <w:delText>)</w:delText>
        </w:r>
      </w:del>
      <w:r w:rsidR="009B69AD">
        <w:t xml:space="preserve"> (</w:t>
      </w:r>
      <w:r w:rsidR="00C51968">
        <w:t>Figure 3</w:t>
      </w:r>
      <w:r w:rsidR="009B69AD">
        <w:t xml:space="preserve">a, </w:t>
      </w:r>
      <w:r w:rsidR="00C55F33">
        <w:t>Table s2a)</w:t>
      </w:r>
      <w:r w:rsidR="00A36FD6">
        <w:t xml:space="preserve">, GWAS </w:t>
      </w:r>
      <w:del w:id="984" w:author="Author">
        <w:r w:rsidR="008E0A02" w:rsidDel="00640783">
          <w:delText xml:space="preserve">clearly </w:delText>
        </w:r>
        <w:r w:rsidR="00C13C2C" w:rsidDel="00640783">
          <w:delText>turned up</w:delText>
        </w:r>
      </w:del>
      <w:ins w:id="985" w:author="Author">
        <w:r w:rsidR="00640783">
          <w:t>returned</w:t>
        </w:r>
      </w:ins>
      <w:r w:rsidR="00C13C2C">
        <w:t xml:space="preserve"> </w:t>
      </w:r>
      <w:r w:rsidR="006C7ED2" w:rsidRPr="00336F71">
        <w:rPr>
          <w:highlight w:val="green"/>
        </w:rPr>
        <w:t>more significant SNP</w:t>
      </w:r>
      <w:r w:rsidR="00A96D12" w:rsidRPr="00336F71">
        <w:rPr>
          <w:highlight w:val="green"/>
        </w:rPr>
        <w:t>s</w:t>
      </w:r>
      <w:r w:rsidR="00172B45" w:rsidRPr="00336F71">
        <w:rPr>
          <w:highlight w:val="green"/>
        </w:rPr>
        <w:t xml:space="preserve"> with over-confidence</w:t>
      </w:r>
      <w:r w:rsidR="00172B45">
        <w:t xml:space="preserve"> (</w:t>
      </w:r>
      <w:bookmarkStart w:id="986" w:name="_Hlk102400984"/>
      <w:proofErr w:type="spellStart"/>
      <w:r w:rsidR="00172B45">
        <w:rPr>
          <w:rFonts w:cstheme="minorHAnsi"/>
        </w:rPr>
        <w:t>λ</w:t>
      </w:r>
      <w:r w:rsidR="00172B45" w:rsidRPr="005932FC">
        <w:rPr>
          <w:vertAlign w:val="subscript"/>
        </w:rPr>
        <w:t>GC</w:t>
      </w:r>
      <w:proofErr w:type="spellEnd"/>
      <w:r w:rsidR="00172B45" w:rsidRPr="00172B45">
        <w:t>=</w:t>
      </w:r>
      <w:r w:rsidR="00FF3F84">
        <w:t>1.998</w:t>
      </w:r>
      <w:bookmarkEnd w:id="986"/>
      <w:r w:rsidR="00172B45">
        <w:t>)</w:t>
      </w:r>
      <w:r w:rsidR="00FF74C8">
        <w:t>.</w:t>
      </w:r>
      <w:r w:rsidR="006C7ED2">
        <w:t xml:space="preserve"> </w:t>
      </w:r>
      <w:r w:rsidR="009527D0">
        <w:t xml:space="preserve">The </w:t>
      </w:r>
      <w:del w:id="987" w:author="Author">
        <w:r w:rsidR="004B72EB" w:rsidDel="00640783">
          <w:delText xml:space="preserve">4 </w:delText>
        </w:r>
      </w:del>
      <w:ins w:id="988" w:author="Author">
        <w:r w:rsidR="00640783">
          <w:t xml:space="preserve">four </w:t>
        </w:r>
      </w:ins>
      <w:r w:rsidR="0056563A">
        <w:t xml:space="preserve">variance loci tests </w:t>
      </w:r>
      <w:ins w:id="989" w:author="Author">
        <w:r w:rsidR="00640783">
          <w:t xml:space="preserve">were </w:t>
        </w:r>
      </w:ins>
      <w:r w:rsidR="00C977CE">
        <w:t>distinguish</w:t>
      </w:r>
      <w:r w:rsidR="00E55DF3">
        <w:t>ed</w:t>
      </w:r>
      <w:r w:rsidR="0056563A">
        <w:t xml:space="preserve"> </w:t>
      </w:r>
      <w:del w:id="990" w:author="Author">
        <w:r w:rsidR="008E0A02" w:rsidDel="00640783">
          <w:delText xml:space="preserve">themselves </w:delText>
        </w:r>
      </w:del>
      <w:r w:rsidR="008E0A02">
        <w:t xml:space="preserve">from </w:t>
      </w:r>
      <w:r w:rsidR="00C13C2C">
        <w:t>GWAS and</w:t>
      </w:r>
      <w:r w:rsidR="006E2AB9">
        <w:t xml:space="preserve"> separate</w:t>
      </w:r>
      <w:r w:rsidR="00E55DF3">
        <w:t>d</w:t>
      </w:r>
      <w:r w:rsidR="006E2AB9">
        <w:t xml:space="preserve"> </w:t>
      </w:r>
      <w:ins w:id="991" w:author="Author">
        <w:r w:rsidR="00640783">
          <w:t xml:space="preserve">the </w:t>
        </w:r>
      </w:ins>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t>
      </w:r>
      <w:r w:rsidR="006E2AB9" w:rsidRPr="00336F71">
        <w:rPr>
          <w:highlight w:val="green"/>
        </w:rPr>
        <w:t>with relative ease</w:t>
      </w:r>
      <w:r w:rsidR="00FC4BCE">
        <w:t>.</w:t>
      </w:r>
      <w:ins w:id="992" w:author="Author">
        <w:r w:rsidR="0087743F" w:rsidDel="0087743F">
          <w:t xml:space="preserve"> </w:t>
        </w:r>
      </w:ins>
      <w:commentRangeStart w:id="993"/>
      <w:del w:id="994" w:author="Author">
        <w:r w:rsidR="00FC4BCE" w:rsidDel="0087743F">
          <w:delText xml:space="preserve"> </w:delText>
        </w:r>
        <w:r w:rsidR="00CB3F75" w:rsidDel="0087743F">
          <w:delText xml:space="preserve">Except </w:delText>
        </w:r>
      </w:del>
      <w:ins w:id="995" w:author="Author">
        <w:del w:id="996" w:author="Author">
          <w:r w:rsidR="00640783" w:rsidDel="0087743F">
            <w:delText xml:space="preserve">for </w:delText>
          </w:r>
        </w:del>
      </w:ins>
      <w:del w:id="997" w:author="Author">
        <w:r w:rsidR="00CB3F75" w:rsidDel="0087743F">
          <w:delText>the X chromosome,</w:delText>
        </w:r>
      </w:del>
      <w:ins w:id="998" w:author="Author">
        <w:del w:id="999" w:author="Author">
          <w:r w:rsidR="00640783" w:rsidRPr="00640783" w:rsidDel="0087743F">
            <w:delText xml:space="preserve"> </w:delText>
          </w:r>
          <w:r w:rsidR="00640783" w:rsidDel="0087743F">
            <w:delText>the most significant variance loci</w:delText>
          </w:r>
        </w:del>
      </w:ins>
      <w:del w:id="1000" w:author="Author">
        <w:r w:rsidR="00CB3F75" w:rsidDel="0087743F">
          <w:delText xml:space="preserve"> </w:delText>
        </w:r>
      </w:del>
      <w:ins w:id="1001" w:author="Author">
        <w:del w:id="1002" w:author="Author">
          <w:r w:rsidR="00640783" w:rsidDel="0087743F">
            <w:delText xml:space="preserve">returned by </w:delText>
          </w:r>
        </w:del>
      </w:ins>
      <w:del w:id="1003" w:author="Author">
        <w:r w:rsidR="00CB3F75" w:rsidDel="0087743F">
          <w:delText xml:space="preserve">DLM, VLA, and LVT </w:delText>
        </w:r>
      </w:del>
      <w:ins w:id="1004" w:author="Author">
        <w:del w:id="1005" w:author="Author">
          <w:r w:rsidR="00640783" w:rsidDel="0087743F">
            <w:delText>were the same</w:delText>
          </w:r>
        </w:del>
      </w:ins>
      <w:del w:id="1006" w:author="Author">
        <w:r w:rsidR="00CB3F75" w:rsidDel="0087743F">
          <w:delText xml:space="preserve">agreed on </w:delText>
        </w:r>
        <w:r w:rsidR="003B4A6F" w:rsidDel="0087743F">
          <w:delText xml:space="preserve">the </w:delText>
        </w:r>
        <w:r w:rsidR="000F50C2" w:rsidDel="0087743F">
          <w:delText>most significant variance loci</w:delText>
        </w:r>
        <w:r w:rsidR="00CB1383" w:rsidDel="0087743F">
          <w:delText>.</w:delText>
        </w:r>
        <w:r w:rsidR="000F50C2" w:rsidDel="0087743F">
          <w:delText xml:space="preserve"> </w:delText>
        </w:r>
        <w:r w:rsidR="00C2267D" w:rsidDel="0087743F">
          <w:delText>Between DLM and VLA, d</w:delText>
        </w:r>
        <w:r w:rsidR="005A350F" w:rsidDel="0087743F">
          <w:delText>espite</w:delText>
        </w:r>
        <w:r w:rsidR="00E55DF3" w:rsidDel="0087743F">
          <w:delText xml:space="preserve"> the</w:delText>
        </w:r>
        <w:r w:rsidR="005A350F" w:rsidDel="0087743F">
          <w:delText xml:space="preserve"> </w:delText>
        </w:r>
        <w:r w:rsidR="003E7999" w:rsidDel="0087743F">
          <w:delText>similar</w:delText>
        </w:r>
        <w:r w:rsidR="00E55DF3" w:rsidDel="0087743F">
          <w:delText xml:space="preserve">ity </w:delText>
        </w:r>
        <w:r w:rsidR="003E7999" w:rsidDel="0087743F">
          <w:delText xml:space="preserve">in Manhattan and </w:delText>
        </w:r>
        <w:r w:rsidR="00E55DF3" w:rsidDel="0087743F">
          <w:delText>log</w:delText>
        </w:r>
        <w:r w:rsidR="003E7999" w:rsidDel="0087743F">
          <w:delText xml:space="preserve"> scaled QQ plots</w:delText>
        </w:r>
        <w:r w:rsidR="00C2267D" w:rsidDel="0087743F">
          <w:delText xml:space="preserve">, </w:delText>
        </w:r>
        <w:r w:rsidR="003E7999" w:rsidDel="0087743F">
          <w:delText>VLA</w:delText>
        </w:r>
      </w:del>
      <w:ins w:id="1007" w:author="Author">
        <w:del w:id="1008" w:author="Author">
          <w:r w:rsidR="00640783" w:rsidDel="0087743F">
            <w:delText xml:space="preserve"> had</w:delText>
          </w:r>
          <w:r w:rsidR="00640783" w:rsidRPr="00640783" w:rsidDel="0087743F">
            <w:delText xml:space="preserve"> </w:delText>
          </w:r>
          <w:r w:rsidR="00640783" w:rsidDel="0087743F">
            <w:delText xml:space="preserve">balanced </w:delText>
          </w:r>
        </w:del>
      </w:ins>
      <w:del w:id="1009" w:author="Author">
        <w:r w:rsidR="003E7999" w:rsidDel="0087743F">
          <w:delText xml:space="preserve">’s </w:delText>
        </w:r>
        <w:r w:rsidR="000F7251" w:rsidDel="0087743F">
          <w:delText>performance was balanced (</w:delText>
        </w:r>
        <w:r w:rsidR="000F7251" w:rsidDel="0087743F">
          <w:rPr>
            <w:rFonts w:cstheme="minorHAnsi"/>
          </w:rPr>
          <w:delText>λ</w:delText>
        </w:r>
        <w:r w:rsidR="000F7251" w:rsidRPr="005932FC" w:rsidDel="0087743F">
          <w:rPr>
            <w:vertAlign w:val="subscript"/>
          </w:rPr>
          <w:delText>GC</w:delText>
        </w:r>
        <w:r w:rsidR="000F7251" w:rsidRPr="00172B45" w:rsidDel="0087743F">
          <w:delText>=</w:delText>
        </w:r>
        <w:r w:rsidR="000F7251" w:rsidDel="0087743F">
          <w:delText xml:space="preserve">0.995) </w:delText>
        </w:r>
        <w:r w:rsidR="00C2267D" w:rsidDel="0087743F">
          <w:delText>compared to the conservative</w:delText>
        </w:r>
      </w:del>
      <w:ins w:id="1010" w:author="Author">
        <w:del w:id="1011" w:author="Author">
          <w:r w:rsidR="00640783" w:rsidDel="0087743F">
            <w:delText xml:space="preserve"> performance </w:delText>
          </w:r>
        </w:del>
      </w:ins>
      <w:del w:id="1012" w:author="Author">
        <w:r w:rsidR="00C2267D" w:rsidDel="0087743F">
          <w:delText>ness of DLM (</w:delText>
        </w:r>
        <w:r w:rsidR="00C2267D" w:rsidDel="0087743F">
          <w:rPr>
            <w:rFonts w:cstheme="minorHAnsi"/>
          </w:rPr>
          <w:delText>λ</w:delText>
        </w:r>
        <w:r w:rsidR="00C2267D" w:rsidRPr="005932FC" w:rsidDel="0087743F">
          <w:rPr>
            <w:vertAlign w:val="subscript"/>
          </w:rPr>
          <w:delText>GC</w:delText>
        </w:r>
        <w:r w:rsidR="00C2267D" w:rsidRPr="00172B45" w:rsidDel="0087743F">
          <w:delText>=</w:delText>
        </w:r>
        <w:r w:rsidR="00C2267D" w:rsidDel="0087743F">
          <w:delText>0.</w:delText>
        </w:r>
        <w:r w:rsidR="00571769" w:rsidDel="0087743F">
          <w:delText>728</w:delText>
        </w:r>
        <w:r w:rsidR="00C2267D" w:rsidDel="0087743F">
          <w:delText>)</w:delText>
        </w:r>
      </w:del>
      <w:ins w:id="1013" w:author="Author">
        <w:del w:id="1014" w:author="Author">
          <w:r w:rsidR="00640783" w:rsidDel="0087743F">
            <w:delText>. T</w:delText>
          </w:r>
        </w:del>
      </w:ins>
      <w:del w:id="1015" w:author="Author">
        <w:r w:rsidR="00C2267D" w:rsidDel="0087743F">
          <w:delText xml:space="preserve">, </w:delText>
        </w:r>
        <w:r w:rsidR="009442DB" w:rsidDel="0087743F">
          <w:delText xml:space="preserve">this was due to the </w:delText>
        </w:r>
        <w:r w:rsidR="001B31EB" w:rsidDel="0087743F">
          <w:delText>ranking of</w:delText>
        </w:r>
        <w:r w:rsidR="00733026" w:rsidDel="0087743F">
          <w:delText xml:space="preserve"> </w:delText>
        </w:r>
        <w:r w:rsidR="001B31EB" w:rsidDel="0087743F">
          <w:delText xml:space="preserve">a massive number of </w:delText>
        </w:r>
        <w:r w:rsidR="00733026" w:rsidDel="0087743F">
          <w:delText xml:space="preserve">less </w:delText>
        </w:r>
      </w:del>
      <w:ins w:id="1016" w:author="Author">
        <w:del w:id="1017" w:author="Author">
          <w:r w:rsidR="00640783" w:rsidDel="0087743F">
            <w:delText xml:space="preserve">lower- </w:delText>
          </w:r>
        </w:del>
      </w:ins>
      <w:del w:id="1018" w:author="Author">
        <w:r w:rsidR="00733026" w:rsidDel="0087743F">
          <w:delText>and non-significant SNPs</w:delText>
        </w:r>
        <w:r w:rsidR="001B31EB" w:rsidDel="0087743F">
          <w:delText xml:space="preserve"> obscur</w:delText>
        </w:r>
        <w:r w:rsidR="007E3A0B" w:rsidDel="0087743F">
          <w:delText xml:space="preserve">ed in the lower portion of </w:delText>
        </w:r>
      </w:del>
      <w:ins w:id="1019" w:author="Author">
        <w:del w:id="1020" w:author="Author">
          <w:r w:rsidR="00640783" w:rsidDel="0087743F">
            <w:delText xml:space="preserve">the </w:delText>
          </w:r>
        </w:del>
      </w:ins>
      <w:del w:id="1021" w:author="Author">
        <w:r w:rsidR="007E3A0B" w:rsidDel="0087743F">
          <w:delText>Manhattan and log</w:delText>
        </w:r>
        <w:r w:rsidR="0043113F" w:rsidDel="0087743F">
          <w:delText xml:space="preserve"> scaled</w:delText>
        </w:r>
        <w:r w:rsidR="007E3A0B" w:rsidDel="0087743F">
          <w:delText xml:space="preserve"> QQ plots, but </w:delText>
        </w:r>
        <w:r w:rsidR="0043113F" w:rsidDel="0087743F">
          <w:delText>evident</w:delText>
        </w:r>
        <w:r w:rsidR="007E3A0B" w:rsidDel="0087743F">
          <w:delText xml:space="preserve"> in </w:delText>
        </w:r>
      </w:del>
      <w:ins w:id="1022" w:author="Author">
        <w:del w:id="1023" w:author="Author">
          <w:r w:rsidR="00640783" w:rsidDel="0087743F">
            <w:delText xml:space="preserve">the </w:delText>
          </w:r>
        </w:del>
      </w:ins>
      <w:del w:id="1024" w:author="Author">
        <w:r w:rsidR="00F116C3" w:rsidDel="0087743F">
          <w:delText>[0, 1] scaled QQ plot.</w:delText>
        </w:r>
        <w:r w:rsidR="001B31EB" w:rsidDel="0087743F">
          <w:delText xml:space="preserve"> </w:delText>
        </w:r>
      </w:del>
      <w:ins w:id="1025" w:author="Author">
        <w:del w:id="1026" w:author="Author">
          <w:r w:rsidR="00640783" w:rsidDel="0087743F">
            <w:delText xml:space="preserve">Although </w:delText>
          </w:r>
        </w:del>
      </w:ins>
      <w:del w:id="1027" w:author="Author">
        <w:r w:rsidR="000F50C2" w:rsidDel="0087743F">
          <w:delText xml:space="preserve">DRM were </w:delText>
        </w:r>
      </w:del>
      <w:ins w:id="1028" w:author="Author">
        <w:del w:id="1029" w:author="Author">
          <w:r w:rsidR="00640783" w:rsidDel="0087743F">
            <w:delText xml:space="preserve">was </w:delText>
          </w:r>
        </w:del>
      </w:ins>
      <w:del w:id="1030" w:author="Author">
        <w:r w:rsidR="003A5D58" w:rsidDel="0087743F">
          <w:delText xml:space="preserve">overly </w:delText>
        </w:r>
        <w:r w:rsidR="00EC002F" w:rsidDel="0087743F">
          <w:delText>conservative</w:delText>
        </w:r>
        <w:r w:rsidR="00763138" w:rsidDel="0087743F">
          <w:delText xml:space="preserve"> </w:delText>
        </w:r>
        <w:r w:rsidR="003A5D58" w:rsidDel="0087743F">
          <w:delText>(</w:delText>
        </w:r>
        <w:r w:rsidR="003A5D58" w:rsidDel="0087743F">
          <w:rPr>
            <w:rFonts w:cstheme="minorHAnsi"/>
          </w:rPr>
          <w:delText>λ</w:delText>
        </w:r>
        <w:r w:rsidR="003A5D58" w:rsidRPr="005932FC" w:rsidDel="0087743F">
          <w:rPr>
            <w:vertAlign w:val="subscript"/>
          </w:rPr>
          <w:delText>GC</w:delText>
        </w:r>
        <w:r w:rsidR="003A5D58" w:rsidRPr="00172B45" w:rsidDel="0087743F">
          <w:delText>=</w:delText>
        </w:r>
        <w:r w:rsidR="008D57D3" w:rsidDel="0087743F">
          <w:delText>0.566</w:delText>
        </w:r>
        <w:r w:rsidR="003A5D58" w:rsidDel="0087743F">
          <w:delText>)</w:delText>
        </w:r>
      </w:del>
      <w:ins w:id="1031" w:author="Author">
        <w:del w:id="1032" w:author="Author">
          <w:r w:rsidR="00640783" w:rsidDel="0087743F">
            <w:delText>, the results</w:delText>
          </w:r>
        </w:del>
      </w:ins>
      <w:del w:id="1033" w:author="Author">
        <w:r w:rsidR="003A5D58" w:rsidDel="0087743F">
          <w:delText xml:space="preserve"> </w:delText>
        </w:r>
        <w:r w:rsidR="00763138" w:rsidDel="0087743F">
          <w:delText>present</w:delText>
        </w:r>
        <w:r w:rsidR="008D57D3" w:rsidDel="0087743F">
          <w:delText>ed</w:delText>
        </w:r>
        <w:r w:rsidR="00763138" w:rsidDel="0087743F">
          <w:delText xml:space="preserve"> a</w:delText>
        </w:r>
        <w:r w:rsidR="00CB1383" w:rsidDel="0087743F">
          <w:delText xml:space="preserve"> unique</w:delText>
        </w:r>
        <w:r w:rsidR="00763138" w:rsidDel="0087743F">
          <w:delText xml:space="preserve"> perspective </w:delText>
        </w:r>
        <w:r w:rsidR="008934F3" w:rsidDel="0087743F">
          <w:delText xml:space="preserve">on </w:delText>
        </w:r>
        <w:r w:rsidR="00763138" w:rsidDel="0087743F">
          <w:delText>variance loci</w:delText>
        </w:r>
        <w:r w:rsidR="00C82795" w:rsidDel="0087743F">
          <w:delText xml:space="preserve"> (table </w:delText>
        </w:r>
        <w:r w:rsidR="000447BD" w:rsidDel="0087743F">
          <w:delText>s</w:delText>
        </w:r>
        <w:r w:rsidR="00A920E0" w:rsidDel="0087743F">
          <w:delText>2</w:delText>
        </w:r>
        <w:r w:rsidR="00C82795" w:rsidDel="0087743F">
          <w:delText>a, column</w:delText>
        </w:r>
        <w:r w:rsidR="00C04458" w:rsidDel="0087743F">
          <w:delText xml:space="preserve"> 9</w:delText>
        </w:r>
        <w:r w:rsidR="00C82795" w:rsidDel="0087743F">
          <w:delText>)</w:delText>
        </w:r>
        <w:r w:rsidR="00763138" w:rsidDel="0087743F">
          <w:delText>.</w:delText>
        </w:r>
        <w:commentRangeEnd w:id="993"/>
        <w:r w:rsidR="00CD5D20" w:rsidDel="0087743F">
          <w:rPr>
            <w:rStyle w:val="CommentReference"/>
          </w:rPr>
          <w:commentReference w:id="993"/>
        </w:r>
      </w:del>
    </w:p>
    <w:p w14:paraId="27117DB3" w14:textId="7942F7D1" w:rsidR="00E90077" w:rsidRDefault="00EC002F" w:rsidP="00AE739C">
      <w:r>
        <w:t>For</w:t>
      </w:r>
      <w:r w:rsidR="00DA2098">
        <w:t xml:space="preserve"> </w:t>
      </w:r>
      <w:del w:id="1034" w:author="Author">
        <w:r w:rsidR="00DA2098" w:rsidDel="00640783">
          <w:delText>type 2 diabetes</w:delText>
        </w:r>
        <w:r w:rsidR="00502B88" w:rsidDel="00640783">
          <w:delText xml:space="preserve"> (</w:delText>
        </w:r>
      </w:del>
      <w:r w:rsidR="00502B88">
        <w:t>T2D</w:t>
      </w:r>
      <w:del w:id="1035" w:author="Author">
        <w:r w:rsidR="00502B88" w:rsidDel="00640783">
          <w:delText>)</w:delText>
        </w:r>
      </w:del>
      <w:r w:rsidR="00DA2098">
        <w:t xml:space="preserve">, </w:t>
      </w:r>
      <w:r w:rsidR="009E6E9F">
        <w:t xml:space="preserve">except </w:t>
      </w:r>
      <w:ins w:id="1036" w:author="Author">
        <w:r w:rsidR="00640783">
          <w:t xml:space="preserve">for </w:t>
        </w:r>
      </w:ins>
      <w:r w:rsidR="009E6E9F">
        <w:t xml:space="preserve">the X chromosome, </w:t>
      </w:r>
      <w:r w:rsidR="006374F6">
        <w:t xml:space="preserve">all </w:t>
      </w:r>
      <w:del w:id="1037" w:author="Author">
        <w:r w:rsidR="006374F6" w:rsidDel="00640783">
          <w:delText xml:space="preserve">5 </w:delText>
        </w:r>
      </w:del>
      <w:ins w:id="1038" w:author="Author">
        <w:r w:rsidR="00640783">
          <w:t xml:space="preserve">five </w:t>
        </w:r>
      </w:ins>
      <w:r w:rsidR="006374F6">
        <w:t xml:space="preserve">tests largely agreed on the most significant loci, </w:t>
      </w:r>
      <w:r w:rsidR="00247EC0">
        <w:t xml:space="preserve">reflecting the </w:t>
      </w:r>
      <w:del w:id="1039" w:author="Author">
        <w:r w:rsidR="00781D9E" w:rsidDel="00235E15">
          <w:delText>fact</w:delText>
        </w:r>
        <w:r w:rsidR="00247EC0" w:rsidDel="00235E15">
          <w:delText xml:space="preserve"> that </w:delText>
        </w:r>
        <w:r w:rsidR="00C300E0" w:rsidDel="00235E15">
          <w:delText xml:space="preserve">the </w:delText>
        </w:r>
      </w:del>
      <w:ins w:id="1040" w:author="Author">
        <w:r w:rsidR="00640783">
          <w:t xml:space="preserve">interchangeability of the </w:t>
        </w:r>
      </w:ins>
      <w:r w:rsidR="00247EC0">
        <w:t xml:space="preserve">genetic effect on </w:t>
      </w:r>
      <w:r w:rsidR="00C0301A">
        <w:t xml:space="preserve">phenotypic </w:t>
      </w:r>
      <w:r w:rsidR="00247EC0">
        <w:t>mean and variance</w:t>
      </w:r>
      <w:del w:id="1041" w:author="Author">
        <w:r w:rsidR="00247EC0" w:rsidDel="00640783">
          <w:delText xml:space="preserve"> are interchangeable for</w:delText>
        </w:r>
      </w:del>
      <w:r w:rsidR="00247EC0">
        <w:t xml:space="preserve"> </w:t>
      </w:r>
      <w:ins w:id="1042" w:author="Author">
        <w:r w:rsidR="00235E15">
          <w:t>for</w:t>
        </w:r>
      </w:ins>
      <w:del w:id="1043" w:author="Author">
        <w:r w:rsidR="00247EC0" w:rsidDel="00235E15">
          <w:delText>a</w:delText>
        </w:r>
      </w:del>
      <w:r w:rsidR="00247EC0">
        <w:t xml:space="preserve"> binary outcome</w:t>
      </w:r>
      <w:ins w:id="1044" w:author="Author">
        <w:r w:rsidR="00235E15">
          <w:t>s</w:t>
        </w:r>
      </w:ins>
      <w:r w:rsidR="00247EC0">
        <w:t>.</w:t>
      </w:r>
      <w:r w:rsidR="00C0301A">
        <w:t xml:space="preserve"> However, </w:t>
      </w:r>
      <w:del w:id="1045" w:author="Author">
        <w:r w:rsidR="00271DE9" w:rsidRPr="00336F71" w:rsidDel="00235E15">
          <w:rPr>
            <w:highlight w:val="green"/>
          </w:rPr>
          <w:delText>(1)</w:delText>
        </w:r>
        <w:r w:rsidR="00271DE9" w:rsidDel="00235E15">
          <w:delText xml:space="preserve"> </w:delText>
        </w:r>
      </w:del>
      <w:r w:rsidR="00271DE9">
        <w:t>VLA show</w:t>
      </w:r>
      <w:r w:rsidR="00714285">
        <w:t>ed the least genomic inflation (</w:t>
      </w:r>
      <w:proofErr w:type="spellStart"/>
      <w:r w:rsidR="00714285">
        <w:rPr>
          <w:rFonts w:cstheme="minorHAnsi"/>
        </w:rPr>
        <w:t>λ</w:t>
      </w:r>
      <w:r w:rsidR="00714285" w:rsidRPr="005932FC">
        <w:rPr>
          <w:vertAlign w:val="subscript"/>
        </w:rPr>
        <w:t>GC</w:t>
      </w:r>
      <w:proofErr w:type="spellEnd"/>
      <w:r w:rsidR="00714285" w:rsidRPr="00172B45">
        <w:t>=</w:t>
      </w:r>
      <w:r w:rsidR="00714285">
        <w:t>1.02)</w:t>
      </w:r>
      <w:ins w:id="1046" w:author="Author">
        <w:r w:rsidR="00640783">
          <w:t>. Of note</w:t>
        </w:r>
      </w:ins>
      <w:del w:id="1047" w:author="Author">
        <w:r w:rsidR="00990F0A" w:rsidDel="00640783">
          <w:delText>, in</w:delText>
        </w:r>
        <w:r w:rsidR="00F2704D" w:rsidDel="00640783">
          <w:delText xml:space="preserve"> </w:delText>
        </w:r>
        <w:r w:rsidR="00990F0A" w:rsidDel="00640783">
          <w:delText>fact</w:delText>
        </w:r>
      </w:del>
      <w:r w:rsidR="00990F0A">
        <w: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basepair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basepair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ins w:id="1048" w:author="Author">
        <w:r w:rsidR="00640783">
          <w:t xml:space="preserve">were by the </w:t>
        </w:r>
      </w:ins>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2008EE47" w:rsidR="00A2111F" w:rsidDel="0087743F" w:rsidRDefault="00A2111F" w:rsidP="00A2111F">
      <w:pPr>
        <w:rPr>
          <w:del w:id="1049" w:author="Author"/>
        </w:rPr>
      </w:pPr>
      <w:del w:id="1050" w:author="Author">
        <w:r w:rsidDel="0087743F">
          <w:delText>We detail the treatment of UKBB and PEGS phenotypes, genotypes, covariate</w:delText>
        </w:r>
      </w:del>
      <w:ins w:id="1051" w:author="Author">
        <w:del w:id="1052" w:author="Author">
          <w:r w:rsidR="00640783" w:rsidDel="0087743F">
            <w:delText>s,</w:delText>
          </w:r>
        </w:del>
      </w:ins>
      <w:del w:id="1053" w:author="Author">
        <w:r w:rsidDel="0087743F">
          <w:delText xml:space="preserve"> and environmental exposures in “Material”. The </w:delText>
        </w:r>
      </w:del>
      <w:ins w:id="1054" w:author="Author">
        <w:del w:id="1055" w:author="Author">
          <w:r w:rsidR="00640783" w:rsidDel="0087743F">
            <w:delText xml:space="preserve">We performed all </w:delText>
          </w:r>
        </w:del>
      </w:ins>
      <w:del w:id="1056" w:author="Author">
        <w:r w:rsidDel="0087743F">
          <w:delText>GWAS were performed using</w:delText>
        </w:r>
      </w:del>
      <w:ins w:id="1057" w:author="Author">
        <w:del w:id="1058" w:author="Author">
          <w:r w:rsidR="00640783" w:rsidDel="0087743F">
            <w:delText>with</w:delText>
          </w:r>
        </w:del>
      </w:ins>
      <w:del w:id="1059" w:author="Author">
        <w:r w:rsidDel="0087743F">
          <w:delText xml:space="preserve"> PLINK2. The links to </w:delText>
        </w:r>
      </w:del>
      <w:ins w:id="1060" w:author="Author">
        <w:del w:id="1061" w:author="Author">
          <w:r w:rsidR="00640783" w:rsidDel="0087743F">
            <w:delText xml:space="preserve">the </w:delText>
          </w:r>
        </w:del>
      </w:ins>
      <w:del w:id="1062" w:author="Author">
        <w:r w:rsidDel="0087743F">
          <w:delText xml:space="preserve">R-script </w:delText>
        </w:r>
      </w:del>
      <w:ins w:id="1063" w:author="Author">
        <w:del w:id="1064" w:author="Author">
          <w:r w:rsidR="00640783" w:rsidDel="0087743F">
            <w:delText xml:space="preserve">used for </w:delText>
          </w:r>
        </w:del>
      </w:ins>
      <w:del w:id="1065" w:author="Author">
        <w:r w:rsidDel="0087743F">
          <w:delText>performing VLA, DLM, LVT and DRM are provided in supplement S1</w:delText>
        </w:r>
        <w:r w:rsidR="00122F40" w:rsidDel="0087743F">
          <w:delText xml:space="preserve"> (the same with simulation)</w:delText>
        </w:r>
        <w:r w:rsidDel="0087743F">
          <w:delText>.</w:delText>
        </w:r>
      </w:del>
    </w:p>
    <w:p w14:paraId="2AEA12F4" w14:textId="77777777" w:rsidR="00A2111F" w:rsidRPr="00AF3206" w:rsidRDefault="00A2111F" w:rsidP="00A2111F">
      <w:pPr>
        <w:pStyle w:val="Heading2"/>
      </w:pPr>
      <w:r>
        <w:t>GxE Enrichment Analysis</w:t>
      </w:r>
    </w:p>
    <w:p w14:paraId="70E5D5D5" w14:textId="37C7D67B" w:rsidR="00A2111F" w:rsidRDefault="00D541CE" w:rsidP="00A2111F">
      <w:r>
        <w:t xml:space="preserve">To empirically </w:t>
      </w:r>
      <w:r w:rsidR="00F43B91">
        <w:t xml:space="preserve">gauge </w:t>
      </w:r>
      <w:r w:rsidR="00A2111F">
        <w:t xml:space="preserve">how well the </w:t>
      </w:r>
      <w:ins w:id="1066" w:author="Author">
        <w:r w:rsidR="00640783">
          <w:t xml:space="preserve">top-ranked </w:t>
        </w:r>
      </w:ins>
      <w:r w:rsidR="00A2111F">
        <w:t xml:space="preserve">SNPs </w:t>
      </w:r>
      <w:del w:id="1067" w:author="Author">
        <w:r w:rsidR="00F449B3" w:rsidDel="008B22AF">
          <w:delText xml:space="preserve">ranked </w:delText>
        </w:r>
      </w:del>
      <w:ins w:id="1068" w:author="Author">
        <w:r w:rsidR="008B22AF">
          <w:t xml:space="preserve">from </w:t>
        </w:r>
      </w:ins>
      <w:del w:id="1069" w:author="Author">
        <w:r w:rsidR="000C558C" w:rsidDel="00640783">
          <w:delText xml:space="preserve">ahead </w:delText>
        </w:r>
        <w:r w:rsidR="00A2111F" w:rsidDel="008B22AF">
          <w:delText xml:space="preserve">by </w:delText>
        </w:r>
      </w:del>
      <w:r w:rsidR="00A2111F">
        <w:t xml:space="preserve">a variance loci </w:t>
      </w:r>
      <w:r w:rsidR="005B18AF">
        <w:t>test</w:t>
      </w:r>
      <w:r w:rsidR="00A2111F">
        <w:t xml:space="preserve"> </w:t>
      </w:r>
      <w:r w:rsidR="000C558C">
        <w:t>in</w:t>
      </w:r>
      <w:r w:rsidR="00A2111F">
        <w:t xml:space="preserve"> a selection population </w:t>
      </w:r>
      <w:del w:id="1070" w:author="Author">
        <w:r w:rsidR="00F43B91" w:rsidDel="00235E15">
          <w:delText xml:space="preserve">can truly </w:delText>
        </w:r>
      </w:del>
      <w:r w:rsidR="00A2111F">
        <w:t xml:space="preserve">enrich the detection of </w:t>
      </w:r>
      <w:r w:rsidR="00A2111F" w:rsidRPr="002D676C">
        <w:t>significant GxE interaction</w:t>
      </w:r>
      <w:r w:rsidR="00A2111F">
        <w:t>s in a discovery population</w:t>
      </w:r>
      <w:ins w:id="1071" w:author="Author">
        <w:r w:rsidR="00640783">
          <w:t>, w</w:t>
        </w:r>
      </w:ins>
      <w:del w:id="1072" w:author="Author">
        <w:r w:rsidR="00A2111F" w:rsidRPr="002D676C" w:rsidDel="00640783">
          <w:delText>.</w:delText>
        </w:r>
        <w:r w:rsidR="00A2111F" w:rsidDel="00640783">
          <w:delText xml:space="preserve"> W</w:delText>
        </w:r>
      </w:del>
      <w:r w:rsidR="00A2111F">
        <w:t xml:space="preserve">e performed an internal GxE enrichment assessment </w:t>
      </w:r>
      <w:del w:id="1073" w:author="Author">
        <w:r w:rsidR="00A2111F" w:rsidDel="008B22AF">
          <w:delText xml:space="preserve">among </w:delText>
        </w:r>
      </w:del>
      <w:ins w:id="1074" w:author="Author">
        <w:r w:rsidR="008B22AF">
          <w:t xml:space="preserve">in </w:t>
        </w:r>
      </w:ins>
      <w:r w:rsidR="00A2111F">
        <w:t xml:space="preserve">sub-populations </w:t>
      </w:r>
      <w:del w:id="1075" w:author="Author">
        <w:r w:rsidR="00A2111F" w:rsidDel="00640783">
          <w:delText>with</w:delText>
        </w:r>
      </w:del>
      <w:r w:rsidR="00A2111F">
        <w:t>in the UKBB</w:t>
      </w:r>
      <w:ins w:id="1076" w:author="Author">
        <w:r w:rsidR="00640783">
          <w:t xml:space="preserve"> </w:t>
        </w:r>
      </w:ins>
      <w:del w:id="1077" w:author="Author">
        <w:r w:rsidR="00A2111F" w:rsidDel="00640783">
          <w:delText xml:space="preserve">, </w:delText>
        </w:r>
      </w:del>
      <w:r w:rsidR="00A2111F">
        <w:t xml:space="preserve">and an external assessment </w:t>
      </w:r>
      <w:del w:id="1078" w:author="Author">
        <w:r w:rsidR="00A2111F" w:rsidDel="00640783">
          <w:delText xml:space="preserve">involving </w:delText>
        </w:r>
      </w:del>
      <w:ins w:id="1079" w:author="Author">
        <w:r w:rsidR="00640783">
          <w:t xml:space="preserve">in </w:t>
        </w:r>
      </w:ins>
      <w:r w:rsidR="00A2111F">
        <w:t>the NC</w:t>
      </w:r>
      <w:ins w:id="1080" w:author="Author">
        <w:r w:rsidR="00640783">
          <w:t>-</w:t>
        </w:r>
      </w:ins>
      <w:del w:id="1081" w:author="Author">
        <w:r w:rsidR="00A2111F" w:rsidDel="00640783">
          <w:delText xml:space="preserve"> </w:delText>
        </w:r>
      </w:del>
      <w:r w:rsidR="00A2111F">
        <w:t>based PEGS cohort.</w:t>
      </w:r>
    </w:p>
    <w:p w14:paraId="7E6AE4B0" w14:textId="77777777" w:rsidR="0036634B" w:rsidRDefault="0036634B" w:rsidP="0014369D">
      <w:pPr>
        <w:pStyle w:val="Heading3"/>
      </w:pPr>
      <w:r>
        <w:t>Internal GxE enrichment</w:t>
      </w:r>
    </w:p>
    <w:p w14:paraId="65D42886" w14:textId="3798CEE6" w:rsidR="0036634B" w:rsidDel="00CC41EC" w:rsidRDefault="000D4A2B" w:rsidP="00C750C1">
      <w:pPr>
        <w:rPr>
          <w:del w:id="1082" w:author="Author"/>
        </w:rPr>
      </w:pPr>
      <w:bookmarkStart w:id="1083" w:name="_Hlk103763169"/>
      <w:del w:id="1084" w:author="Author">
        <w:r w:rsidDel="00CC41EC">
          <w:delText>Inside UKBB</w:delText>
        </w:r>
        <w:r w:rsidR="0036634B" w:rsidDel="00CC41EC">
          <w:delText>,</w:delText>
        </w:r>
        <w:r w:rsidR="00436F95" w:rsidDel="00CC41EC">
          <w:delText xml:space="preserve"> w</w:delText>
        </w:r>
      </w:del>
      <w:ins w:id="1085" w:author="Author">
        <w:del w:id="1086" w:author="Author">
          <w:r w:rsidR="00166FE8" w:rsidDel="00CC41EC">
            <w:delText>W</w:delText>
          </w:r>
        </w:del>
      </w:ins>
      <w:del w:id="1087" w:author="Author">
        <w:r w:rsidR="00436F95" w:rsidDel="00CC41EC">
          <w:delText xml:space="preserve">e </w:delText>
        </w:r>
        <w:r w:rsidR="00B449BC" w:rsidDel="00CC41EC">
          <w:delText xml:space="preserve">took the </w:delText>
        </w:r>
        <w:r w:rsidR="00A34CB1" w:rsidDel="00CC41EC">
          <w:delText>p-values of</w:delText>
        </w:r>
        <w:r w:rsidR="00C232DE" w:rsidDel="00CC41EC">
          <w:delText xml:space="preserve"> </w:delText>
        </w:r>
        <w:r w:rsidR="0036634B" w:rsidDel="00CC41EC">
          <w:delText>VLA, DLM, LVT, DRM</w:delText>
        </w:r>
        <w:r w:rsidR="00C232DE" w:rsidDel="00CC41EC">
          <w:delText xml:space="preserve">, and GWAS based on </w:delText>
        </w:r>
        <w:r w:rsidR="00C232DE" w:rsidRPr="002D676C" w:rsidDel="00CC41EC">
          <w:delText>353</w:delText>
        </w:r>
        <w:r w:rsidR="00C232DE" w:rsidDel="00CC41EC">
          <w:delText>,</w:delText>
        </w:r>
        <w:r w:rsidR="00C232DE" w:rsidRPr="002D676C" w:rsidDel="00CC41EC">
          <w:delText xml:space="preserve">605 </w:delText>
        </w:r>
        <w:r w:rsidR="00C232DE" w:rsidDel="00CC41EC">
          <w:delText>unrelated</w:delText>
        </w:r>
        <w:r w:rsidR="00C232DE" w:rsidRPr="002D676C" w:rsidDel="00CC41EC">
          <w:delText xml:space="preserve"> British Whites</w:delText>
        </w:r>
      </w:del>
      <w:ins w:id="1088" w:author="Author">
        <w:del w:id="1089" w:author="Author">
          <w:r w:rsidR="00166FE8" w:rsidRPr="00166FE8" w:rsidDel="00CC41EC">
            <w:delText xml:space="preserve"> </w:delText>
          </w:r>
          <w:r w:rsidR="00166FE8" w:rsidDel="00CC41EC">
            <w:delText>UKBB</w:delText>
          </w:r>
        </w:del>
      </w:ins>
      <w:del w:id="1090" w:author="Author">
        <w:r w:rsidR="001631F7" w:rsidDel="00CC41EC">
          <w:delText xml:space="preserve"> </w:delText>
        </w:r>
        <w:r w:rsidR="007D347E" w:rsidDel="00CC41EC">
          <w:delText>(</w:delText>
        </w:r>
        <w:r w:rsidR="00975848" w:rsidDel="00CC41EC">
          <w:delText xml:space="preserve">i.e., </w:delText>
        </w:r>
        <w:r w:rsidR="00D23D12" w:rsidDel="00CC41EC">
          <w:delText>smaller of the two-selection</w:delText>
        </w:r>
        <w:r w:rsidR="007D347E" w:rsidDel="00CC41EC">
          <w:delText xml:space="preserve"> population) </w:delText>
        </w:r>
        <w:r w:rsidR="001631F7" w:rsidDel="00CC41EC">
          <w:delText xml:space="preserve">with </w:delText>
        </w:r>
        <w:r w:rsidR="001631F7" w:rsidRPr="00DF1269" w:rsidDel="00CC41EC">
          <w:delText>9</w:delText>
        </w:r>
        <w:r w:rsidR="001631F7" w:rsidDel="00CC41EC">
          <w:delText>,</w:delText>
        </w:r>
        <w:r w:rsidR="001631F7" w:rsidRPr="00DF1269" w:rsidDel="00CC41EC">
          <w:delText>298</w:delText>
        </w:r>
        <w:r w:rsidR="001631F7" w:rsidDel="00CC41EC">
          <w:delText>,</w:delText>
        </w:r>
        <w:r w:rsidR="001631F7" w:rsidRPr="00DF1269" w:rsidDel="00CC41EC">
          <w:delText>089</w:delText>
        </w:r>
        <w:r w:rsidR="001631F7" w:rsidDel="00CC41EC">
          <w:delText xml:space="preserve"> SNP</w:delText>
        </w:r>
      </w:del>
      <w:ins w:id="1091" w:author="Author">
        <w:del w:id="1092" w:author="Author">
          <w:r w:rsidR="00166FE8" w:rsidDel="00CC41EC">
            <w:delText>s</w:delText>
          </w:r>
        </w:del>
      </w:ins>
      <w:del w:id="1093" w:author="Author">
        <w:r w:rsidR="002E7966" w:rsidDel="00CC41EC">
          <w:delText xml:space="preserve"> and 26 covariates</w:delText>
        </w:r>
        <w:r w:rsidR="00B449BC" w:rsidDel="00CC41EC">
          <w:delText xml:space="preserve">, </w:delText>
        </w:r>
        <w:r w:rsidR="001631F7" w:rsidDel="00CC41EC">
          <w:delText>then</w:delText>
        </w:r>
        <w:r w:rsidR="00B449BC" w:rsidDel="00CC41EC">
          <w:delText xml:space="preserve"> </w:delText>
        </w:r>
        <w:r w:rsidR="00AD3967" w:rsidDel="00CC41EC">
          <w:delText>treated</w:delText>
        </w:r>
        <w:r w:rsidR="00B449BC" w:rsidDel="00CC41EC">
          <w:delText xml:space="preserve"> 1 – p-value </w:delText>
        </w:r>
        <w:r w:rsidR="000F1572" w:rsidDel="00CC41EC">
          <w:delText xml:space="preserve">as </w:delText>
        </w:r>
        <w:r w:rsidR="00B449BC" w:rsidDel="00CC41EC">
          <w:delText>t</w:delText>
        </w:r>
        <w:r w:rsidR="0036634B" w:rsidDel="00CC41EC">
          <w:delText>he rank of significance</w:delText>
        </w:r>
        <w:r w:rsidR="00B449BC" w:rsidDel="00CC41EC">
          <w:delText xml:space="preserve"> according to </w:delText>
        </w:r>
        <w:r w:rsidR="00B00C91" w:rsidDel="00CC41EC">
          <w:delText>any of the 5</w:delText>
        </w:r>
        <w:r w:rsidR="00B449BC" w:rsidDel="00CC41EC">
          <w:delText xml:space="preserve"> </w:delText>
        </w:r>
      </w:del>
      <w:ins w:id="1094" w:author="Author">
        <w:del w:id="1095" w:author="Author">
          <w:r w:rsidR="00166FE8" w:rsidDel="00CC41EC">
            <w:delText xml:space="preserve">five </w:delText>
          </w:r>
        </w:del>
      </w:ins>
      <w:del w:id="1096" w:author="Author">
        <w:r w:rsidR="00B449BC" w:rsidDel="00CC41EC">
          <w:delText>test statistics.</w:delText>
        </w:r>
      </w:del>
    </w:p>
    <w:p w14:paraId="17238ECC" w14:textId="12E7FD89" w:rsidR="0036634B" w:rsidRPr="002D676C" w:rsidDel="00CC41EC" w:rsidRDefault="0036634B" w:rsidP="00C750C1">
      <w:pPr>
        <w:rPr>
          <w:del w:id="1097" w:author="Author"/>
        </w:rPr>
      </w:pPr>
      <w:bookmarkStart w:id="1098" w:name="_Hlk103763212"/>
      <w:bookmarkEnd w:id="1083"/>
      <w:del w:id="1099" w:author="Author">
        <w:r w:rsidDel="00CC41EC">
          <w:delText xml:space="preserve">The discovery population consists </w:delText>
        </w:r>
      </w:del>
      <w:ins w:id="1100" w:author="Author">
        <w:del w:id="1101" w:author="Author">
          <w:r w:rsidR="00166FE8" w:rsidDel="00CC41EC">
            <w:delText>comprised</w:delText>
          </w:r>
        </w:del>
      </w:ins>
      <w:del w:id="1102" w:author="Author">
        <w:r w:rsidDel="00CC41EC">
          <w:delText xml:space="preserve">of 25,481 unrelated non-British </w:delText>
        </w:r>
        <w:r w:rsidR="00AC5B27" w:rsidDel="00CC41EC">
          <w:delText xml:space="preserve">Whites </w:delText>
        </w:r>
        <w:r w:rsidDel="00CC41EC">
          <w:delText xml:space="preserve">with the same </w:delText>
        </w:r>
        <w:r w:rsidR="002E7966" w:rsidDel="00CC41EC">
          <w:delText xml:space="preserve">SNPs </w:delText>
        </w:r>
        <w:r w:rsidDel="00CC41EC">
          <w:delText xml:space="preserve">and covariates. We performed a two-way GxE-WAS with a 16-item exposome covering lifestyle </w:delText>
        </w:r>
      </w:del>
      <w:ins w:id="1103" w:author="Author">
        <w:del w:id="1104" w:author="Author">
          <w:r w:rsidR="00166FE8" w:rsidDel="00CC41EC">
            <w:delText xml:space="preserve">factors </w:delText>
          </w:r>
        </w:del>
      </w:ins>
      <w:del w:id="1105" w:author="Author">
        <w:r w:rsidDel="00CC41EC">
          <w:delText>(i.e., drinking</w:delText>
        </w:r>
        <w:r w:rsidRPr="002D676C" w:rsidDel="00CC41EC">
          <w:delText xml:space="preserve"> </w:delText>
        </w:r>
        <w:r w:rsidDel="00CC41EC">
          <w:delText>and smoking)</w:delText>
        </w:r>
        <w:r w:rsidRPr="002D676C" w:rsidDel="00CC41EC">
          <w:delText xml:space="preserve">, </w:delText>
        </w:r>
        <w:r w:rsidDel="00CC41EC">
          <w:delText>neighborhood</w:delText>
        </w:r>
      </w:del>
      <w:ins w:id="1106" w:author="Author">
        <w:del w:id="1107" w:author="Author">
          <w:r w:rsidR="00166FE8" w:rsidDel="00CC41EC">
            <w:delText xml:space="preserve"> environment</w:delText>
          </w:r>
        </w:del>
      </w:ins>
      <w:del w:id="1108" w:author="Author">
        <w:r w:rsidDel="00CC41EC">
          <w:delText xml:space="preserve"> </w:delText>
        </w:r>
        <w:r w:rsidRPr="002D676C" w:rsidDel="00CC41EC">
          <w:delText>(</w:delText>
        </w:r>
        <w:r w:rsidDel="00CC41EC">
          <w:delText xml:space="preserve">i.e., </w:delText>
        </w:r>
        <w:r w:rsidRPr="002D676C" w:rsidDel="00CC41EC">
          <w:delText xml:space="preserve">water, noise, </w:delText>
        </w:r>
        <w:r w:rsidDel="00CC41EC">
          <w:delText>air, etc.</w:delText>
        </w:r>
        <w:r w:rsidRPr="002D676C" w:rsidDel="00CC41EC">
          <w:delText xml:space="preserve">), </w:delText>
        </w:r>
        <w:r w:rsidDel="00CC41EC">
          <w:delText xml:space="preserve">and </w:delText>
        </w:r>
        <w:r w:rsidRPr="002D676C" w:rsidDel="00CC41EC">
          <w:delText>famil</w:delText>
        </w:r>
        <w:r w:rsidDel="00CC41EC">
          <w:delText>y</w:delText>
        </w:r>
        <w:r w:rsidRPr="002D676C" w:rsidDel="00CC41EC">
          <w:delText xml:space="preserve"> </w:delText>
        </w:r>
        <w:r w:rsidDel="00CC41EC">
          <w:delText xml:space="preserve">structure </w:delText>
        </w:r>
        <w:r w:rsidRPr="002D676C" w:rsidDel="00CC41EC">
          <w:delText>(</w:delText>
        </w:r>
        <w:r w:rsidDel="00CC41EC">
          <w:delText xml:space="preserve">i.e., </w:delText>
        </w:r>
        <w:r w:rsidRPr="002D676C" w:rsidDel="00CC41EC">
          <w:delText>siblings)</w:delText>
        </w:r>
        <w:r w:rsidDel="00CC41EC">
          <w:delText>. As a result, t</w:delText>
        </w:r>
      </w:del>
      <w:ins w:id="1109" w:author="Author">
        <w:del w:id="1110" w:author="Author">
          <w:r w:rsidR="00166FE8" w:rsidDel="00CC41EC">
            <w:delText>T</w:delText>
          </w:r>
        </w:del>
      </w:ins>
      <w:del w:id="1111" w:author="Author">
        <w:r w:rsidDel="00CC41EC">
          <w:delText xml:space="preserve">he two-way GxE-WAS assigned </w:delText>
        </w:r>
        <w:r w:rsidRPr="002D676C" w:rsidDel="00CC41EC">
          <w:delText xml:space="preserve">each </w:delText>
        </w:r>
        <w:r w:rsidDel="00CC41EC">
          <w:delText xml:space="preserve">SNP 16 p-values </w:delText>
        </w:r>
        <w:r w:rsidR="007E1E77" w:rsidDel="00CC41EC">
          <w:delText>corresponding to</w:delText>
        </w:r>
        <w:r w:rsidDel="00CC41EC">
          <w:delText xml:space="preserve"> </w:delText>
        </w:r>
        <w:r w:rsidR="00370E85" w:rsidDel="00CC41EC">
          <w:delText xml:space="preserve">product </w:delText>
        </w:r>
        <w:r w:rsidDel="00CC41EC">
          <w:delText xml:space="preserve">terms between </w:delText>
        </w:r>
        <w:r w:rsidRPr="007672C4" w:rsidDel="00CC41EC">
          <w:rPr>
            <w:b/>
            <w:bCs/>
            <w:color w:val="FF0000"/>
          </w:rPr>
          <w:delText>centered</w:delText>
        </w:r>
        <w:r w:rsidRPr="007672C4" w:rsidDel="00CC41EC">
          <w:rPr>
            <w:color w:val="FF0000"/>
          </w:rPr>
          <w:delText xml:space="preserve"> </w:delText>
        </w:r>
        <w:r w:rsidDel="00CC41EC">
          <w:delText xml:space="preserve">SNP dosage and </w:delText>
        </w:r>
        <w:r w:rsidRPr="007672C4" w:rsidDel="00CC41EC">
          <w:rPr>
            <w:b/>
            <w:bCs/>
            <w:color w:val="FF0000"/>
          </w:rPr>
          <w:delText>normalized exposure values</w:delText>
        </w:r>
        <w:r w:rsidDel="00CC41EC">
          <w:delText>. W</w:delText>
        </w:r>
        <w:r w:rsidRPr="002D676C" w:rsidDel="00CC41EC">
          <w:delText xml:space="preserve">e </w:delText>
        </w:r>
        <w:r w:rsidDel="00CC41EC">
          <w:delText xml:space="preserve">scored each SNP by </w:delText>
        </w:r>
        <w:r w:rsidRPr="002D676C" w:rsidDel="00CC41EC">
          <w:delText xml:space="preserve">the number </w:delText>
        </w:r>
        <w:r w:rsidDel="00CC41EC">
          <w:delText>of GxE p-values went below a</w:delText>
        </w:r>
        <w:r w:rsidRPr="002D676C" w:rsidDel="00CC41EC">
          <w:delText xml:space="preserve"> </w:delText>
        </w:r>
        <w:r w:rsidDel="00CC41EC">
          <w:delText>threshold</w:delText>
        </w:r>
        <w:r w:rsidRPr="002D676C" w:rsidDel="00CC41EC">
          <w:delText xml:space="preserve"> from 10</w:delText>
        </w:r>
        <w:r w:rsidRPr="002D676C" w:rsidDel="00CC41EC">
          <w:rPr>
            <w:vertAlign w:val="superscript"/>
          </w:rPr>
          <w:delText>-2</w:delText>
        </w:r>
        <w:r w:rsidRPr="002D676C" w:rsidDel="00CC41EC">
          <w:delText xml:space="preserve"> to 10</w:delText>
        </w:r>
        <w:r w:rsidRPr="002D676C" w:rsidDel="00CC41EC">
          <w:rPr>
            <w:vertAlign w:val="superscript"/>
          </w:rPr>
          <w:delText>-9</w:delText>
        </w:r>
        <w:r w:rsidDel="00CC41EC">
          <w:delText>. Therefore, a</w:delText>
        </w:r>
      </w:del>
      <w:ins w:id="1112" w:author="Author">
        <w:del w:id="1113" w:author="Author">
          <w:r w:rsidR="00166FE8" w:rsidDel="00CC41EC">
            <w:delText>A</w:delText>
          </w:r>
        </w:del>
      </w:ins>
      <w:del w:id="1114" w:author="Author">
        <w:r w:rsidDel="00CC41EC">
          <w:delText xml:space="preserve"> higher score (up to 16) at a threshold means </w:delText>
        </w:r>
      </w:del>
      <w:ins w:id="1115" w:author="Author">
        <w:del w:id="1116" w:author="Author">
          <w:r w:rsidR="00166FE8" w:rsidDel="00CC41EC">
            <w:delText xml:space="preserve">indicates </w:delText>
          </w:r>
        </w:del>
      </w:ins>
      <w:del w:id="1117" w:author="Author">
        <w:r w:rsidDel="00CC41EC">
          <w:delText xml:space="preserve">the SNP </w:delText>
        </w:r>
        <w:r w:rsidRPr="00336F71" w:rsidDel="00CC41EC">
          <w:rPr>
            <w:highlight w:val="green"/>
          </w:rPr>
          <w:delText>was more involved in GxEs as significant as the threshold</w:delText>
        </w:r>
        <w:r w:rsidDel="00CC41EC">
          <w:delText xml:space="preserve">; we also summed up all 16 negative log p-values as an overall </w:delText>
        </w:r>
        <w:r w:rsidR="004D01F3" w:rsidDel="00CC41EC">
          <w:delText>GxE ac</w:delText>
        </w:r>
        <w:r w:rsidR="005224B7" w:rsidDel="00CC41EC">
          <w:delText xml:space="preserve">tivation </w:delText>
        </w:r>
        <w:r w:rsidDel="00CC41EC">
          <w:delText>score for each SNP.</w:delText>
        </w:r>
      </w:del>
    </w:p>
    <w:p w14:paraId="4A29F416" w14:textId="0B49E7F6" w:rsidR="0036634B" w:rsidRPr="00C750C1" w:rsidDel="00CC41EC" w:rsidRDefault="0036634B" w:rsidP="00C750C1">
      <w:pPr>
        <w:rPr>
          <w:del w:id="1118" w:author="Author"/>
        </w:rPr>
      </w:pPr>
      <w:del w:id="1119" w:author="Author">
        <w:r w:rsidRPr="00C750C1" w:rsidDel="00CC41EC">
          <w:delText xml:space="preserve">Next, we regressed </w:delText>
        </w:r>
        <w:r w:rsidR="005E1C3E" w:rsidDel="00CC41EC">
          <w:delText>each</w:delText>
        </w:r>
        <w:r w:rsidRPr="00C750C1" w:rsidDel="00CC41EC">
          <w:delText xml:space="preserve"> GxE score on the significance ranking (i.e., 1 – </w:delText>
        </w:r>
        <w:r w:rsidR="005224B7" w:rsidDel="00CC41EC">
          <w:delText>p-values</w:delText>
        </w:r>
        <w:r w:rsidRPr="00C750C1" w:rsidDel="00CC41EC">
          <w:delText>) based on</w:delText>
        </w:r>
      </w:del>
      <w:ins w:id="1120" w:author="Author">
        <w:del w:id="1121" w:author="Author">
          <w:r w:rsidR="00166FE8" w:rsidDel="00CC41EC">
            <w:delText>from</w:delText>
          </w:r>
        </w:del>
      </w:ins>
      <w:del w:id="1122" w:author="Author">
        <w:r w:rsidRPr="00C750C1" w:rsidDel="00CC41EC">
          <w:delText xml:space="preserve"> VLA, DLM, LVT, DRM, and GWAS</w:delText>
        </w:r>
      </w:del>
      <w:ins w:id="1123" w:author="Author">
        <w:del w:id="1124" w:author="Author">
          <w:r w:rsidR="00166FE8" w:rsidDel="00CC41EC">
            <w:delText>,</w:delText>
          </w:r>
        </w:del>
      </w:ins>
      <w:del w:id="1125" w:author="Author">
        <w:r w:rsidRPr="00C750C1" w:rsidDel="00CC41EC">
          <w:delText xml:space="preserve"> where the SNPs were weighted by their imputation information. As a result, t</w:delText>
        </w:r>
      </w:del>
      <w:ins w:id="1126" w:author="Author">
        <w:del w:id="1127" w:author="Author">
          <w:r w:rsidR="00166FE8" w:rsidDel="00CC41EC">
            <w:delText>T</w:delText>
          </w:r>
        </w:del>
      </w:ins>
      <w:del w:id="1128" w:author="Author">
        <w:r w:rsidRPr="00C750C1" w:rsidDel="00CC41EC">
          <w:delText xml:space="preserve">he regression coefficient </w:delText>
        </w:r>
      </w:del>
      <w:ins w:id="1129" w:author="Author">
        <w:del w:id="1130" w:author="Author">
          <w:r w:rsidR="00166FE8" w:rsidDel="00CC41EC">
            <w:delText xml:space="preserve">thus </w:delText>
          </w:r>
        </w:del>
      </w:ins>
      <w:del w:id="1131" w:author="Author">
        <w:r w:rsidRPr="00C750C1" w:rsidDel="00CC41EC">
          <w:delText xml:space="preserve">became a measure of the GxE enrichment, such that a positive significant coefficient means </w:delText>
        </w:r>
      </w:del>
      <w:ins w:id="1132" w:author="Author">
        <w:del w:id="1133" w:author="Author">
          <w:r w:rsidR="00166FE8" w:rsidDel="00CC41EC">
            <w:delText>indicated that</w:delText>
          </w:r>
          <w:r w:rsidR="00166FE8" w:rsidRPr="00C750C1" w:rsidDel="00CC41EC">
            <w:delText xml:space="preserve"> </w:delText>
          </w:r>
        </w:del>
      </w:ins>
      <w:del w:id="1134" w:author="Author">
        <w:r w:rsidRPr="00C750C1" w:rsidDel="00CC41EC">
          <w:delText xml:space="preserve">a method (i.e., VLA) </w:delText>
        </w:r>
        <w:r w:rsidR="00535753" w:rsidDel="00CC41EC">
          <w:delText xml:space="preserve">enriches </w:delText>
        </w:r>
      </w:del>
      <w:ins w:id="1135" w:author="Author">
        <w:del w:id="1136" w:author="Author">
          <w:r w:rsidR="00166FE8" w:rsidDel="00CC41EC">
            <w:delText xml:space="preserve">enriched </w:delText>
          </w:r>
        </w:del>
      </w:ins>
      <w:del w:id="1137" w:author="Author">
        <w:r w:rsidR="00535753" w:rsidDel="00CC41EC">
          <w:delText xml:space="preserve">GxE detection by </w:delText>
        </w:r>
        <w:r w:rsidR="0043342F" w:rsidDel="00CC41EC">
          <w:delText xml:space="preserve">assigning higher </w:delText>
        </w:r>
        <w:r w:rsidR="00C40DED" w:rsidDel="00CC41EC">
          <w:delText>rank</w:delText>
        </w:r>
        <w:r w:rsidR="0043342F" w:rsidDel="00CC41EC">
          <w:delText>s</w:delText>
        </w:r>
        <w:r w:rsidR="00C40DED" w:rsidDel="00CC41EC">
          <w:delText xml:space="preserve"> to </w:delText>
        </w:r>
        <w:r w:rsidRPr="00C750C1" w:rsidDel="00CC41EC">
          <w:delText>SNPs</w:delText>
        </w:r>
        <w:r w:rsidR="001E26E6" w:rsidDel="00CC41EC">
          <w:delText xml:space="preserve"> </w:delText>
        </w:r>
        <w:r w:rsidR="0087576B" w:rsidDel="00CC41EC">
          <w:delText>more involved in GxE</w:delText>
        </w:r>
      </w:del>
      <w:ins w:id="1138" w:author="Author">
        <w:del w:id="1139" w:author="Author">
          <w:r w:rsidR="00166FE8" w:rsidDel="00CC41EC">
            <w:delText>s</w:delText>
          </w:r>
        </w:del>
      </w:ins>
      <w:del w:id="1140" w:author="Author">
        <w:r w:rsidRPr="00C750C1" w:rsidDel="00CC41EC">
          <w:delText xml:space="preserve">, and </w:delText>
        </w:r>
        <w:r w:rsidR="0043342F" w:rsidDel="00CC41EC">
          <w:delText>a negative</w:delText>
        </w:r>
        <w:r w:rsidR="0043342F" w:rsidRPr="00C750C1" w:rsidDel="00CC41EC">
          <w:delText xml:space="preserve"> coefficient </w:delText>
        </w:r>
        <w:r w:rsidRPr="00C750C1" w:rsidDel="00CC41EC">
          <w:delText xml:space="preserve">means </w:delText>
        </w:r>
      </w:del>
      <w:ins w:id="1141" w:author="Author">
        <w:del w:id="1142" w:author="Author">
          <w:r w:rsidR="00166FE8" w:rsidDel="00CC41EC">
            <w:delText>indicated</w:delText>
          </w:r>
          <w:r w:rsidR="00166FE8" w:rsidRPr="00C750C1" w:rsidDel="00CC41EC">
            <w:delText xml:space="preserve"> </w:delText>
          </w:r>
        </w:del>
      </w:ins>
      <w:del w:id="1143" w:author="Author">
        <w:r w:rsidRPr="00C750C1" w:rsidDel="00CC41EC">
          <w:delText xml:space="preserve">the method </w:delText>
        </w:r>
        <w:r w:rsidRPr="00336F71" w:rsidDel="00CC41EC">
          <w:rPr>
            <w:highlight w:val="green"/>
          </w:rPr>
          <w:delText>deplete</w:delText>
        </w:r>
      </w:del>
      <w:ins w:id="1144" w:author="Author">
        <w:del w:id="1145" w:author="Author">
          <w:r w:rsidR="00166FE8" w:rsidRPr="00336F71" w:rsidDel="00CC41EC">
            <w:rPr>
              <w:highlight w:val="green"/>
            </w:rPr>
            <w:delText>d</w:delText>
          </w:r>
        </w:del>
      </w:ins>
      <w:del w:id="1146" w:author="Author">
        <w:r w:rsidRPr="00C750C1" w:rsidDel="00CC41EC">
          <w:delText xml:space="preserve"> GxE detection. </w:delText>
        </w:r>
      </w:del>
    </w:p>
    <w:bookmarkEnd w:id="1098"/>
    <w:p w14:paraId="74C38AB0" w14:textId="57F3607E" w:rsidR="00C750C1" w:rsidRDefault="0039719A" w:rsidP="00C750C1">
      <w:del w:id="1147" w:author="Author">
        <w:r w:rsidDel="00235E15">
          <w:delText>Figure</w:delText>
        </w:r>
      </w:del>
      <w:ins w:id="1148" w:author="Author">
        <w:del w:id="1149" w:author="Author">
          <w:r w:rsidR="00166FE8" w:rsidDel="00235E15">
            <w:delText>s</w:delText>
          </w:r>
        </w:del>
      </w:ins>
      <w:del w:id="1150" w:author="Author">
        <w:r w:rsidDel="00235E15">
          <w:delText xml:space="preserve"> 4</w:delText>
        </w:r>
        <w:r w:rsidR="00A0279B" w:rsidDel="00235E15">
          <w:delText>a and 4b</w:delText>
        </w:r>
        <w:r w:rsidDel="00235E15">
          <w:delText xml:space="preserve"> </w:delText>
        </w:r>
        <w:r w:rsidR="0036634B" w:rsidRPr="002D676C" w:rsidDel="00235E15">
          <w:delText>show</w:delText>
        </w:r>
        <w:r w:rsidR="005C305B" w:rsidDel="00235E15">
          <w:delText>s</w:delText>
        </w:r>
        <w:r w:rsidR="0036634B" w:rsidRPr="002D676C" w:rsidDel="00235E15">
          <w:delText xml:space="preserve"> the </w:delText>
        </w:r>
        <w:r w:rsidR="00A0279B" w:rsidDel="00235E15">
          <w:delText xml:space="preserve">internal GxE </w:delText>
        </w:r>
        <w:r w:rsidR="0036634B" w:rsidRPr="002D676C" w:rsidDel="00235E15">
          <w:delText xml:space="preserve">enrichment coefficients </w:delText>
        </w:r>
        <w:r w:rsidR="0036634B" w:rsidDel="00235E15">
          <w:delText xml:space="preserve">(with </w:delText>
        </w:r>
        <w:r w:rsidR="008D754F" w:rsidDel="00235E15">
          <w:delText xml:space="preserve">standard </w:delText>
        </w:r>
        <w:r w:rsidR="0036634B" w:rsidDel="00235E15">
          <w:delText>error</w:delText>
        </w:r>
        <w:r w:rsidR="008D754F" w:rsidDel="00235E15">
          <w:delText>s</w:delText>
        </w:r>
        <w:r w:rsidR="0036634B" w:rsidDel="00235E15">
          <w:delText xml:space="preserve">) </w:delText>
        </w:r>
        <w:r w:rsidR="008767C3" w:rsidDel="00235E15">
          <w:delText xml:space="preserve">for SNPs passing </w:delText>
        </w:r>
      </w:del>
      <w:ins w:id="1151" w:author="Author">
        <w:del w:id="1152" w:author="Author">
          <w:r w:rsidR="00166FE8" w:rsidDel="00235E15">
            <w:delText xml:space="preserve">exceeding </w:delText>
          </w:r>
        </w:del>
      </w:ins>
      <w:del w:id="1153" w:author="Author">
        <w:r w:rsidR="0066720D" w:rsidDel="00235E15">
          <w:delText xml:space="preserve">several </w:delText>
        </w:r>
        <w:r w:rsidR="00F82480" w:rsidDel="00235E15">
          <w:delText xml:space="preserve">GxE </w:delText>
        </w:r>
        <w:r w:rsidR="0036634B" w:rsidRPr="002D676C" w:rsidDel="00235E15">
          <w:delText xml:space="preserve">p-value </w:delText>
        </w:r>
        <w:r w:rsidR="0036634B" w:rsidDel="00235E15">
          <w:delText>thresholds and</w:delText>
        </w:r>
      </w:del>
      <w:ins w:id="1154" w:author="Author">
        <w:del w:id="1155" w:author="Author">
          <w:r w:rsidR="00CC41EC" w:rsidDel="00235E15">
            <w:delText xml:space="preserve"> </w:delText>
          </w:r>
        </w:del>
      </w:ins>
      <w:del w:id="1156" w:author="Author">
        <w:r w:rsidR="0036634B" w:rsidDel="00235E15">
          <w:delText xml:space="preserve"> overall</w:delText>
        </w:r>
        <w:r w:rsidR="00FE36EF" w:rsidDel="00235E15">
          <w:delText>,</w:delText>
        </w:r>
        <w:r w:rsidR="0036634B" w:rsidDel="00235E15">
          <w:delText xml:space="preserve"> given </w:delText>
        </w:r>
        <w:r w:rsidR="00087896" w:rsidDel="00235E15">
          <w:delText>rank</w:delText>
        </w:r>
        <w:r w:rsidR="008767C3" w:rsidDel="00235E15">
          <w:delText xml:space="preserve">ings </w:delText>
        </w:r>
        <w:r w:rsidR="008767C3" w:rsidRPr="00336F71" w:rsidDel="00235E15">
          <w:rPr>
            <w:highlight w:val="green"/>
          </w:rPr>
          <w:delText xml:space="preserve">backed </w:delText>
        </w:r>
        <w:r w:rsidR="0036634B" w:rsidRPr="00336F71" w:rsidDel="00235E15">
          <w:rPr>
            <w:highlight w:val="green"/>
          </w:rPr>
          <w:delText>by</w:delText>
        </w:r>
        <w:r w:rsidR="0036634B" w:rsidDel="00235E15">
          <w:delText xml:space="preserve"> GWAS, DLM, VLA, LVT, and DRM</w:delText>
        </w:r>
        <w:r w:rsidR="00FE36EF" w:rsidDel="00235E15">
          <w:delText>.</w:delText>
        </w:r>
        <w:r w:rsidR="0036634B" w:rsidDel="00235E15">
          <w:delText xml:space="preserve"> </w:delText>
        </w:r>
        <w:r w:rsidR="00FE36EF" w:rsidDel="00235E15">
          <w:delText>A</w:delText>
        </w:r>
        <w:r w:rsidR="0036634B" w:rsidDel="00235E15">
          <w:delText xml:space="preserve"> </w:delText>
        </w:r>
        <w:r w:rsidR="0036634B" w:rsidRPr="002D676C" w:rsidDel="00235E15">
          <w:delText>higher coefficient</w:delText>
        </w:r>
        <w:r w:rsidR="0036634B" w:rsidDel="00235E15">
          <w:delText xml:space="preserve"> means </w:delText>
        </w:r>
      </w:del>
      <w:ins w:id="1157" w:author="Author">
        <w:del w:id="1158" w:author="Author">
          <w:r w:rsidR="00166FE8" w:rsidDel="00235E15">
            <w:delText xml:space="preserve">indicates </w:delText>
          </w:r>
        </w:del>
      </w:ins>
      <w:del w:id="1159" w:author="Author">
        <w:r w:rsidR="00FE36EF" w:rsidDel="00235E15">
          <w:delText xml:space="preserve">a test can </w:delText>
        </w:r>
        <w:r w:rsidR="0036634B" w:rsidDel="00235E15">
          <w:delText>better select GxE candidate</w:delText>
        </w:r>
        <w:r w:rsidR="002C7CB5" w:rsidDel="00235E15">
          <w:delText>s</w:delText>
        </w:r>
        <w:r w:rsidR="0036634B" w:rsidRPr="002D676C" w:rsidDel="00235E15">
          <w:delText xml:space="preserve">. </w:delText>
        </w:r>
      </w:del>
      <w:bookmarkStart w:id="1160" w:name="_Hlk103763305"/>
      <w:r w:rsidR="008767C3" w:rsidRPr="002D676C">
        <w:t>For BMI</w:t>
      </w:r>
      <w:r w:rsidR="00A0279B">
        <w:t xml:space="preserve"> (Figure 4a)</w:t>
      </w:r>
      <w:r w:rsidR="008767C3" w:rsidRPr="002D676C">
        <w:t xml:space="preserve">, </w:t>
      </w:r>
      <w:r w:rsidR="008767C3">
        <w:t xml:space="preserve">VLA was the most efficient </w:t>
      </w:r>
      <w:ins w:id="1161" w:author="Author">
        <w:r w:rsidR="008B22AF">
          <w:t xml:space="preserve">SNP </w:t>
        </w:r>
      </w:ins>
      <w:r w:rsidR="00A0279B">
        <w:t xml:space="preserve">selector </w:t>
      </w:r>
      <w:r w:rsidR="008767C3">
        <w:t>overall</w:t>
      </w:r>
      <w:r w:rsidR="00480BD2">
        <w:t xml:space="preserve"> (Figure 4a, red)</w:t>
      </w:r>
      <w:ins w:id="1162" w:author="Author">
        <w:r w:rsidR="007B6EF6">
          <w:t xml:space="preserve"> and </w:t>
        </w:r>
      </w:ins>
      <w:del w:id="1163" w:author="Author">
        <w:r w:rsidR="008767C3" w:rsidDel="007B6EF6">
          <w:delText xml:space="preserve">; DLM, LVT, and DRM showed better performance for </w:delText>
        </w:r>
        <w:r w:rsidR="00A0279B" w:rsidDel="007B6EF6">
          <w:delText>less</w:delText>
        </w:r>
        <w:r w:rsidR="008767C3" w:rsidDel="007B6EF6">
          <w:delText xml:space="preserve"> and moderately significant GxE</w:delText>
        </w:r>
      </w:del>
      <w:ins w:id="1164" w:author="Author">
        <w:del w:id="1165" w:author="Author">
          <w:r w:rsidR="00166FE8" w:rsidDel="007B6EF6">
            <w:delText>s</w:delText>
          </w:r>
        </w:del>
      </w:ins>
      <w:del w:id="1166" w:author="Author">
        <w:r w:rsidR="008767C3" w:rsidDel="007B6EF6">
          <w:delText xml:space="preserve"> but </w:delText>
        </w:r>
      </w:del>
      <w:ins w:id="1167" w:author="Author">
        <w:del w:id="1168" w:author="Author">
          <w:r w:rsidR="00166FE8" w:rsidDel="007B6EF6">
            <w:delText xml:space="preserve">had poorer performance </w:delText>
          </w:r>
        </w:del>
      </w:ins>
      <w:del w:id="1169" w:author="Author">
        <w:r w:rsidR="008767C3" w:rsidDel="007B6EF6">
          <w:delText xml:space="preserve">fell behind overall; GWAS </w:delText>
        </w:r>
        <w:r w:rsidR="00A0279B" w:rsidDel="007B6EF6">
          <w:delText xml:space="preserve">produced </w:delText>
        </w:r>
        <w:r w:rsidR="008767C3" w:rsidDel="007B6EF6">
          <w:delText xml:space="preserve">the worst SNP rankings which </w:delText>
        </w:r>
      </w:del>
      <w:ins w:id="1170" w:author="Author">
        <w:del w:id="1171" w:author="Author">
          <w:r w:rsidR="00166FE8" w:rsidDel="007B6EF6">
            <w:delText xml:space="preserve">and </w:delText>
          </w:r>
        </w:del>
      </w:ins>
      <w:del w:id="1172" w:author="Author">
        <w:r w:rsidR="008767C3" w:rsidRPr="00336F71" w:rsidDel="007B6EF6">
          <w:rPr>
            <w:highlight w:val="green"/>
          </w:rPr>
          <w:delText>depleted</w:delText>
        </w:r>
        <w:r w:rsidR="008767C3" w:rsidDel="007B6EF6">
          <w:delText xml:space="preserve"> GxE detection </w:delText>
        </w:r>
        <w:r w:rsidR="00A0279B" w:rsidDel="007B6EF6">
          <w:delText>instead</w:delText>
        </w:r>
        <w:r w:rsidR="008767C3" w:rsidDel="007B6EF6">
          <w:delText xml:space="preserve">. </w:delText>
        </w:r>
        <w:r w:rsidR="0036634B" w:rsidRPr="002D676C" w:rsidDel="007B6EF6">
          <w:delText>For T2D</w:delText>
        </w:r>
        <w:r w:rsidR="00A0279B" w:rsidDel="007B6EF6">
          <w:delText xml:space="preserve"> (Figure 4b)</w:delText>
        </w:r>
        <w:r w:rsidR="00AD3148" w:rsidDel="007B6EF6">
          <w:delText xml:space="preserve">, </w:delText>
        </w:r>
        <w:r w:rsidR="00A0279B" w:rsidDel="00166FE8">
          <w:delText>the advantage of</w:delText>
        </w:r>
        <w:r w:rsidR="00A0279B" w:rsidDel="007B6EF6">
          <w:delText xml:space="preserve"> </w:delText>
        </w:r>
        <w:r w:rsidR="0036634B" w:rsidRPr="002D676C" w:rsidDel="007B6EF6">
          <w:delText>VLA</w:delText>
        </w:r>
        <w:r w:rsidR="0036634B" w:rsidDel="007B6EF6">
          <w:delText xml:space="preserve"> </w:delText>
        </w:r>
        <w:r w:rsidR="00A0279B" w:rsidDel="00166FE8">
          <w:delText>over other</w:delText>
        </w:r>
        <w:r w:rsidR="00480BD2" w:rsidDel="00166FE8">
          <w:delText>s</w:delText>
        </w:r>
        <w:r w:rsidR="00A0279B" w:rsidDel="00166FE8">
          <w:delText xml:space="preserve"> are f</w:delText>
        </w:r>
        <w:r w:rsidR="00480BD2" w:rsidDel="00166FE8">
          <w:delText>a</w:delText>
        </w:r>
        <w:r w:rsidR="00A0279B" w:rsidDel="00166FE8">
          <w:delText>r more</w:delText>
        </w:r>
      </w:del>
      <w:ins w:id="1173" w:author="Author">
        <w:r w:rsidR="00166FE8">
          <w:t>has</w:t>
        </w:r>
      </w:ins>
      <w:r w:rsidR="00A0279B">
        <w:t xml:space="preserve"> pronounced</w:t>
      </w:r>
      <w:r w:rsidR="00480BD2">
        <w:t xml:space="preserve"> </w:t>
      </w:r>
      <w:ins w:id="1174" w:author="Author">
        <w:r w:rsidR="00166FE8">
          <w:t xml:space="preserve">advantages over the other tests </w:t>
        </w:r>
      </w:ins>
      <w:r w:rsidR="00480BD2">
        <w:t>(Figure 4b, red)</w:t>
      </w:r>
      <w:ins w:id="1175" w:author="Author">
        <w:r w:rsidR="00166FE8">
          <w:t>. VLA</w:t>
        </w:r>
        <w:r w:rsidR="007B6EF6">
          <w:t xml:space="preserve"> </w:t>
        </w:r>
      </w:ins>
      <w:del w:id="1176" w:author="Author">
        <w:r w:rsidR="00A0279B" w:rsidDel="00166FE8">
          <w:delText xml:space="preserve">, it </w:delText>
        </w:r>
      </w:del>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p-values &lt; 5e-7</w:t>
      </w:r>
      <w:del w:id="1177" w:author="Author">
        <w:r w:rsidR="0036634B" w:rsidDel="007B6EF6">
          <w:delText xml:space="preserve">; LVT and DRM </w:delText>
        </w:r>
        <w:r w:rsidR="00582B7F" w:rsidDel="007B6EF6">
          <w:delText xml:space="preserve">barely enriched </w:delText>
        </w:r>
        <w:r w:rsidR="0098499B" w:rsidDel="007B6EF6">
          <w:delText xml:space="preserve">the detection of </w:delText>
        </w:r>
        <w:r w:rsidR="00582B7F" w:rsidDel="007B6EF6">
          <w:delText>GxE</w:delText>
        </w:r>
      </w:del>
      <w:ins w:id="1178" w:author="Author">
        <w:del w:id="1179" w:author="Author">
          <w:r w:rsidR="00166FE8" w:rsidDel="007B6EF6">
            <w:delText>s</w:delText>
          </w:r>
        </w:del>
      </w:ins>
      <w:del w:id="1180" w:author="Author">
        <w:r w:rsidR="00582B7F" w:rsidDel="007B6EF6">
          <w:delText xml:space="preserve"> </w:delText>
        </w:r>
        <w:r w:rsidR="0036634B" w:rsidDel="007B6EF6">
          <w:delText xml:space="preserve">overall </w:delText>
        </w:r>
        <w:r w:rsidR="00582B7F" w:rsidDel="007B6EF6">
          <w:delText xml:space="preserve">and </w:delText>
        </w:r>
        <w:r w:rsidR="0036634B" w:rsidRPr="00336F71" w:rsidDel="007B6EF6">
          <w:rPr>
            <w:highlight w:val="green"/>
          </w:rPr>
          <w:delText>depleted</w:delText>
        </w:r>
        <w:r w:rsidR="0036634B" w:rsidDel="007B6EF6">
          <w:delText xml:space="preserve"> the highly significant </w:delText>
        </w:r>
        <w:r w:rsidR="0098499B" w:rsidDel="007B6EF6">
          <w:delText>one</w:delText>
        </w:r>
        <w:r w:rsidR="00A0279B" w:rsidDel="007B6EF6">
          <w:delText>s</w:delText>
        </w:r>
        <w:r w:rsidR="00480BD2" w:rsidDel="007B6EF6">
          <w:delText xml:space="preserve"> (Figure 4b, blue and orange)</w:delText>
        </w:r>
        <w:r w:rsidR="0036634B" w:rsidDel="007B6EF6">
          <w:delText xml:space="preserve">; </w:delText>
        </w:r>
        <w:r w:rsidR="0036634B" w:rsidRPr="002D676C" w:rsidDel="007B6EF6">
          <w:delText>GWA</w:delText>
        </w:r>
        <w:r w:rsidR="0036634B" w:rsidDel="007B6EF6">
          <w:delText>S</w:delText>
        </w:r>
        <w:r w:rsidR="0036634B" w:rsidRPr="002D676C" w:rsidDel="007B6EF6">
          <w:delText xml:space="preserve"> and </w:delText>
        </w:r>
        <w:r w:rsidR="0036634B" w:rsidDel="007B6EF6">
          <w:delText xml:space="preserve">DLM </w:delText>
        </w:r>
        <w:r w:rsidR="00A0279B" w:rsidDel="007B6EF6">
          <w:delText xml:space="preserve">both </w:delText>
        </w:r>
        <w:r w:rsidR="0036634B" w:rsidDel="007B6EF6">
          <w:delText>depleted the detection of GxE</w:delText>
        </w:r>
      </w:del>
      <w:ins w:id="1181" w:author="Author">
        <w:del w:id="1182" w:author="Author">
          <w:r w:rsidR="00166FE8" w:rsidDel="007B6EF6">
            <w:delText>s</w:delText>
          </w:r>
        </w:del>
      </w:ins>
      <w:del w:id="1183" w:author="Author">
        <w:r w:rsidR="0036634B" w:rsidDel="007B6EF6">
          <w:delText xml:space="preserve"> overall</w:delText>
        </w:r>
        <w:r w:rsidR="00480BD2" w:rsidDel="007B6EF6">
          <w:delText xml:space="preserve"> (Figure 4b, gray and green)</w:delText>
        </w:r>
      </w:del>
      <w:r w:rsidR="0036634B">
        <w:t xml:space="preserve">. </w:t>
      </w:r>
      <w:ins w:id="1184" w:author="Author">
        <w:r w:rsidR="00235E15">
          <w:t xml:space="preserve">The supplement </w:t>
        </w:r>
      </w:ins>
      <w:del w:id="1185" w:author="Author">
        <w:r w:rsidR="00A96B45" w:rsidDel="00235E15">
          <w:delText xml:space="preserve">We </w:delText>
        </w:r>
      </w:del>
      <w:r w:rsidR="00A96B45">
        <w:t>provide</w:t>
      </w:r>
      <w:ins w:id="1186" w:author="Author">
        <w:r w:rsidR="00235E15">
          <w:t>s</w:t>
        </w:r>
      </w:ins>
      <w:r w:rsidR="00A96B45">
        <w:t xml:space="preserve"> </w:t>
      </w:r>
      <w:del w:id="1187" w:author="Author">
        <w:r w:rsidR="00A96B45" w:rsidDel="00235E15">
          <w:delText xml:space="preserve">exact values of the </w:delText>
        </w:r>
        <w:r w:rsidR="00A0279B" w:rsidDel="00235E15">
          <w:delText xml:space="preserve">GxE internal </w:delText>
        </w:r>
        <w:r w:rsidR="00A96B45" w:rsidRPr="002D676C" w:rsidDel="00235E15">
          <w:delText xml:space="preserve">enrichment </w:delText>
        </w:r>
      </w:del>
      <w:r w:rsidR="00A96B45" w:rsidRPr="002D676C">
        <w:t>coefficient</w:t>
      </w:r>
      <w:del w:id="1188" w:author="Author">
        <w:r w:rsidR="00A96B45" w:rsidRPr="002D676C" w:rsidDel="00235E15">
          <w:delText>s</w:delText>
        </w:r>
      </w:del>
      <w:r w:rsidR="00A96B45">
        <w:t xml:space="preserve"> </w:t>
      </w:r>
      <w:ins w:id="1189" w:author="Author">
        <w:r w:rsidR="00235E15">
          <w:t xml:space="preserve">values </w:t>
        </w:r>
      </w:ins>
      <w:r w:rsidR="00A109F4">
        <w:t>and standard error</w:t>
      </w:r>
      <w:ins w:id="1190" w:author="Author">
        <w:r w:rsidR="00166FE8">
          <w:t>s</w:t>
        </w:r>
      </w:ins>
      <w:del w:id="1191" w:author="Author">
        <w:r w:rsidR="00A109F4" w:rsidDel="00235E15">
          <w:delText xml:space="preserve"> </w:delText>
        </w:r>
        <w:r w:rsidR="00A96B45" w:rsidDel="00235E15">
          <w:delText xml:space="preserve">in supplement table </w:delText>
        </w:r>
        <w:r w:rsidR="00A96B45" w:rsidRPr="00A96B45" w:rsidDel="00235E15">
          <w:rPr>
            <w:b/>
            <w:bCs/>
          </w:rPr>
          <w:delText>s</w:delText>
        </w:r>
        <w:r w:rsidR="00A96B45" w:rsidDel="00235E15">
          <w:rPr>
            <w:b/>
            <w:bCs/>
          </w:rPr>
          <w:delText>3</w:delText>
        </w:r>
        <w:r w:rsidR="00A96B45" w:rsidRPr="00A96B45" w:rsidDel="00235E15">
          <w:rPr>
            <w:b/>
            <w:bCs/>
          </w:rPr>
          <w:delText>a</w:delText>
        </w:r>
      </w:del>
      <w:r w:rsidR="00A96B45">
        <w:t>.</w:t>
      </w:r>
      <w:ins w:id="1192" w:author="Author">
        <w:r w:rsidR="007B6EF6">
          <w:t xml:space="preserve"> </w:t>
        </w:r>
      </w:ins>
    </w:p>
    <w:p w14:paraId="0FB7F006" w14:textId="2EC9ACFF" w:rsidR="00C750C1" w:rsidRPr="00D54C85" w:rsidRDefault="00A94EE5" w:rsidP="00C750C1">
      <w:pPr>
        <w:rPr>
          <w:color w:val="FF0000"/>
        </w:rPr>
      </w:pPr>
      <w:bookmarkStart w:id="1193" w:name="_Hlk103763431"/>
      <w:bookmarkEnd w:id="1160"/>
      <w:del w:id="1194" w:author="Author">
        <w:r w:rsidDel="00166FE8">
          <w:delText>Notice f</w:delText>
        </w:r>
      </w:del>
      <w:ins w:id="1195" w:author="Author">
        <w:r w:rsidR="00166FE8">
          <w:t>F</w:t>
        </w:r>
      </w:ins>
      <w:r w:rsidR="00C750C1">
        <w:t xml:space="preserve">or </w:t>
      </w:r>
      <w:ins w:id="1196" w:author="Author">
        <w:del w:id="1197" w:author="Author">
          <w:r w:rsidR="00166FE8" w:rsidDel="00235E15">
            <w:delText xml:space="preserve">the </w:delText>
          </w:r>
        </w:del>
      </w:ins>
      <w:del w:id="1198" w:author="Author">
        <w:r w:rsidR="00C750C1" w:rsidDel="00235E15">
          <w:delText>binary</w:delText>
        </w:r>
      </w:del>
      <w:ins w:id="1199" w:author="Author">
        <w:del w:id="1200" w:author="Author">
          <w:r w:rsidR="00166FE8" w:rsidRPr="00166FE8" w:rsidDel="00235E15">
            <w:delText xml:space="preserve"> </w:delText>
          </w:r>
        </w:del>
        <w:r w:rsidR="00166FE8">
          <w:t>T2D</w:t>
        </w:r>
      </w:ins>
      <w:r w:rsidR="00C750C1">
        <w:t xml:space="preserve"> </w:t>
      </w:r>
      <w:del w:id="1201" w:author="Author">
        <w:r w:rsidR="00C750C1" w:rsidDel="00235E15">
          <w:delText xml:space="preserve">phenotype </w:delText>
        </w:r>
        <w:r w:rsidR="00C750C1" w:rsidDel="00166FE8">
          <w:delText>T2D</w:delText>
        </w:r>
      </w:del>
      <w:r w:rsidR="00C750C1">
        <w:t xml:space="preserve">, </w:t>
      </w:r>
      <w:del w:id="1202" w:author="Author">
        <w:r w:rsidR="001B5CC8" w:rsidDel="00166FE8">
          <w:delText xml:space="preserve">the </w:delText>
        </w:r>
        <w:r w:rsidR="001B5CC8" w:rsidDel="00235E15">
          <w:delText xml:space="preserve">GxE enrichment via </w:delText>
        </w:r>
      </w:del>
      <w:r w:rsidR="00C750C1">
        <w:t xml:space="preserve">DLM </w:t>
      </w:r>
      <w:ins w:id="1203" w:author="Author">
        <w:r w:rsidR="00235E15">
          <w:t xml:space="preserve">performed similarly as </w:t>
        </w:r>
      </w:ins>
      <w:del w:id="1204" w:author="Author">
        <w:r w:rsidR="00C750C1" w:rsidDel="00235E15">
          <w:delText>closely resemble</w:delText>
        </w:r>
      </w:del>
      <w:ins w:id="1205" w:author="Author">
        <w:del w:id="1206" w:author="Author">
          <w:r w:rsidR="00166FE8" w:rsidDel="00235E15">
            <w:delText>s that via</w:delText>
          </w:r>
        </w:del>
      </w:ins>
      <w:del w:id="1207" w:author="Author">
        <w:r w:rsidR="00C750C1" w:rsidDel="00235E15">
          <w:delText xml:space="preserve"> </w:delText>
        </w:r>
      </w:del>
      <w:r w:rsidR="00C750C1">
        <w:t>GWAS (</w:t>
      </w:r>
      <w:r w:rsidR="001B5CC8">
        <w:t xml:space="preserve">Figure 4b, </w:t>
      </w:r>
      <w:r>
        <w:t>gray and green</w:t>
      </w:r>
      <w:r w:rsidR="00C750C1">
        <w:t xml:space="preserve">), </w:t>
      </w:r>
      <w:del w:id="1208" w:author="Author">
        <w:r w:rsidR="00480BD2" w:rsidDel="00166FE8">
          <w:delText>showing</w:delText>
        </w:r>
        <w:r w:rsidR="00C750C1" w:rsidDel="00166FE8">
          <w:delText xml:space="preserve"> </w:delText>
        </w:r>
      </w:del>
      <w:ins w:id="1209" w:author="Author">
        <w:r w:rsidR="00166FE8">
          <w:t>indicating</w:t>
        </w:r>
      </w:ins>
      <w:del w:id="1210" w:author="Author">
        <w:r w:rsidR="00C750C1" w:rsidDel="00166FE8">
          <w:delText>the fact</w:delText>
        </w:r>
      </w:del>
      <w:r w:rsidR="00C750C1">
        <w:t xml:space="preserve">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w:t>
      </w:r>
      <w:ins w:id="1211" w:author="Author">
        <w:r w:rsidR="00235E15">
          <w:t>ccordingly</w:t>
        </w:r>
      </w:ins>
      <w:del w:id="1212" w:author="Author">
        <w:r w:rsidR="00C750C1" w:rsidDel="00235E15">
          <w:delText>s a result</w:delText>
        </w:r>
      </w:del>
      <w:r w:rsidR="00C750C1">
        <w:t xml:space="preserve">, </w:t>
      </w:r>
      <w:del w:id="1213" w:author="Author">
        <w:r w:rsidR="00C750C1" w:rsidDel="007B6EF6">
          <w:delText xml:space="preserve">the variance </w:delText>
        </w:r>
        <w:r w:rsidR="001B5CC8" w:rsidDel="007B6EF6">
          <w:delText>loci-based</w:delText>
        </w:r>
        <w:r w:rsidR="00C750C1" w:rsidDel="007B6EF6">
          <w:delText xml:space="preserve"> test statistic</w:delText>
        </w:r>
      </w:del>
      <w:ins w:id="1214" w:author="Author">
        <w:r w:rsidR="007B6EF6">
          <w:t>VLA</w:t>
        </w:r>
      </w:ins>
      <w:r w:rsidR="00C750C1">
        <w:t xml:space="preserve"> is nearly colinear with GWAS and </w:t>
      </w:r>
      <w:ins w:id="1215" w:author="Author">
        <w:r w:rsidR="00166FE8">
          <w:t xml:space="preserve">thus </w:t>
        </w:r>
      </w:ins>
      <w:r w:rsidR="00C750C1">
        <w:t xml:space="preserve">redundant; </w:t>
      </w:r>
      <w:r w:rsidR="006A5AF9">
        <w:t xml:space="preserve">to a lesser degree, </w:t>
      </w:r>
      <w:del w:id="1216" w:author="Author">
        <w:r w:rsidR="00480BD2" w:rsidDel="00166FE8">
          <w:delText>such</w:delText>
        </w:r>
        <w:r w:rsidR="00C750C1" w:rsidDel="00166FE8">
          <w:delText xml:space="preserve"> </w:delText>
        </w:r>
      </w:del>
      <w:ins w:id="1217" w:author="Author">
        <w:r w:rsidR="00166FE8">
          <w:t xml:space="preserve">there </w:t>
        </w:r>
        <w:del w:id="1218" w:author="Author">
          <w:r w:rsidR="00166FE8" w:rsidDel="007B6EF6">
            <w:delText>were</w:delText>
          </w:r>
        </w:del>
        <w:r w:rsidR="007B6EF6">
          <w:t>was</w:t>
        </w:r>
        <w:r w:rsidR="00166FE8">
          <w:t xml:space="preserve"> also </w:t>
        </w:r>
      </w:ins>
      <w:r w:rsidR="006A5AF9">
        <w:t>redundanc</w:t>
      </w:r>
      <w:ins w:id="1219" w:author="Author">
        <w:r w:rsidR="00166FE8">
          <w:t>y</w:t>
        </w:r>
      </w:ins>
      <w:del w:id="1220" w:author="Author">
        <w:r w:rsidR="00480BD2" w:rsidDel="00166FE8">
          <w:delText>ies</w:delText>
        </w:r>
        <w:r w:rsidR="006A5AF9" w:rsidDel="00166FE8">
          <w:delText xml:space="preserve"> </w:delText>
        </w:r>
        <w:r w:rsidR="00480BD2" w:rsidDel="00166FE8">
          <w:delText xml:space="preserve">were </w:delText>
        </w:r>
        <w:r w:rsidR="00C750C1" w:rsidDel="00166FE8">
          <w:delText>also apparent</w:delText>
        </w:r>
      </w:del>
      <w:r w:rsidR="00C750C1">
        <w:t xml:space="preserve"> for LVT and DRM at </w:t>
      </w:r>
      <w:r w:rsidR="006A5AF9">
        <w:t xml:space="preserve">stricter GxE </w:t>
      </w:r>
      <w:r w:rsidR="00C750C1">
        <w:t>p-value thresholds.</w:t>
      </w:r>
      <w:ins w:id="1221" w:author="Author">
        <w:r w:rsidR="00235E15">
          <w:t xml:space="preserve"> </w:t>
        </w:r>
      </w:ins>
      <w:del w:id="1222" w:author="Author">
        <w:r w:rsidR="00C750C1" w:rsidDel="00235E15">
          <w:delText xml:space="preserve"> </w:delText>
        </w:r>
      </w:del>
      <w:ins w:id="1223" w:author="Author">
        <w:del w:id="1224" w:author="Author">
          <w:r w:rsidR="00166FE8" w:rsidDel="00235E15">
            <w:delText xml:space="preserve">As a measure of redundancy, </w:delText>
          </w:r>
        </w:del>
      </w:ins>
      <w:del w:id="1225" w:author="Author">
        <w:r w:rsidR="00C750C1" w:rsidDel="00166FE8">
          <w:delText xml:space="preserve">Taking </w:delText>
        </w:r>
        <w:r w:rsidR="00C750C1" w:rsidDel="00235E15">
          <w:delText>the c</w:delText>
        </w:r>
      </w:del>
      <w:ins w:id="1226" w:author="Author">
        <w:r w:rsidR="00235E15">
          <w:t>C</w:t>
        </w:r>
      </w:ins>
      <w:r w:rsidR="00C750C1">
        <w:t>orrelation between SNP ranking</w:t>
      </w:r>
      <w:r w:rsidR="0061335D">
        <w:t xml:space="preserve">s </w:t>
      </w:r>
      <w:r w:rsidR="000428C2">
        <w:t xml:space="preserve">(i.e., 1 – p value) </w:t>
      </w:r>
      <w:ins w:id="1227" w:author="Author">
        <w:r w:rsidR="00235E15">
          <w:t>measured redundancy</w:t>
        </w:r>
        <w:r w:rsidR="00235E15" w:rsidDel="00166FE8">
          <w:t xml:space="preserve"> </w:t>
        </w:r>
      </w:ins>
      <w:del w:id="1228" w:author="Author">
        <w:r w:rsidR="00480BD2" w:rsidDel="00166FE8">
          <w:delText>form</w:delText>
        </w:r>
        <w:r w:rsidR="000428C2" w:rsidDel="00166FE8">
          <w:delText xml:space="preserve"> </w:delText>
        </w:r>
      </w:del>
      <w:ins w:id="1229" w:author="Author">
        <w:r w:rsidR="00166FE8">
          <w:t xml:space="preserve">from </w:t>
        </w:r>
      </w:ins>
      <w:r w:rsidR="000428C2">
        <w:t>GWAS and other tests</w:t>
      </w:r>
      <w:ins w:id="1230" w:author="Author">
        <w:r w:rsidR="00235E15">
          <w:t xml:space="preserve"> (DLM,</w:t>
        </w:r>
      </w:ins>
      <w:del w:id="1231" w:author="Author">
        <w:r w:rsidR="000428C2" w:rsidDel="00166FE8">
          <w:delText xml:space="preserve"> </w:delText>
        </w:r>
        <w:r w:rsidR="00C750C1" w:rsidDel="00166FE8">
          <w:delText>as a measurement of redundancy</w:delText>
        </w:r>
        <w:r w:rsidR="00C750C1" w:rsidDel="00235E15">
          <w:delText xml:space="preserve">, </w:delText>
        </w:r>
        <w:r w:rsidR="00C750C1" w:rsidDel="00166FE8">
          <w:delText xml:space="preserve">they </w:delText>
        </w:r>
        <w:r w:rsidR="00C750C1" w:rsidDel="00235E15">
          <w:delText>were</w:delText>
        </w:r>
      </w:del>
      <w:r w:rsidR="00C750C1">
        <w:t xml:space="preserve"> </w:t>
      </w:r>
      <w:r w:rsidR="00C750C1" w:rsidRPr="00922942">
        <w:t>0.985</w:t>
      </w:r>
      <w:ins w:id="1232" w:author="Author">
        <w:r w:rsidR="00235E15">
          <w:t>; LVT</w:t>
        </w:r>
      </w:ins>
      <w:del w:id="1233" w:author="Author">
        <w:r w:rsidR="00C750C1" w:rsidDel="00235E15">
          <w:delText xml:space="preserve"> for DLM</w:delText>
        </w:r>
      </w:del>
      <w:r w:rsidR="00C750C1">
        <w:t>,</w:t>
      </w:r>
      <w:r w:rsidR="00C750C1" w:rsidRPr="00922942">
        <w:t xml:space="preserve"> 0.61</w:t>
      </w:r>
      <w:r w:rsidR="00C750C1">
        <w:t>3</w:t>
      </w:r>
      <w:ins w:id="1234" w:author="Author">
        <w:r w:rsidR="00235E15">
          <w:t>;</w:t>
        </w:r>
      </w:ins>
      <w:r w:rsidR="00C750C1">
        <w:t xml:space="preserve"> </w:t>
      </w:r>
      <w:ins w:id="1235" w:author="Author">
        <w:r w:rsidR="00235E15">
          <w:t>DRM</w:t>
        </w:r>
      </w:ins>
      <w:del w:id="1236" w:author="Author">
        <w:r w:rsidR="00C750C1" w:rsidDel="00235E15">
          <w:delText>for LVT</w:delText>
        </w:r>
      </w:del>
      <w:r w:rsidR="00C750C1">
        <w:t xml:space="preserve">, </w:t>
      </w:r>
      <w:r w:rsidR="00C750C1" w:rsidRPr="00922942">
        <w:t>0.8871</w:t>
      </w:r>
      <w:ins w:id="1237" w:author="Author">
        <w:r w:rsidR="00235E15">
          <w:t xml:space="preserve">; VLA, </w:t>
        </w:r>
      </w:ins>
      <w:del w:id="1238" w:author="Author">
        <w:r w:rsidR="00C750C1" w:rsidDel="00235E15">
          <w:delText xml:space="preserve"> for DRM, and </w:delText>
        </w:r>
        <w:r w:rsidR="00C750C1" w:rsidDel="00166FE8">
          <w:delText xml:space="preserve">only </w:delText>
        </w:r>
      </w:del>
      <w:r w:rsidR="00C750C1">
        <w:t>0.004</w:t>
      </w:r>
      <w:ins w:id="1239" w:author="Author">
        <w:r w:rsidR="00235E15">
          <w:t>)</w:t>
        </w:r>
      </w:ins>
      <w:del w:id="1240" w:author="Author">
        <w:r w:rsidR="00C750C1" w:rsidDel="00235E15">
          <w:delText xml:space="preserve"> for VLA</w:delText>
        </w:r>
      </w:del>
      <w:r w:rsidR="00C750C1">
        <w:t xml:space="preserve">. In contrast, </w:t>
      </w:r>
      <w:r w:rsidR="001B5CC8">
        <w:t xml:space="preserve">for </w:t>
      </w:r>
      <w:ins w:id="1241" w:author="Author">
        <w:r w:rsidR="00166FE8">
          <w:t xml:space="preserve">the </w:t>
        </w:r>
      </w:ins>
      <w:r w:rsidR="00C750C1">
        <w:t xml:space="preserve">quantitative </w:t>
      </w:r>
      <w:del w:id="1242" w:author="Author">
        <w:r w:rsidR="00C750C1" w:rsidDel="00166FE8">
          <w:delText xml:space="preserve">phenotype </w:delText>
        </w:r>
      </w:del>
      <w:r w:rsidR="00C750C1">
        <w:t xml:space="preserve">BMI </w:t>
      </w:r>
      <w:ins w:id="1243" w:author="Author">
        <w:r w:rsidR="00166FE8">
          <w:t xml:space="preserve">phenotype </w:t>
        </w:r>
      </w:ins>
      <w:r w:rsidR="00C750C1">
        <w:t xml:space="preserve">(Figure </w:t>
      </w:r>
      <w:r w:rsidR="001B5CC8">
        <w:t>4a</w:t>
      </w:r>
      <w:r w:rsidR="00C750C1">
        <w:t>)</w:t>
      </w:r>
      <w:r w:rsidR="001B5CC8">
        <w:t>,</w:t>
      </w:r>
      <w:r w:rsidR="00C750C1">
        <w:t xml:space="preserve"> </w:t>
      </w:r>
      <w:r w:rsidR="001B5CC8">
        <w:t>the</w:t>
      </w:r>
      <w:r w:rsidR="00C750C1">
        <w:t xml:space="preserve"> </w:t>
      </w:r>
      <w:del w:id="1244" w:author="Author">
        <w:r w:rsidR="001B5CC8" w:rsidDel="00166FE8">
          <w:delText xml:space="preserve">4 </w:delText>
        </w:r>
      </w:del>
      <w:ins w:id="1245" w:author="Author">
        <w:r w:rsidR="00166FE8">
          <w:t xml:space="preserve">four </w:t>
        </w:r>
      </w:ins>
      <w:r w:rsidR="001B5CC8">
        <w:t xml:space="preserve">variance loci tests </w:t>
      </w:r>
      <w:del w:id="1246" w:author="Author">
        <w:r w:rsidR="00C750C1" w:rsidDel="00166FE8">
          <w:delText xml:space="preserve">exert </w:delText>
        </w:r>
      </w:del>
      <w:ins w:id="1247" w:author="Author">
        <w:r w:rsidR="00166FE8">
          <w:t xml:space="preserve">had distinct </w:t>
        </w:r>
      </w:ins>
      <w:r w:rsidR="00C750C1">
        <w:t>selection patterns</w:t>
      </w:r>
      <w:r w:rsidR="001B5CC8" w:rsidRPr="001B5CC8">
        <w:t xml:space="preserve"> </w:t>
      </w:r>
      <w:del w:id="1248" w:author="Author">
        <w:r w:rsidR="001B5CC8" w:rsidDel="00166FE8">
          <w:delText xml:space="preserve">distinct </w:delText>
        </w:r>
      </w:del>
      <w:r w:rsidR="001B5CC8">
        <w:t>from GWAS</w:t>
      </w:r>
      <w:ins w:id="1249" w:author="Author">
        <w:r w:rsidR="00235E15">
          <w:t xml:space="preserve">. </w:t>
        </w:r>
      </w:ins>
      <w:del w:id="1250" w:author="Author">
        <w:r w:rsidR="00C750C1" w:rsidDel="00235E15">
          <w:delText>. In this case, t</w:delText>
        </w:r>
      </w:del>
      <w:ins w:id="1251" w:author="Author">
        <w:r w:rsidR="00235E15">
          <w:t>T</w:t>
        </w:r>
      </w:ins>
      <w:r w:rsidR="00C750C1">
        <w:t>he correlation between the GWAS</w:t>
      </w:r>
      <w:ins w:id="1252" w:author="Author">
        <w:r w:rsidR="00166FE8">
          <w:t>-</w:t>
        </w:r>
      </w:ins>
      <w:del w:id="1253" w:author="Author">
        <w:r w:rsidR="00C750C1" w:rsidDel="00166FE8">
          <w:delText xml:space="preserve"> </w:delText>
        </w:r>
      </w:del>
      <w:r w:rsidR="00C750C1">
        <w:t xml:space="preserve">based ranking and </w:t>
      </w:r>
      <w:del w:id="1254" w:author="Author">
        <w:r w:rsidR="00C750C1" w:rsidDel="00235E15">
          <w:delText xml:space="preserve">the rest </w:delText>
        </w:r>
      </w:del>
      <w:ins w:id="1255" w:author="Author">
        <w:del w:id="1256" w:author="Author">
          <w:r w:rsidR="00166FE8" w:rsidDel="00235E15">
            <w:delText xml:space="preserve">other </w:delText>
          </w:r>
        </w:del>
        <w:r w:rsidR="00166FE8">
          <w:t xml:space="preserve">tests </w:t>
        </w:r>
      </w:ins>
      <w:del w:id="1257" w:author="Author">
        <w:r w:rsidR="00C750C1" w:rsidRPr="00D54C85" w:rsidDel="00235E15">
          <w:rPr>
            <w:color w:val="FF0000"/>
          </w:rPr>
          <w:delText xml:space="preserve">were </w:delText>
        </w:r>
      </w:del>
      <w:ins w:id="1258" w:author="Author">
        <w:r w:rsidR="00235E15">
          <w:rPr>
            <w:color w:val="FF0000"/>
          </w:rPr>
          <w:t xml:space="preserve">was </w:t>
        </w:r>
        <w:del w:id="1259" w:author="Author">
          <w:r w:rsidR="00235E15" w:rsidRPr="00D54C85" w:rsidDel="008B22AF">
            <w:rPr>
              <w:color w:val="FF0000"/>
            </w:rPr>
            <w:delText xml:space="preserve"> </w:delText>
          </w:r>
        </w:del>
        <w:r w:rsidR="00235E15" w:rsidRPr="00D54C85">
          <w:rPr>
            <w:color w:val="FF0000"/>
          </w:rPr>
          <w:t xml:space="preserve">DLM </w:t>
        </w:r>
        <w:r w:rsidR="00235E15">
          <w:rPr>
            <w:color w:val="FF0000"/>
          </w:rPr>
          <w:t>(</w:t>
        </w:r>
      </w:ins>
      <w:r w:rsidR="00C750C1" w:rsidRPr="00D54C85">
        <w:rPr>
          <w:color w:val="FF0000"/>
        </w:rPr>
        <w:t>0.053</w:t>
      </w:r>
      <w:del w:id="1260" w:author="Author">
        <w:r w:rsidR="00C750C1" w:rsidRPr="00D54C85" w:rsidDel="00235E15">
          <w:rPr>
            <w:color w:val="FF0000"/>
          </w:rPr>
          <w:delText xml:space="preserve"> (DLM</w:delText>
        </w:r>
      </w:del>
      <w:r w:rsidR="00C750C1" w:rsidRPr="00D54C85">
        <w:rPr>
          <w:color w:val="FF0000"/>
        </w:rPr>
        <w:t xml:space="preserve">), </w:t>
      </w:r>
      <w:ins w:id="1261" w:author="Author">
        <w:r w:rsidR="00235E15" w:rsidRPr="00D54C85">
          <w:rPr>
            <w:color w:val="FF0000"/>
          </w:rPr>
          <w:t xml:space="preserve">LVT </w:t>
        </w:r>
      </w:ins>
      <w:del w:id="1262" w:author="Author">
        <w:r w:rsidR="00C750C1" w:rsidRPr="00D54C85" w:rsidDel="00235E15">
          <w:rPr>
            <w:color w:val="FF0000"/>
          </w:rPr>
          <w:delText xml:space="preserve">0.032 </w:delText>
        </w:r>
      </w:del>
      <w:r w:rsidR="00C750C1" w:rsidRPr="00D54C85">
        <w:rPr>
          <w:color w:val="FF0000"/>
        </w:rPr>
        <w:t>(</w:t>
      </w:r>
      <w:ins w:id="1263" w:author="Author">
        <w:r w:rsidR="00235E15" w:rsidRPr="00D54C85">
          <w:rPr>
            <w:color w:val="FF0000"/>
          </w:rPr>
          <w:t>0.032</w:t>
        </w:r>
      </w:ins>
      <w:del w:id="1264" w:author="Author">
        <w:r w:rsidR="00C750C1" w:rsidRPr="00D54C85" w:rsidDel="00235E15">
          <w:rPr>
            <w:color w:val="FF0000"/>
          </w:rPr>
          <w:delText>LVT</w:delText>
        </w:r>
      </w:del>
      <w:r w:rsidR="00C750C1" w:rsidRPr="00D54C85">
        <w:rPr>
          <w:color w:val="FF0000"/>
        </w:rPr>
        <w:t>),</w:t>
      </w:r>
      <w:del w:id="1265" w:author="Author">
        <w:r w:rsidR="00C750C1" w:rsidRPr="00D54C85" w:rsidDel="00235E15">
          <w:rPr>
            <w:color w:val="FF0000"/>
          </w:rPr>
          <w:delText xml:space="preserve"> 0.012</w:delText>
        </w:r>
      </w:del>
      <w:r w:rsidR="00C750C1" w:rsidRPr="00D54C85">
        <w:rPr>
          <w:color w:val="FF0000"/>
        </w:rPr>
        <w:t xml:space="preserve"> </w:t>
      </w:r>
      <w:del w:id="1266" w:author="Author">
        <w:r w:rsidR="00C750C1" w:rsidRPr="00D54C85" w:rsidDel="00235E15">
          <w:rPr>
            <w:color w:val="FF0000"/>
          </w:rPr>
          <w:delText>(</w:delText>
        </w:r>
      </w:del>
      <w:r w:rsidR="00C750C1" w:rsidRPr="00D54C85">
        <w:rPr>
          <w:color w:val="FF0000"/>
        </w:rPr>
        <w:t>DRM</w:t>
      </w:r>
      <w:ins w:id="1267" w:author="Author">
        <w:r w:rsidR="00235E15">
          <w:rPr>
            <w:color w:val="FF0000"/>
          </w:rPr>
          <w:t>,</w:t>
        </w:r>
      </w:ins>
      <w:del w:id="1268" w:author="Author">
        <w:r w:rsidR="00C750C1" w:rsidRPr="00D54C85" w:rsidDel="00235E15">
          <w:rPr>
            <w:color w:val="FF0000"/>
          </w:rPr>
          <w:delText>)</w:delText>
        </w:r>
      </w:del>
      <w:ins w:id="1269" w:author="Author">
        <w:r w:rsidR="00235E15" w:rsidRPr="00D54C85">
          <w:rPr>
            <w:color w:val="FF0000"/>
          </w:rPr>
          <w:t xml:space="preserve"> </w:t>
        </w:r>
        <w:r w:rsidR="00235E15">
          <w:rPr>
            <w:color w:val="FF0000"/>
          </w:rPr>
          <w:t>(</w:t>
        </w:r>
        <w:r w:rsidR="00235E15" w:rsidRPr="00D54C85">
          <w:rPr>
            <w:color w:val="FF0000"/>
          </w:rPr>
          <w:t>0.012</w:t>
        </w:r>
        <w:r w:rsidR="00235E15">
          <w:rPr>
            <w:color w:val="FF0000"/>
          </w:rPr>
          <w:t>)</w:t>
        </w:r>
      </w:ins>
      <w:r w:rsidR="00C750C1" w:rsidRPr="00D54C85">
        <w:rPr>
          <w:color w:val="FF0000"/>
        </w:rPr>
        <w:t xml:space="preserve">, and </w:t>
      </w:r>
      <w:ins w:id="1270" w:author="Author">
        <w:r w:rsidR="00235E15" w:rsidRPr="00D54C85">
          <w:rPr>
            <w:color w:val="FF0000"/>
          </w:rPr>
          <w:t>VLA</w:t>
        </w:r>
        <w:r w:rsidR="00235E15">
          <w:rPr>
            <w:color w:val="FF0000"/>
          </w:rPr>
          <w:t xml:space="preserve"> (</w:t>
        </w:r>
      </w:ins>
      <w:r w:rsidR="00C750C1" w:rsidRPr="00D54C85">
        <w:rPr>
          <w:color w:val="FF0000"/>
        </w:rPr>
        <w:t>0.007</w:t>
      </w:r>
      <w:del w:id="1271" w:author="Author">
        <w:r w:rsidR="00C750C1" w:rsidRPr="00D54C85" w:rsidDel="00235E15">
          <w:rPr>
            <w:color w:val="FF0000"/>
          </w:rPr>
          <w:delText xml:space="preserve"> (VLA</w:delText>
        </w:r>
      </w:del>
      <w:r w:rsidR="00C750C1" w:rsidRPr="00D54C85">
        <w:rPr>
          <w:color w:val="FF0000"/>
        </w:rPr>
        <w:t>).</w:t>
      </w:r>
    </w:p>
    <w:bookmarkEnd w:id="1193"/>
    <w:p w14:paraId="490D07D2" w14:textId="7D8D1E1B" w:rsidR="0036634B" w:rsidRPr="008E0B50" w:rsidRDefault="0036634B" w:rsidP="0079704D">
      <w:pPr>
        <w:pStyle w:val="Heading3"/>
      </w:pPr>
      <w:r w:rsidRPr="008E0B50">
        <w:t>External GxE Enrichment</w:t>
      </w:r>
    </w:p>
    <w:p w14:paraId="46DA18A1" w14:textId="09FE89B5" w:rsidR="000D40B9" w:rsidDel="00201930" w:rsidRDefault="0036634B" w:rsidP="00C750C1">
      <w:pPr>
        <w:rPr>
          <w:del w:id="1272" w:author="Author"/>
        </w:rPr>
      </w:pPr>
      <w:bookmarkStart w:id="1273" w:name="_Hlk103763858"/>
      <w:r>
        <w:t>W</w:t>
      </w:r>
      <w:r w:rsidRPr="002D676C">
        <w:t xml:space="preserve">e </w:t>
      </w:r>
      <w:r>
        <w:t xml:space="preserve">performed </w:t>
      </w:r>
      <w:del w:id="1274" w:author="Author">
        <w:r w:rsidDel="00201930">
          <w:delText>the same</w:delText>
        </w:r>
      </w:del>
      <w:ins w:id="1275" w:author="Author">
        <w:r w:rsidR="00201930">
          <w:t>additional</w:t>
        </w:r>
      </w:ins>
      <w:r>
        <w:t xml:space="preserve"> two-way GxE-WAS</w:t>
      </w:r>
      <w:ins w:id="1276" w:author="Author">
        <w:r w:rsidR="00201930">
          <w:t xml:space="preserve"> in</w:t>
        </w:r>
      </w:ins>
      <w:del w:id="1277" w:author="Author">
        <w:r w:rsidDel="00201930">
          <w:delText xml:space="preserve"> for T2D and BMI on</w:delText>
        </w:r>
      </w:del>
      <w:r>
        <w:t xml:space="preserve"> an external discovery population</w:t>
      </w:r>
      <w:del w:id="1278" w:author="Author">
        <w:r w:rsidDel="00201930">
          <w:delText xml:space="preserve"> </w:delText>
        </w:r>
      </w:del>
      <w:ins w:id="1279" w:author="Author">
        <w:r w:rsidR="00201930">
          <w:t xml:space="preserve"> with </w:t>
        </w:r>
      </w:ins>
      <w:del w:id="1280" w:author="Author">
        <w:r w:rsidDel="00201930">
          <w:delText xml:space="preserve">of 4,603 unrelated individuals </w:delText>
        </w:r>
        <w:r w:rsidRPr="002D676C" w:rsidDel="00201930">
          <w:delText>in PEGS</w:delText>
        </w:r>
        <w:r w:rsidDel="00201930">
          <w:delText xml:space="preserve"> with whole-genome sequencing data and diverse ancestr</w:delText>
        </w:r>
      </w:del>
      <w:ins w:id="1281" w:author="Author">
        <w:del w:id="1282" w:author="Author">
          <w:r w:rsidR="00470E5A" w:rsidDel="00201930">
            <w:delText>ies</w:delText>
          </w:r>
        </w:del>
      </w:ins>
      <w:bookmarkEnd w:id="1273"/>
      <w:del w:id="1283" w:author="Author">
        <w:r w:rsidDel="00201930">
          <w:delText xml:space="preserve">y background </w:delText>
        </w:r>
        <w:r w:rsidDel="00201930">
          <w:fldChar w:fldCharType="begin"/>
        </w:r>
        <w:r w:rsidR="00846B31" w:rsidDel="00201930">
          <w:del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Del="00201930">
          <w:fldChar w:fldCharType="separate"/>
        </w:r>
        <w:r w:rsidR="003B5F42" w:rsidRPr="003B5F42" w:rsidDel="00201930">
          <w:rPr>
            <w:rFonts w:ascii="Calibri" w:hAnsi="Calibri" w:cs="Calibri"/>
            <w:szCs w:val="24"/>
          </w:rPr>
          <w:delText>(“PEGS: Personalized Environment and Genes Study” n.d.)</w:delText>
        </w:r>
        <w:r w:rsidDel="00201930">
          <w:fldChar w:fldCharType="end"/>
        </w:r>
        <w:r w:rsidDel="00201930">
          <w:delText xml:space="preserve">. </w:delText>
        </w:r>
        <w:r w:rsidDel="00207936">
          <w:delText>More importantly, p</w:delText>
        </w:r>
        <w:bookmarkStart w:id="1284" w:name="_Hlk103763636"/>
        <w:r w:rsidR="002C55D7" w:rsidDel="007B6EF6">
          <w:delText>Pa</w:delText>
        </w:r>
        <w:r w:rsidR="002C55D7" w:rsidRPr="0067529C" w:rsidDel="007B6EF6">
          <w:delText>rticipants</w:delText>
        </w:r>
        <w:r w:rsidRPr="0067529C" w:rsidDel="007B6EF6">
          <w:delText xml:space="preserve"> in PEGS </w:delText>
        </w:r>
        <w:r w:rsidDel="007B6EF6">
          <w:delText>underwent</w:delText>
        </w:r>
        <w:r w:rsidRPr="0067529C" w:rsidDel="007B6EF6">
          <w:delText xml:space="preserve"> </w:delText>
        </w:r>
      </w:del>
      <w:ins w:id="1285" w:author="Author">
        <w:del w:id="1286" w:author="Author">
          <w:r w:rsidR="00470E5A" w:rsidDel="007B6EF6">
            <w:delText>complete</w:delText>
          </w:r>
          <w:r w:rsidR="00470E5A" w:rsidRPr="0067529C" w:rsidDel="007B6EF6">
            <w:delText xml:space="preserve"> </w:delText>
          </w:r>
        </w:del>
      </w:ins>
      <w:del w:id="1287" w:author="Author">
        <w:r w:rsidRPr="0067529C" w:rsidDel="007B6EF6">
          <w:delText>extensive questionnaires measuring</w:delText>
        </w:r>
        <w:r w:rsidDel="007B6EF6">
          <w:delText xml:space="preserve"> a rich </w:delText>
        </w:r>
        <w:r w:rsidRPr="002D676C" w:rsidDel="007B6EF6">
          <w:delText xml:space="preserve">exposome </w:delText>
        </w:r>
        <w:r w:rsidR="0032734B" w:rsidDel="007B6EF6">
          <w:delText xml:space="preserve">of </w:delText>
        </w:r>
        <w:r w:rsidR="00AE0F9D" w:rsidRPr="0068005D" w:rsidDel="007B6EF6">
          <w:rPr>
            <w:b/>
            <w:bCs/>
            <w:color w:val="FF0000"/>
            <w:highlight w:val="yellow"/>
          </w:rPr>
          <w:delText xml:space="preserve">728 items </w:delText>
        </w:r>
        <w:r w:rsidR="00026429" w:rsidRPr="0068005D" w:rsidDel="007B6EF6">
          <w:rPr>
            <w:b/>
            <w:bCs/>
            <w:color w:val="FF0000"/>
            <w:highlight w:val="yellow"/>
          </w:rPr>
          <w:delText>organized in</w:delText>
        </w:r>
      </w:del>
      <w:ins w:id="1288" w:author="Author">
        <w:del w:id="1289" w:author="Author">
          <w:r w:rsidR="00470E5A" w:rsidDel="007B6EF6">
            <w:rPr>
              <w:b/>
              <w:bCs/>
              <w:color w:val="FF0000"/>
              <w:highlight w:val="yellow"/>
            </w:rPr>
            <w:delText>to</w:delText>
          </w:r>
        </w:del>
      </w:ins>
      <w:del w:id="1290" w:author="Author">
        <w:r w:rsidR="00026429" w:rsidRPr="0068005D" w:rsidDel="007B6EF6">
          <w:rPr>
            <w:b/>
            <w:bCs/>
            <w:color w:val="FF0000"/>
            <w:highlight w:val="yellow"/>
          </w:rPr>
          <w:delText xml:space="preserve"> </w:delText>
        </w:r>
        <w:r w:rsidR="009250C2" w:rsidRPr="0068005D" w:rsidDel="007B6EF6">
          <w:rPr>
            <w:b/>
            <w:bCs/>
            <w:color w:val="FF0000"/>
            <w:highlight w:val="yellow"/>
          </w:rPr>
          <w:delText xml:space="preserve">416 </w:delText>
        </w:r>
        <w:r w:rsidR="00456981" w:rsidRPr="0068005D" w:rsidDel="007B6EF6">
          <w:rPr>
            <w:b/>
            <w:bCs/>
            <w:color w:val="FF0000"/>
            <w:highlight w:val="yellow"/>
          </w:rPr>
          <w:delText xml:space="preserve">parent </w:delText>
        </w:r>
        <w:r w:rsidR="00AE0F9D" w:rsidRPr="0068005D" w:rsidDel="007B6EF6">
          <w:rPr>
            <w:b/>
            <w:bCs/>
            <w:color w:val="FF0000"/>
            <w:highlight w:val="yellow"/>
          </w:rPr>
          <w:delText>questions</w:delText>
        </w:r>
        <w:r w:rsidRPr="0068005D" w:rsidDel="007B6EF6">
          <w:rPr>
            <w:color w:val="FF0000"/>
          </w:rPr>
          <w:delText xml:space="preserve"> </w:delText>
        </w:r>
        <w:r w:rsidDel="007B6EF6">
          <w:delText>regarding</w:delText>
        </w:r>
        <w:r w:rsidRPr="002D676C" w:rsidDel="007B6EF6">
          <w:delText xml:space="preserve"> </w:delText>
        </w:r>
      </w:del>
      <w:ins w:id="1291" w:author="Author">
        <w:del w:id="1292" w:author="Author">
          <w:r w:rsidR="00470E5A" w:rsidDel="007B6EF6">
            <w:delText>on</w:delText>
          </w:r>
          <w:r w:rsidR="00470E5A" w:rsidRPr="002D676C" w:rsidDel="007B6EF6">
            <w:delText xml:space="preserve"> </w:delText>
          </w:r>
        </w:del>
      </w:ins>
      <w:del w:id="1293" w:author="Author">
        <w:r w:rsidRPr="002D676C" w:rsidDel="007B6EF6">
          <w:delText xml:space="preserve">daily life, </w:delText>
        </w:r>
        <w:r w:rsidDel="007B6EF6">
          <w:delText>home environment</w:delText>
        </w:r>
        <w:r w:rsidRPr="002D676C" w:rsidDel="007B6EF6">
          <w:delText>, and workplace</w:delText>
        </w:r>
        <w:r w:rsidDel="007B6EF6">
          <w:delText xml:space="preserve"> hazards</w:delText>
        </w:r>
        <w:r w:rsidRPr="002D676C" w:rsidDel="007B6EF6">
          <w:delText xml:space="preserve">. </w:delText>
        </w:r>
        <w:bookmarkEnd w:id="1284"/>
        <w:r w:rsidR="00DE55D5" w:rsidRPr="005B6132" w:rsidDel="007B6EF6">
          <w:rPr>
            <w:highlight w:val="yellow"/>
          </w:rPr>
          <w:delText xml:space="preserve">Because the </w:delText>
        </w:r>
        <w:r w:rsidR="00787C3D" w:rsidRPr="005B6132" w:rsidDel="007B6EF6">
          <w:rPr>
            <w:highlight w:val="yellow"/>
          </w:rPr>
          <w:delText xml:space="preserve">numerical </w:delText>
        </w:r>
        <w:r w:rsidR="00DE55D5" w:rsidRPr="005B6132" w:rsidDel="007B6EF6">
          <w:rPr>
            <w:highlight w:val="yellow"/>
          </w:rPr>
          <w:delText xml:space="preserve">scale of the </w:delText>
        </w:r>
        <w:r w:rsidR="00480BD2" w:rsidDel="007B6EF6">
          <w:rPr>
            <w:highlight w:val="yellow"/>
          </w:rPr>
          <w:delText xml:space="preserve">exposome </w:delText>
        </w:r>
        <w:r w:rsidR="00DE55D5" w:rsidRPr="005B6132" w:rsidDel="007B6EF6">
          <w:rPr>
            <w:highlight w:val="yellow"/>
          </w:rPr>
          <w:delText xml:space="preserve">items </w:delText>
        </w:r>
        <w:r w:rsidR="00350BCE" w:rsidDel="007B6EF6">
          <w:rPr>
            <w:highlight w:val="yellow"/>
          </w:rPr>
          <w:delText>is</w:delText>
        </w:r>
        <w:r w:rsidR="00DE55D5" w:rsidRPr="005B6132" w:rsidDel="007B6EF6">
          <w:rPr>
            <w:highlight w:val="yellow"/>
          </w:rPr>
          <w:delText xml:space="preserve"> stable, </w:delText>
        </w:r>
        <w:r w:rsidR="00DE55D5" w:rsidRPr="005B6132" w:rsidDel="007B6EF6">
          <w:rPr>
            <w:b/>
            <w:bCs/>
            <w:color w:val="FF0000"/>
            <w:highlight w:val="yellow"/>
          </w:rPr>
          <w:delText xml:space="preserve">of which </w:delText>
        </w:r>
        <w:r w:rsidR="002E53FB" w:rsidRPr="005B6132" w:rsidDel="007B6EF6">
          <w:rPr>
            <w:b/>
            <w:bCs/>
            <w:color w:val="FF0000"/>
            <w:highlight w:val="yellow"/>
          </w:rPr>
          <w:delText xml:space="preserve">505 </w:delText>
        </w:r>
        <w:r w:rsidR="00DE55D5" w:rsidRPr="005B6132" w:rsidDel="007B6EF6">
          <w:rPr>
            <w:b/>
            <w:bCs/>
            <w:color w:val="FF0000"/>
            <w:highlight w:val="yellow"/>
          </w:rPr>
          <w:delText>are binary,</w:delText>
        </w:r>
        <w:r w:rsidR="00DE55D5" w:rsidRPr="005B6132" w:rsidDel="007B6EF6">
          <w:rPr>
            <w:highlight w:val="yellow"/>
          </w:rPr>
          <w:delText xml:space="preserve"> </w:delText>
        </w:r>
        <w:r w:rsidR="00787C3D" w:rsidRPr="005B6132" w:rsidDel="007B6EF6">
          <w:rPr>
            <w:highlight w:val="yellow"/>
          </w:rPr>
          <w:delText xml:space="preserve">and 223 are </w:delText>
        </w:r>
        <w:r w:rsidR="008D66D9" w:rsidDel="007B6EF6">
          <w:rPr>
            <w:highlight w:val="yellow"/>
          </w:rPr>
          <w:delText xml:space="preserve">positive </w:delText>
        </w:r>
        <w:r w:rsidR="002E53FB" w:rsidRPr="005B6132" w:rsidDel="007B6EF6">
          <w:rPr>
            <w:highlight w:val="yellow"/>
          </w:rPr>
          <w:delText>integers</w:delText>
        </w:r>
        <w:r w:rsidR="00787C3D" w:rsidRPr="005B6132" w:rsidDel="007B6EF6">
          <w:rPr>
            <w:highlight w:val="yellow"/>
          </w:rPr>
          <w:delText xml:space="preserve"> </w:delText>
        </w:r>
        <w:r w:rsidR="002E53FB" w:rsidRPr="005B6132" w:rsidDel="007B6EF6">
          <w:rPr>
            <w:highlight w:val="yellow"/>
          </w:rPr>
          <w:delText>less than 8</w:delText>
        </w:r>
        <w:r w:rsidR="00787C3D" w:rsidRPr="005B6132" w:rsidDel="007B6EF6">
          <w:rPr>
            <w:highlight w:val="yellow"/>
          </w:rPr>
          <w:delText>,</w:delText>
        </w:r>
        <w:bookmarkStart w:id="1294" w:name="_Hlk103763701"/>
        <w:r w:rsidR="00787C3D" w:rsidRPr="005B6132" w:rsidDel="007B6EF6">
          <w:rPr>
            <w:highlight w:val="yellow"/>
          </w:rPr>
          <w:delText xml:space="preserve"> </w:delText>
        </w:r>
        <w:r w:rsidR="003B5683" w:rsidRPr="005B6132" w:rsidDel="007B6EF6">
          <w:rPr>
            <w:b/>
            <w:bCs/>
            <w:color w:val="FF0000"/>
            <w:highlight w:val="yellow"/>
          </w:rPr>
          <w:delText>w</w:delText>
        </w:r>
        <w:r w:rsidR="00C41B1B" w:rsidRPr="005B6132" w:rsidDel="007B6EF6">
          <w:rPr>
            <w:b/>
            <w:bCs/>
            <w:color w:val="FF0000"/>
            <w:highlight w:val="yellow"/>
          </w:rPr>
          <w:delText xml:space="preserve">e </w:delText>
        </w:r>
        <w:r w:rsidR="003B5683" w:rsidRPr="005B6132" w:rsidDel="007B6EF6">
          <w:rPr>
            <w:b/>
            <w:bCs/>
            <w:color w:val="FF0000"/>
            <w:highlight w:val="yellow"/>
          </w:rPr>
          <w:delText>retain</w:delText>
        </w:r>
        <w:r w:rsidR="00C41B1B" w:rsidRPr="005B6132" w:rsidDel="007B6EF6">
          <w:rPr>
            <w:b/>
            <w:bCs/>
            <w:color w:val="FF0000"/>
            <w:highlight w:val="yellow"/>
          </w:rPr>
          <w:delText xml:space="preserve"> the item</w:delText>
        </w:r>
        <w:r w:rsidR="00EB3454" w:rsidRPr="005B6132" w:rsidDel="007B6EF6">
          <w:rPr>
            <w:b/>
            <w:bCs/>
            <w:color w:val="FF0000"/>
            <w:highlight w:val="yellow"/>
          </w:rPr>
          <w:delText>s</w:delText>
        </w:r>
        <w:r w:rsidR="00C41B1B" w:rsidRPr="005B6132" w:rsidDel="007B6EF6">
          <w:rPr>
            <w:b/>
            <w:bCs/>
            <w:color w:val="FF0000"/>
            <w:highlight w:val="yellow"/>
          </w:rPr>
          <w:delText xml:space="preserve"> in </w:delText>
        </w:r>
        <w:r w:rsidR="00EE1CA9" w:rsidRPr="005B6132" w:rsidDel="007B6EF6">
          <w:rPr>
            <w:b/>
            <w:bCs/>
            <w:color w:val="FF0000"/>
            <w:highlight w:val="yellow"/>
          </w:rPr>
          <w:delText>the</w:delText>
        </w:r>
        <w:r w:rsidR="00787C3D" w:rsidRPr="005B6132" w:rsidDel="007B6EF6">
          <w:rPr>
            <w:b/>
            <w:bCs/>
            <w:color w:val="FF0000"/>
            <w:highlight w:val="yellow"/>
          </w:rPr>
          <w:delText>ir</w:delText>
        </w:r>
        <w:r w:rsidR="00EB3454" w:rsidRPr="005B6132" w:rsidDel="007B6EF6">
          <w:rPr>
            <w:b/>
            <w:bCs/>
            <w:color w:val="FF0000"/>
            <w:highlight w:val="yellow"/>
          </w:rPr>
          <w:delText xml:space="preserve"> </w:delText>
        </w:r>
        <w:r w:rsidR="00C41B1B" w:rsidRPr="005B6132" w:rsidDel="007B6EF6">
          <w:rPr>
            <w:b/>
            <w:bCs/>
            <w:color w:val="FF0000"/>
            <w:highlight w:val="yellow"/>
          </w:rPr>
          <w:delText>original form</w:delText>
        </w:r>
        <w:r w:rsidR="005B6132" w:rsidRPr="005B6132" w:rsidDel="007B6EF6">
          <w:rPr>
            <w:b/>
            <w:bCs/>
            <w:color w:val="FF0000"/>
            <w:highlight w:val="yellow"/>
          </w:rPr>
          <w:delText xml:space="preserve"> when forming </w:delText>
        </w:r>
      </w:del>
      <w:ins w:id="1295" w:author="Author">
        <w:del w:id="1296" w:author="Author">
          <w:r w:rsidR="00470E5A" w:rsidDel="007B6EF6">
            <w:rPr>
              <w:b/>
              <w:bCs/>
              <w:color w:val="FF0000"/>
              <w:highlight w:val="yellow"/>
            </w:rPr>
            <w:delText>developing</w:delText>
          </w:r>
          <w:r w:rsidR="00470E5A" w:rsidRPr="005B6132" w:rsidDel="007B6EF6">
            <w:rPr>
              <w:b/>
              <w:bCs/>
              <w:color w:val="FF0000"/>
              <w:highlight w:val="yellow"/>
            </w:rPr>
            <w:delText xml:space="preserve"> </w:delText>
          </w:r>
        </w:del>
      </w:ins>
      <w:del w:id="1297" w:author="Author">
        <w:r w:rsidR="005B6132" w:rsidRPr="005B6132" w:rsidDel="007B6EF6">
          <w:rPr>
            <w:b/>
            <w:bCs/>
            <w:color w:val="FF0000"/>
            <w:highlight w:val="yellow"/>
          </w:rPr>
          <w:delText>GxE terms with centered SNP dosage</w:delText>
        </w:r>
        <w:r w:rsidR="00C41B1B" w:rsidRPr="005B6132" w:rsidDel="007B6EF6">
          <w:rPr>
            <w:b/>
            <w:bCs/>
            <w:color w:val="FF0000"/>
            <w:highlight w:val="yellow"/>
          </w:rPr>
          <w:delText>.</w:delText>
        </w:r>
        <w:r w:rsidR="00C41B1B" w:rsidDel="007B6EF6">
          <w:delText xml:space="preserve"> </w:delText>
        </w:r>
        <w:bookmarkEnd w:id="1294"/>
        <w:r w:rsidDel="00201930">
          <w:delText xml:space="preserve">The covariates for GxE-WAS </w:delText>
        </w:r>
        <w:r w:rsidDel="00470E5A">
          <w:delText xml:space="preserve">included </w:delText>
        </w:r>
      </w:del>
      <w:ins w:id="1298" w:author="Author">
        <w:del w:id="1299" w:author="Author">
          <w:r w:rsidR="00470E5A" w:rsidDel="00201930">
            <w:delText xml:space="preserve">were </w:delText>
          </w:r>
        </w:del>
      </w:ins>
      <w:r>
        <w:t xml:space="preserve">age, sex, income level, the first 10 principal components, and </w:t>
      </w:r>
      <w:r w:rsidR="00480BD2">
        <w:t xml:space="preserve">nominal variable coded </w:t>
      </w:r>
      <w:r>
        <w:t xml:space="preserve">ethnicity (European American, </w:t>
      </w:r>
      <w:r>
        <w:lastRenderedPageBreak/>
        <w:t>African American, Asian, and others)</w:t>
      </w:r>
      <w:ins w:id="1300" w:author="Author">
        <w:r w:rsidR="00201930">
          <w:t xml:space="preserve"> as covariates</w:t>
        </w:r>
      </w:ins>
      <w:r>
        <w:t xml:space="preserve">. BMI </w:t>
      </w:r>
      <w:ins w:id="1301" w:author="Author">
        <w:r w:rsidR="00470E5A">
          <w:t xml:space="preserve">was </w:t>
        </w:r>
      </w:ins>
      <w:r>
        <w:t xml:space="preserve">also </w:t>
      </w:r>
      <w:del w:id="1302" w:author="Author">
        <w:r w:rsidR="00480BD2" w:rsidDel="00470E5A">
          <w:delText xml:space="preserve">joined </w:delText>
        </w:r>
      </w:del>
      <w:ins w:id="1303" w:author="Author">
        <w:del w:id="1304" w:author="Author">
          <w:r w:rsidR="00470E5A" w:rsidDel="00201930">
            <w:delText>included</w:delText>
          </w:r>
        </w:del>
        <w:r w:rsidR="00201930">
          <w:t>a</w:t>
        </w:r>
        <w:del w:id="1305" w:author="Author">
          <w:r w:rsidR="00470E5A" w:rsidDel="00201930">
            <w:delText xml:space="preserve"> in </w:delText>
          </w:r>
        </w:del>
      </w:ins>
      <w:del w:id="1306" w:author="Author">
        <w:r w:rsidR="00480BD2" w:rsidDel="00201930">
          <w:delText>the</w:delText>
        </w:r>
      </w:del>
      <w:r w:rsidR="00480BD2">
        <w:t xml:space="preserve"> </w:t>
      </w:r>
      <w:r>
        <w:t>covariate</w:t>
      </w:r>
      <w:del w:id="1307" w:author="Author">
        <w:r w:rsidR="00480BD2" w:rsidDel="00201930">
          <w:delText>s</w:delText>
        </w:r>
      </w:del>
      <w:r>
        <w:t xml:space="preserve"> </w:t>
      </w:r>
      <w:del w:id="1308" w:author="Author">
        <w:r w:rsidDel="00470E5A">
          <w:delText xml:space="preserve">when </w:delText>
        </w:r>
      </w:del>
      <w:ins w:id="1309" w:author="Author">
        <w:r w:rsidR="00470E5A">
          <w:t xml:space="preserve">for </w:t>
        </w:r>
        <w:r w:rsidR="00201930">
          <w:t xml:space="preserve">the </w:t>
        </w:r>
      </w:ins>
      <w:r>
        <w:t>T2D</w:t>
      </w:r>
      <w:del w:id="1310" w:author="Author">
        <w:r w:rsidDel="00470E5A">
          <w:delText xml:space="preserve"> </w:delText>
        </w:r>
        <w:r w:rsidR="00480BD2" w:rsidDel="00470E5A">
          <w:delText>was</w:delText>
        </w:r>
      </w:del>
      <w:r>
        <w:t xml:space="preserve"> analy</w:t>
      </w:r>
      <w:ins w:id="1311" w:author="Author">
        <w:r w:rsidR="00470E5A">
          <w:t>ses</w:t>
        </w:r>
      </w:ins>
      <w:del w:id="1312" w:author="Author">
        <w:r w:rsidDel="00470E5A">
          <w:delText>zed</w:delText>
        </w:r>
      </w:del>
      <w:r>
        <w:t>.</w:t>
      </w:r>
      <w:r w:rsidR="000256F0">
        <w:t xml:space="preserve"> </w:t>
      </w:r>
      <w:ins w:id="1313" w:author="Author">
        <w:r w:rsidR="00201930">
          <w:t>We ranked</w:t>
        </w:r>
      </w:ins>
      <w:del w:id="1314" w:author="Author">
        <w:r w:rsidDel="00201930">
          <w:delText>To rank the</w:delText>
        </w:r>
      </w:del>
      <w:r>
        <w:t xml:space="preserve"> SNP</w:t>
      </w:r>
      <w:ins w:id="1315" w:author="Author">
        <w:r w:rsidR="008B22AF">
          <w:t>s</w:t>
        </w:r>
        <w:r w:rsidR="00201930">
          <w:t xml:space="preserve"> using tests statistics for all tests </w:t>
        </w:r>
      </w:ins>
      <w:del w:id="1316" w:author="Author">
        <w:r w:rsidDel="00201930">
          <w:delText xml:space="preserve">s, we </w:delText>
        </w:r>
        <w:r w:rsidR="00A03899" w:rsidDel="00201930">
          <w:delText xml:space="preserve">used </w:delText>
        </w:r>
        <w:r w:rsidR="00E81BB4" w:rsidDel="00201930">
          <w:delText>GWAS, DLM, VLA, LVT and DRM test statistics b</w:delText>
        </w:r>
      </w:del>
      <w:ins w:id="1317" w:author="Author">
        <w:r w:rsidR="00201930">
          <w:t>b</w:t>
        </w:r>
      </w:ins>
      <w:r w:rsidR="00E81BB4">
        <w:t>ased on</w:t>
      </w:r>
      <w:ins w:id="1318" w:author="Author">
        <w:r w:rsidR="00201930">
          <w:t xml:space="preserve"> the larger </w:t>
        </w:r>
      </w:ins>
      <w:del w:id="1319" w:author="Author">
        <w:r w:rsidR="00E81BB4" w:rsidDel="00201930">
          <w:delText xml:space="preserve"> </w:delText>
        </w:r>
        <w:r w:rsidRPr="00C149E2" w:rsidDel="00201930">
          <w:delText>379</w:delText>
        </w:r>
        <w:r w:rsidDel="00201930">
          <w:delText>,</w:delText>
        </w:r>
        <w:r w:rsidRPr="00C149E2" w:rsidDel="00201930">
          <w:delText xml:space="preserve">561 </w:delText>
        </w:r>
        <w:r w:rsidDel="00201930">
          <w:delText xml:space="preserve">unrelated </w:delText>
        </w:r>
        <w:r w:rsidR="00480BD2" w:rsidDel="00201930">
          <w:delText>White</w:delText>
        </w:r>
        <w:r w:rsidDel="00201930">
          <w:delText xml:space="preserve"> European</w:delText>
        </w:r>
        <w:r w:rsidR="00480BD2" w:rsidDel="00201930">
          <w:delText>s</w:delText>
        </w:r>
        <w:r w:rsidDel="00201930">
          <w:delText xml:space="preserve"> in the UKBB</w:delText>
        </w:r>
        <w:r w:rsidR="00975848" w:rsidDel="00201930">
          <w:delText xml:space="preserve"> (</w:delText>
        </w:r>
        <w:r w:rsidR="000256F0" w:rsidDel="00201930">
          <w:delText xml:space="preserve">i.e., </w:delText>
        </w:r>
        <w:r w:rsidR="00480BD2" w:rsidDel="00201930">
          <w:delText xml:space="preserve">the larger of </w:delText>
        </w:r>
      </w:del>
      <w:ins w:id="1320" w:author="Author">
        <w:del w:id="1321" w:author="Author">
          <w:r w:rsidR="00470E5A" w:rsidDel="00201930">
            <w:delText xml:space="preserve">the </w:delText>
          </w:r>
        </w:del>
      </w:ins>
      <w:del w:id="1322" w:author="Author">
        <w:r w:rsidR="00480BD2" w:rsidDel="00201930">
          <w:delText xml:space="preserve">two </w:delText>
        </w:r>
      </w:del>
      <w:r w:rsidR="000256F0">
        <w:t>selection population</w:t>
      </w:r>
      <w:del w:id="1323" w:author="Author">
        <w:r w:rsidR="00480BD2" w:rsidDel="00201930">
          <w:delText>s</w:delText>
        </w:r>
        <w:r w:rsidR="00975848" w:rsidDel="00201930">
          <w:delText>)</w:delText>
        </w:r>
      </w:del>
      <w:r>
        <w:t>.</w:t>
      </w:r>
      <w:ins w:id="1324" w:author="Author">
        <w:r w:rsidR="00201930">
          <w:t xml:space="preserve"> </w:t>
        </w:r>
      </w:ins>
    </w:p>
    <w:p w14:paraId="54A6760B" w14:textId="50BE504B" w:rsidR="00D01B9D" w:rsidRDefault="0036634B" w:rsidP="00C750C1">
      <w:r>
        <w:t xml:space="preserve">After quality control, the </w:t>
      </w:r>
      <w:del w:id="1325" w:author="Author">
        <w:r w:rsidR="00480BD2" w:rsidDel="00201930">
          <w:delText>White Europeans in UKBB</w:delText>
        </w:r>
      </w:del>
      <w:ins w:id="1326" w:author="Author">
        <w:r w:rsidR="00201930">
          <w:t xml:space="preserve">selection and discovery populations </w:t>
        </w:r>
      </w:ins>
      <w:del w:id="1327" w:author="Author">
        <w:r w:rsidR="00480BD2" w:rsidDel="00201930">
          <w:delText xml:space="preserve"> and participants in PEGS </w:delText>
        </w:r>
      </w:del>
      <w:r>
        <w:t xml:space="preserve">shared </w:t>
      </w:r>
      <w:del w:id="1328" w:author="Author">
        <w:r w:rsidDel="00470E5A">
          <w:delText xml:space="preserve">a total of </w:delText>
        </w:r>
      </w:del>
      <w:r w:rsidRPr="000D5E7E">
        <w:t>8</w:t>
      </w:r>
      <w:r>
        <w:t>,</w:t>
      </w:r>
      <w:r w:rsidRPr="000D5E7E">
        <w:t>331</w:t>
      </w:r>
      <w:r>
        <w:t>,</w:t>
      </w:r>
      <w:r w:rsidRPr="000D5E7E">
        <w:t>313</w:t>
      </w:r>
      <w:r>
        <w:t xml:space="preserve"> SNPs with </w:t>
      </w:r>
      <w:ins w:id="1329" w:author="Author">
        <w:r w:rsidR="00470E5A">
          <w:t xml:space="preserve">a </w:t>
        </w:r>
      </w:ins>
      <w:r w:rsidR="001A4912">
        <w:t xml:space="preserve">working </w:t>
      </w:r>
      <w:r>
        <w:t xml:space="preserve">MAF &gt; 0.1 in the </w:t>
      </w:r>
      <w:del w:id="1330" w:author="Author">
        <w:r w:rsidR="00480BD2" w:rsidDel="00470E5A">
          <w:delText xml:space="preserve">former </w:delText>
        </w:r>
      </w:del>
      <w:ins w:id="1331" w:author="Author">
        <w:r w:rsidR="00470E5A">
          <w:t xml:space="preserve">UKBB selection population </w:t>
        </w:r>
      </w:ins>
      <w:r w:rsidR="001A4912">
        <w:t xml:space="preserve">(we </w:t>
      </w:r>
      <w:r w:rsidR="00F01337">
        <w:t>did</w:t>
      </w:r>
      <w:r w:rsidR="001A4912">
        <w:t xml:space="preserve"> not enforce </w:t>
      </w:r>
      <w:ins w:id="1332" w:author="Author">
        <w:r w:rsidR="00470E5A">
          <w:t xml:space="preserve">an </w:t>
        </w:r>
      </w:ins>
      <w:r w:rsidR="001A4912">
        <w:t xml:space="preserve">MAF threshold in </w:t>
      </w:r>
      <w:r w:rsidR="00F01337">
        <w:t>PEGS)</w:t>
      </w:r>
      <w:r>
        <w:t xml:space="preserve">. </w:t>
      </w:r>
      <w:del w:id="1333" w:author="Author">
        <w:r w:rsidDel="00201930">
          <w:delText>Again, w</w:delText>
        </w:r>
      </w:del>
      <w:ins w:id="1334" w:author="Author">
        <w:r w:rsidR="00201930">
          <w:t>W</w:t>
        </w:r>
      </w:ins>
      <w:r>
        <w:t xml:space="preserve">e scored </w:t>
      </w:r>
      <w:del w:id="1335" w:author="Author">
        <w:r w:rsidDel="00201930">
          <w:delText xml:space="preserve">each </w:delText>
        </w:r>
      </w:del>
      <w:r>
        <w:t>SNP</w:t>
      </w:r>
      <w:ins w:id="1336" w:author="Author">
        <w:r w:rsidR="00201930">
          <w:t>s</w:t>
        </w:r>
      </w:ins>
      <w:r>
        <w:t xml:space="preserve"> </w:t>
      </w:r>
      <w:r w:rsidR="00552B1A">
        <w:t xml:space="preserve">by the number of </w:t>
      </w:r>
      <w:del w:id="1337" w:author="Author">
        <w:r w:rsidR="000216CC" w:rsidDel="00470E5A">
          <w:delText>2</w:delText>
        </w:r>
      </w:del>
      <w:ins w:id="1338" w:author="Author">
        <w:r w:rsidR="00470E5A">
          <w:t>two</w:t>
        </w:r>
      </w:ins>
      <w:r w:rsidR="000216CC">
        <w:t xml:space="preserve">-way </w:t>
      </w:r>
      <w:r>
        <w:t xml:space="preserve">GxE </w:t>
      </w:r>
      <w:r w:rsidR="00552B1A">
        <w:t xml:space="preserve">p-values </w:t>
      </w:r>
      <w:del w:id="1339" w:author="Author">
        <w:r w:rsidR="00552B1A" w:rsidDel="00470E5A">
          <w:delText xml:space="preserve">went </w:delText>
        </w:r>
      </w:del>
      <w:r w:rsidR="00552B1A">
        <w:t xml:space="preserve">below </w:t>
      </w:r>
      <w:r>
        <w:t xml:space="preserve">a series of p-value </w:t>
      </w:r>
      <w:r w:rsidR="00552B1A">
        <w:t>cut-offs</w:t>
      </w:r>
      <w:r>
        <w:t xml:space="preserve"> </w:t>
      </w:r>
      <w:r w:rsidR="00480BD2">
        <w:t xml:space="preserve">(i.e., up to 728) </w:t>
      </w:r>
      <w:r>
        <w:t>and the overall sum of negative p-values</w:t>
      </w:r>
      <w:ins w:id="1340" w:author="Author">
        <w:r w:rsidR="00470E5A">
          <w:t xml:space="preserve"> and</w:t>
        </w:r>
      </w:ins>
      <w:del w:id="1341" w:author="Author">
        <w:r w:rsidDel="00470E5A">
          <w:delText>,</w:delText>
        </w:r>
      </w:del>
      <w:r>
        <w:t xml:space="preserve"> then regressed the score</w:t>
      </w:r>
      <w:r w:rsidR="00AC66BA">
        <w:t>s</w:t>
      </w:r>
      <w:r>
        <w:t xml:space="preserve"> on the rankings according to </w:t>
      </w:r>
      <w:ins w:id="1342" w:author="Author">
        <w:r w:rsidR="00201930">
          <w:t>each test</w:t>
        </w:r>
      </w:ins>
      <w:del w:id="1343" w:author="Author">
        <w:r w:rsidDel="00201930">
          <w:delText>GWAS, DLM, VLA, LVT</w:delText>
        </w:r>
      </w:del>
      <w:ins w:id="1344" w:author="Author">
        <w:del w:id="1345" w:author="Author">
          <w:r w:rsidR="00470E5A" w:rsidDel="00201930">
            <w:delText>,</w:delText>
          </w:r>
        </w:del>
      </w:ins>
      <w:del w:id="1346" w:author="Author">
        <w:r w:rsidDel="00201930">
          <w:delText xml:space="preserve"> and DRM</w:delText>
        </w:r>
      </w:del>
      <w:r>
        <w:t xml:space="preserve">. </w:t>
      </w:r>
      <w:ins w:id="1347" w:author="Author">
        <w:r w:rsidR="00201930">
          <w:t xml:space="preserve">The supplement </w:t>
        </w:r>
      </w:ins>
      <w:del w:id="1348" w:author="Author">
        <w:r w:rsidR="00631601" w:rsidDel="00201930">
          <w:delText xml:space="preserve">We </w:delText>
        </w:r>
        <w:r w:rsidR="00631601" w:rsidDel="00470E5A">
          <w:delText xml:space="preserve">also </w:delText>
        </w:r>
      </w:del>
      <w:r w:rsidR="00631601">
        <w:t>provide</w:t>
      </w:r>
      <w:ins w:id="1349" w:author="Author">
        <w:r w:rsidR="00201930">
          <w:t>s</w:t>
        </w:r>
      </w:ins>
      <w:r w:rsidR="00631601">
        <w:t xml:space="preserve"> </w:t>
      </w:r>
      <w:del w:id="1350" w:author="Author">
        <w:r w:rsidR="00631601" w:rsidDel="00C94616">
          <w:delText xml:space="preserve">exact values of the GxE external </w:delText>
        </w:r>
        <w:r w:rsidR="00631601" w:rsidRPr="002D676C" w:rsidDel="00C94616">
          <w:delText xml:space="preserve">enrichment </w:delText>
        </w:r>
      </w:del>
      <w:r w:rsidR="00631601" w:rsidRPr="002D676C">
        <w:t>coefficient</w:t>
      </w:r>
      <w:del w:id="1351" w:author="Author">
        <w:r w:rsidR="00631601" w:rsidRPr="002D676C" w:rsidDel="00C94616">
          <w:delText>s</w:delText>
        </w:r>
      </w:del>
      <w:r w:rsidR="00631601">
        <w:t xml:space="preserve"> and standard error</w:t>
      </w:r>
      <w:ins w:id="1352" w:author="Author">
        <w:r w:rsidR="00470E5A">
          <w:t>s</w:t>
        </w:r>
      </w:ins>
      <w:del w:id="1353" w:author="Author">
        <w:r w:rsidR="00631601" w:rsidDel="00C94616">
          <w:delText xml:space="preserve"> in </w:delText>
        </w:r>
      </w:del>
      <w:ins w:id="1354" w:author="Author">
        <w:del w:id="1355" w:author="Author">
          <w:r w:rsidR="00470E5A" w:rsidDel="00C94616">
            <w:delText xml:space="preserve">the </w:delText>
          </w:r>
        </w:del>
      </w:ins>
      <w:del w:id="1356" w:author="Author">
        <w:r w:rsidR="00631601" w:rsidDel="00C94616">
          <w:delText xml:space="preserve">supplement </w:delText>
        </w:r>
      </w:del>
      <w:ins w:id="1357" w:author="Author">
        <w:del w:id="1358" w:author="Author">
          <w:r w:rsidR="00470E5A" w:rsidDel="00C94616">
            <w:delText>in T</w:delText>
          </w:r>
        </w:del>
      </w:ins>
      <w:del w:id="1359" w:author="Author">
        <w:r w:rsidR="00631601" w:rsidDel="00C94616">
          <w:delText xml:space="preserve">table </w:delText>
        </w:r>
        <w:r w:rsidR="00631601" w:rsidRPr="00A96B45" w:rsidDel="00C94616">
          <w:rPr>
            <w:b/>
            <w:bCs/>
          </w:rPr>
          <w:delText>s</w:delText>
        </w:r>
        <w:r w:rsidR="00631601" w:rsidDel="00C94616">
          <w:rPr>
            <w:b/>
            <w:bCs/>
          </w:rPr>
          <w:delText>3b</w:delText>
        </w:r>
      </w:del>
      <w:r w:rsidR="00631601">
        <w:t>.</w:t>
      </w:r>
      <w:r w:rsidR="00D01B9D">
        <w:t xml:space="preserve"> </w:t>
      </w:r>
    </w:p>
    <w:p w14:paraId="12A3CC61" w14:textId="237174F7" w:rsidR="0036634B" w:rsidRDefault="00480BD2" w:rsidP="00C750C1">
      <w:del w:id="1360" w:author="Author">
        <w:r w:rsidDel="008B22AF">
          <w:delText>Figure</w:delText>
        </w:r>
      </w:del>
      <w:ins w:id="1361" w:author="Author">
        <w:del w:id="1362" w:author="Author">
          <w:r w:rsidR="00470E5A" w:rsidDel="008B22AF">
            <w:delText>s</w:delText>
          </w:r>
        </w:del>
      </w:ins>
      <w:del w:id="1363" w:author="Author">
        <w:r w:rsidDel="008B22AF">
          <w:delText xml:space="preserve"> 4c and 4d </w:delText>
        </w:r>
        <w:r w:rsidRPr="002D676C" w:rsidDel="008B22AF">
          <w:delText>show</w:delText>
        </w:r>
        <w:r w:rsidDel="008B22AF">
          <w:delText>s</w:delText>
        </w:r>
        <w:r w:rsidRPr="002D676C" w:rsidDel="008B22AF">
          <w:delText xml:space="preserve"> the </w:delText>
        </w:r>
        <w:r w:rsidDel="008B22AF">
          <w:delText xml:space="preserve">external GxE </w:delText>
        </w:r>
        <w:r w:rsidRPr="002D676C" w:rsidDel="008B22AF">
          <w:delText xml:space="preserve">enrichment coefficients </w:delText>
        </w:r>
        <w:r w:rsidDel="008B22AF">
          <w:delText xml:space="preserve">(with standard errors). </w:delText>
        </w:r>
      </w:del>
      <w:r w:rsidR="0036634B">
        <w:t>For BMI</w:t>
      </w:r>
      <w:r w:rsidR="00541CF4">
        <w:t xml:space="preserve">, </w:t>
      </w:r>
      <w:r w:rsidR="005C13C0">
        <w:t xml:space="preserve">SNPs ranked by </w:t>
      </w:r>
      <w:r w:rsidR="0036634B">
        <w:t xml:space="preserve">VLA </w:t>
      </w:r>
      <w:r w:rsidR="005C13C0" w:rsidRPr="00336F71">
        <w:rPr>
          <w:highlight w:val="green"/>
        </w:rPr>
        <w:t xml:space="preserve">had the </w:t>
      </w:r>
      <w:r w:rsidR="00E7056E" w:rsidRPr="00336F71">
        <w:rPr>
          <w:highlight w:val="green"/>
        </w:rPr>
        <w:t xml:space="preserve">best </w:t>
      </w:r>
      <w:r w:rsidR="005C13C0" w:rsidRPr="00336F71">
        <w:rPr>
          <w:highlight w:val="green"/>
        </w:rPr>
        <w:t>chance of</w:t>
      </w:r>
      <w:r w:rsidR="005C13C0">
        <w:t xml:space="preserve">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rsidRPr="00336F71">
        <w:rPr>
          <w:highlight w:val="green"/>
        </w:rPr>
        <w:t>second-best chance</w:t>
      </w:r>
      <w:r w:rsidR="00FF19ED">
        <w:t xml:space="preserve"> of detecting </w:t>
      </w:r>
      <w:r w:rsidR="00AC352B">
        <w:t xml:space="preserve">overall </w:t>
      </w:r>
      <w:r w:rsidR="00EF26CB">
        <w:t>GXE</w:t>
      </w:r>
      <w:ins w:id="1364" w:author="Author">
        <w:r w:rsidR="00470E5A">
          <w:t>s</w:t>
        </w:r>
      </w:ins>
      <w:r w:rsidR="00EF26CB">
        <w:t xml:space="preserve"> </w:t>
      </w:r>
      <w:r w:rsidR="0064561F">
        <w:t xml:space="preserve">(3.82, se=0.34) </w:t>
      </w:r>
      <w:r w:rsidR="007D27BE">
        <w:t>in PEGS</w:t>
      </w:r>
      <w:ins w:id="1365" w:author="Author">
        <w:r w:rsidR="008B22AF">
          <w:t xml:space="preserve"> (Figures 4c and 4d)</w:t>
        </w:r>
      </w:ins>
      <w:r w:rsidR="0036634B">
        <w:t xml:space="preserve">. </w:t>
      </w:r>
      <w:r w:rsidR="007D27BE">
        <w:t xml:space="preserve">Interestingly, </w:t>
      </w:r>
      <w:ins w:id="1366" w:author="Author">
        <w:r w:rsidR="00115B41">
          <w:t xml:space="preserve">while </w:t>
        </w:r>
      </w:ins>
      <w:r w:rsidR="00A67C75">
        <w:t>DRM</w:t>
      </w:r>
      <w:del w:id="1367" w:author="Author">
        <w:r w:rsidR="009E3F46" w:rsidDel="00115B41">
          <w:delText>,</w:delText>
        </w:r>
        <w:r w:rsidR="007D27BE" w:rsidDel="00470E5A">
          <w:delText xml:space="preserve"> </w:delText>
        </w:r>
        <w:r w:rsidR="0064561F" w:rsidDel="00470E5A">
          <w:delText>being</w:delText>
        </w:r>
      </w:del>
      <w:ins w:id="1368" w:author="Author">
        <w:del w:id="1369" w:author="Author">
          <w:r w:rsidR="00470E5A" w:rsidDel="00115B41">
            <w:delText xml:space="preserve"> while it</w:delText>
          </w:r>
        </w:del>
        <w:r w:rsidR="00470E5A">
          <w:t xml:space="preserve"> had</w:t>
        </w:r>
      </w:ins>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del w:id="1370" w:author="Author">
        <w:r w:rsidR="00350BCE" w:rsidDel="00115B41">
          <w:delText xml:space="preserve">the Manhattan plot in </w:delText>
        </w:r>
      </w:del>
      <w:r w:rsidR="009E3F46">
        <w:t xml:space="preserve">Figure </w:t>
      </w:r>
      <w:r w:rsidR="00350BCE">
        <w:t>3a</w:t>
      </w:r>
      <w:r w:rsidR="009E3F46">
        <w:t>)</w:t>
      </w:r>
      <w:r w:rsidR="0064561F">
        <w:t xml:space="preserve">, </w:t>
      </w:r>
      <w:ins w:id="1371" w:author="Author">
        <w:del w:id="1372" w:author="Author">
          <w:r w:rsidR="00470E5A" w:rsidDel="00115B41">
            <w:delText xml:space="preserve">resulted in </w:delText>
          </w:r>
        </w:del>
        <w:r w:rsidR="00115B41">
          <w:t>it resulted in</w:t>
        </w:r>
      </w:ins>
      <w:del w:id="1373" w:author="Author">
        <w:r w:rsidR="007D27BE" w:rsidDel="00470E5A">
          <w:delText>gave</w:delText>
        </w:r>
      </w:del>
      <w:r w:rsidR="007D27BE">
        <w:t xml:space="preserve"> the best </w:t>
      </w:r>
      <w:r w:rsidR="0064561F">
        <w:t xml:space="preserve">overall </w:t>
      </w:r>
      <w:r w:rsidR="00AE00F8">
        <w:t xml:space="preserve">enrichment </w:t>
      </w:r>
      <w:r w:rsidR="0064561F">
        <w:t>(4.64, se=0.35)</w:t>
      </w:r>
      <w:r w:rsidR="00CC14F2">
        <w:t xml:space="preserve"> in </w:t>
      </w:r>
      <w:del w:id="1374" w:author="Author">
        <w:r w:rsidR="00CC14F2" w:rsidDel="00115B41">
          <w:delText>PEGS</w:delText>
        </w:r>
      </w:del>
      <w:ins w:id="1375" w:author="Author">
        <w:r w:rsidR="00115B41">
          <w:t>the discovery cohort</w:t>
        </w:r>
      </w:ins>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del w:id="1376" w:author="Author">
        <w:r w:rsidR="001C7CD7" w:rsidDel="00470E5A">
          <w:delText>,</w:delText>
        </w:r>
      </w:del>
      <w:r w:rsidR="00CE0C79">
        <w:t xml:space="preserve"> and </w:t>
      </w:r>
      <w:del w:id="1377" w:author="Author">
        <w:r w:rsidR="00CE0C79" w:rsidDel="00470E5A">
          <w:delText xml:space="preserve">the </w:delText>
        </w:r>
      </w:del>
      <w:r w:rsidR="00CE0C79">
        <w:t xml:space="preserve">overall </w:t>
      </w:r>
      <w:proofErr w:type="spellStart"/>
      <w:r w:rsidR="00CE0C79">
        <w:t>GxE</w:t>
      </w:r>
      <w:ins w:id="1378" w:author="Author">
        <w:r w:rsidR="00470E5A">
          <w:t>s</w:t>
        </w:r>
      </w:ins>
      <w:proofErr w:type="spellEnd"/>
      <w:r w:rsidR="00CE0C79">
        <w:t xml:space="preserve"> </w:t>
      </w:r>
      <w:r w:rsidR="00F2127A">
        <w:t xml:space="preserve">(0.89, se=0.34) </w:t>
      </w:r>
      <w:r w:rsidR="00CE0C79">
        <w:t xml:space="preserve">in </w:t>
      </w:r>
      <w:del w:id="1379" w:author="Author">
        <w:r w:rsidR="00CE0C79" w:rsidDel="00115B41">
          <w:delText>PEGS</w:delText>
        </w:r>
      </w:del>
      <w:ins w:id="1380" w:author="Author">
        <w:r w:rsidR="00115B41">
          <w:t>the discovery cohort</w:t>
        </w:r>
      </w:ins>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del w:id="1381" w:author="Author">
        <w:r w:rsidR="00972B3E" w:rsidDel="00470E5A">
          <w:delText>W</w:delText>
        </w:r>
        <w:r w:rsidR="00962731" w:rsidDel="00470E5A">
          <w:delText>e notice</w:delText>
        </w:r>
        <w:r w:rsidR="00350BCE" w:rsidDel="00470E5A">
          <w:delText>, a</w:delText>
        </w:r>
      </w:del>
      <w:ins w:id="1382" w:author="Author">
        <w:r w:rsidR="00470E5A">
          <w:t>A</w:t>
        </w:r>
      </w:ins>
      <w:r w:rsidR="00350BCE">
        <w:t>gain,</w:t>
      </w:r>
      <w:r w:rsidR="00962731">
        <w:t xml:space="preserve"> </w:t>
      </w:r>
      <w:r w:rsidR="0036634B">
        <w:t xml:space="preserve">the </w:t>
      </w:r>
      <w:r w:rsidR="00972B3E">
        <w:t>coefficients</w:t>
      </w:r>
      <w:r w:rsidR="0020638D">
        <w:t xml:space="preserve"> of DLM closely follow</w:t>
      </w:r>
      <w:ins w:id="1383" w:author="Author">
        <w:r w:rsidR="00470E5A">
          <w:t>ed</w:t>
        </w:r>
      </w:ins>
      <w:del w:id="1384" w:author="Author">
        <w:r w:rsidR="0020638D" w:rsidDel="00470E5A">
          <w:delText>s the</w:delText>
        </w:r>
      </w:del>
      <w:r w:rsidR="0020638D">
        <w:t xml:space="preserve"> </w:t>
      </w:r>
      <w:ins w:id="1385" w:author="Author">
        <w:r w:rsidR="00115B41">
          <w:t xml:space="preserve">those </w:t>
        </w:r>
      </w:ins>
      <w:r w:rsidR="0020638D">
        <w:t>GWAS</w:t>
      </w:r>
      <w:del w:id="1386" w:author="Author">
        <w:r w:rsidR="0020638D" w:rsidDel="00470E5A">
          <w:delText>,</w:delText>
        </w:r>
      </w:del>
      <w:r w:rsidR="0020638D">
        <w:t xml:space="preserve"> </w:t>
      </w:r>
      <w:r w:rsidR="00706BC0">
        <w:t>and</w:t>
      </w:r>
      <w:ins w:id="1387" w:author="Author">
        <w:r w:rsidR="00470E5A">
          <w:t>,</w:t>
        </w:r>
      </w:ins>
      <w:r w:rsidR="00706BC0">
        <w:t xml:space="preserve"> to a lesser degree</w:t>
      </w:r>
      <w:r w:rsidR="005223F8">
        <w:t>, DRM</w:t>
      </w:r>
      <w:del w:id="1388" w:author="Author">
        <w:r w:rsidR="005223F8" w:rsidDel="00470E5A">
          <w:delText xml:space="preserve"> as well</w:delText>
        </w:r>
      </w:del>
      <w:r w:rsidR="0000343E">
        <w:t xml:space="preserve">, </w:t>
      </w:r>
      <w:r w:rsidR="0020638D">
        <w:t xml:space="preserve">reflecting the </w:t>
      </w:r>
      <w:ins w:id="1389" w:author="Author">
        <w:r w:rsidR="00470E5A">
          <w:t xml:space="preserve">redundancy of </w:t>
        </w:r>
      </w:ins>
      <w:del w:id="1390" w:author="Author">
        <w:r w:rsidR="0020638D" w:rsidDel="00470E5A">
          <w:delText xml:space="preserve">fact that </w:delText>
        </w:r>
      </w:del>
      <w:ins w:id="1391" w:author="Author">
        <w:r w:rsidR="00470E5A">
          <w:t xml:space="preserve"> the </w:t>
        </w:r>
      </w:ins>
      <w:r w:rsidR="0000343E">
        <w:t>slope-based</w:t>
      </w:r>
      <w:r w:rsidR="0012144E">
        <w:t xml:space="preserve"> </w:t>
      </w:r>
      <w:r w:rsidR="00962731">
        <w:t xml:space="preserve">variance loci test </w:t>
      </w:r>
      <w:del w:id="1392" w:author="Author">
        <w:r w:rsidR="0000343E" w:rsidDel="00470E5A">
          <w:delText xml:space="preserve">tends to be </w:delText>
        </w:r>
        <w:r w:rsidR="006C687D" w:rsidDel="00470E5A">
          <w:delText xml:space="preserve">redundant </w:delText>
        </w:r>
      </w:del>
      <w:r w:rsidR="006C687D">
        <w:t>for binary phenotypes.</w:t>
      </w:r>
      <w:r w:rsidR="0084005F">
        <w:t xml:space="preserve"> </w:t>
      </w:r>
    </w:p>
    <w:p w14:paraId="279A17AC" w14:textId="25DA647B" w:rsidR="006A7B01" w:rsidDel="007B6EF6" w:rsidRDefault="00902A5E" w:rsidP="00C750C1">
      <w:pPr>
        <w:rPr>
          <w:del w:id="1393" w:author="Author"/>
        </w:rPr>
      </w:pPr>
      <w:del w:id="1394" w:author="Author">
        <w:r w:rsidRPr="00822FEF" w:rsidDel="007B6EF6">
          <w:rPr>
            <w:highlight w:val="yellow"/>
          </w:rPr>
          <w:delText>Compar</w:delText>
        </w:r>
        <w:r w:rsidR="003A6B35" w:rsidRPr="00822FEF" w:rsidDel="007B6EF6">
          <w:rPr>
            <w:highlight w:val="yellow"/>
          </w:rPr>
          <w:delText>ing</w:delText>
        </w:r>
        <w:r w:rsidRPr="00822FEF" w:rsidDel="007B6EF6">
          <w:rPr>
            <w:highlight w:val="yellow"/>
          </w:rPr>
          <w:delText xml:space="preserve"> </w:delText>
        </w:r>
        <w:r w:rsidR="00350BCE" w:rsidRPr="00822FEF" w:rsidDel="007B6EF6">
          <w:rPr>
            <w:highlight w:val="yellow"/>
          </w:rPr>
          <w:delText xml:space="preserve">the </w:delText>
        </w:r>
        <w:r w:rsidRPr="00822FEF" w:rsidDel="007B6EF6">
          <w:rPr>
            <w:highlight w:val="yellow"/>
          </w:rPr>
          <w:delText xml:space="preserve">GxE enrichment </w:delText>
        </w:r>
        <w:r w:rsidR="00764A93" w:rsidRPr="00822FEF" w:rsidDel="007B6EF6">
          <w:rPr>
            <w:highlight w:val="yellow"/>
          </w:rPr>
          <w:delText>(</w:delText>
        </w:r>
        <w:r w:rsidR="00350BCE" w:rsidRPr="00822FEF" w:rsidDel="007B6EF6">
          <w:rPr>
            <w:highlight w:val="yellow"/>
          </w:rPr>
          <w:delText>Figure</w:delText>
        </w:r>
      </w:del>
      <w:ins w:id="1395" w:author="Author">
        <w:del w:id="1396" w:author="Author">
          <w:r w:rsidR="00470E5A" w:rsidDel="007B6EF6">
            <w:rPr>
              <w:highlight w:val="yellow"/>
            </w:rPr>
            <w:delText>s</w:delText>
          </w:r>
        </w:del>
      </w:ins>
      <w:del w:id="1397" w:author="Author">
        <w:r w:rsidR="00350BCE" w:rsidRPr="00822FEF" w:rsidDel="007B6EF6">
          <w:rPr>
            <w:highlight w:val="yellow"/>
          </w:rPr>
          <w:delText xml:space="preserve"> 4 a-d</w:delText>
        </w:r>
      </w:del>
      <w:ins w:id="1398" w:author="Author">
        <w:del w:id="1399" w:author="Author">
          <w:r w:rsidR="00470E5A" w:rsidDel="007B6EF6">
            <w:rPr>
              <w:highlight w:val="yellow"/>
            </w:rPr>
            <w:delText xml:space="preserve"> and</w:delText>
          </w:r>
        </w:del>
      </w:ins>
      <w:del w:id="1400" w:author="Author">
        <w:r w:rsidR="00350BCE" w:rsidRPr="00822FEF" w:rsidDel="007B6EF6">
          <w:rPr>
            <w:highlight w:val="yellow"/>
          </w:rPr>
          <w:delText>, Table</w:delText>
        </w:r>
      </w:del>
      <w:ins w:id="1401" w:author="Author">
        <w:del w:id="1402" w:author="Author">
          <w:r w:rsidR="00470E5A" w:rsidDel="007B6EF6">
            <w:rPr>
              <w:highlight w:val="yellow"/>
            </w:rPr>
            <w:delText>s</w:delText>
          </w:r>
        </w:del>
      </w:ins>
      <w:del w:id="1403" w:author="Author">
        <w:r w:rsidR="00350BCE" w:rsidRPr="00822FEF" w:rsidDel="007B6EF6">
          <w:rPr>
            <w:highlight w:val="yellow"/>
          </w:rPr>
          <w:delText xml:space="preserve"> s3a</w:delText>
        </w:r>
      </w:del>
      <w:ins w:id="1404" w:author="Author">
        <w:del w:id="1405" w:author="Author">
          <w:r w:rsidR="00470E5A" w:rsidDel="007B6EF6">
            <w:rPr>
              <w:highlight w:val="yellow"/>
            </w:rPr>
            <w:delText xml:space="preserve"> and</w:delText>
          </w:r>
        </w:del>
      </w:ins>
      <w:del w:id="1406" w:author="Author">
        <w:r w:rsidR="00350BCE" w:rsidRPr="00822FEF" w:rsidDel="007B6EF6">
          <w:rPr>
            <w:highlight w:val="yellow"/>
          </w:rPr>
          <w:delText>, s3bb)</w:delText>
        </w:r>
        <w:r w:rsidR="00764A93" w:rsidRPr="00822FEF" w:rsidDel="007B6EF6">
          <w:rPr>
            <w:highlight w:val="yellow"/>
          </w:rPr>
          <w:delText xml:space="preserve"> </w:delText>
        </w:r>
        <w:r w:rsidR="003A6B35" w:rsidRPr="00822FEF" w:rsidDel="007B6EF6">
          <w:rPr>
            <w:highlight w:val="yellow"/>
          </w:rPr>
          <w:delText xml:space="preserve">with </w:delText>
        </w:r>
        <w:r w:rsidRPr="00822FEF" w:rsidDel="007B6EF6">
          <w:rPr>
            <w:highlight w:val="yellow"/>
          </w:rPr>
          <w:delText xml:space="preserve">the </w:delText>
        </w:r>
        <w:r w:rsidR="00764A93" w:rsidRPr="00822FEF" w:rsidDel="007B6EF6">
          <w:rPr>
            <w:highlight w:val="yellow"/>
          </w:rPr>
          <w:delText>variance loci test statistics (</w:delText>
        </w:r>
        <w:r w:rsidR="00350BCE" w:rsidRPr="00822FEF" w:rsidDel="007B6EF6">
          <w:rPr>
            <w:highlight w:val="yellow"/>
          </w:rPr>
          <w:delText>Figure 3, Table s3)</w:delText>
        </w:r>
        <w:r w:rsidRPr="00822FEF" w:rsidDel="007B6EF6">
          <w:rPr>
            <w:highlight w:val="yellow"/>
          </w:rPr>
          <w:delText xml:space="preserve">, </w:delText>
        </w:r>
        <w:r w:rsidR="00921E15" w:rsidRPr="00822FEF" w:rsidDel="007B6EF6">
          <w:rPr>
            <w:highlight w:val="yellow"/>
          </w:rPr>
          <w:delText xml:space="preserve">DRM and VLA </w:delText>
        </w:r>
      </w:del>
      <w:ins w:id="1407" w:author="Author">
        <w:del w:id="1408" w:author="Author">
          <w:r w:rsidR="00470E5A" w:rsidDel="007B6EF6">
            <w:rPr>
              <w:highlight w:val="yellow"/>
            </w:rPr>
            <w:delText>returned fewer</w:delText>
          </w:r>
        </w:del>
      </w:ins>
      <w:del w:id="1409" w:author="Author">
        <w:r w:rsidR="00CC14F2" w:rsidRPr="00822FEF" w:rsidDel="007B6EF6">
          <w:rPr>
            <w:highlight w:val="yellow"/>
          </w:rPr>
          <w:delText xml:space="preserve">did not </w:delText>
        </w:r>
        <w:r w:rsidR="009130EA" w:rsidRPr="00822FEF" w:rsidDel="007B6EF6">
          <w:rPr>
            <w:highlight w:val="yellow"/>
          </w:rPr>
          <w:delText>produce</w:delText>
        </w:r>
        <w:r w:rsidR="00CC14F2" w:rsidRPr="00822FEF" w:rsidDel="007B6EF6">
          <w:rPr>
            <w:highlight w:val="yellow"/>
          </w:rPr>
          <w:delText xml:space="preserve"> as much </w:delText>
        </w:r>
        <w:r w:rsidR="00FC3A72" w:rsidRPr="00822FEF" w:rsidDel="007B6EF6">
          <w:rPr>
            <w:highlight w:val="yellow"/>
          </w:rPr>
          <w:delText>significant loci</w:delText>
        </w:r>
        <w:r w:rsidR="00324AAF" w:rsidRPr="00822FEF" w:rsidDel="007B6EF6">
          <w:rPr>
            <w:highlight w:val="yellow"/>
          </w:rPr>
          <w:delText xml:space="preserve"> </w:delText>
        </w:r>
        <w:r w:rsidR="00E940BE" w:rsidRPr="00822FEF" w:rsidDel="007B6EF6">
          <w:rPr>
            <w:highlight w:val="yellow"/>
          </w:rPr>
          <w:delText xml:space="preserve">as </w:delText>
        </w:r>
      </w:del>
      <w:ins w:id="1410" w:author="Author">
        <w:del w:id="1411" w:author="Author">
          <w:r w:rsidR="00470E5A" w:rsidDel="007B6EF6">
            <w:rPr>
              <w:highlight w:val="yellow"/>
            </w:rPr>
            <w:delText xml:space="preserve">that the </w:delText>
          </w:r>
          <w:r w:rsidR="00470E5A" w:rsidRPr="00822FEF" w:rsidDel="007B6EF6">
            <w:rPr>
              <w:highlight w:val="yellow"/>
            </w:rPr>
            <w:delText xml:space="preserve"> </w:delText>
          </w:r>
        </w:del>
      </w:ins>
      <w:del w:id="1412" w:author="Author">
        <w:r w:rsidR="00E940BE" w:rsidRPr="00822FEF" w:rsidDel="007B6EF6">
          <w:rPr>
            <w:highlight w:val="yellow"/>
          </w:rPr>
          <w:delText>other</w:delText>
        </w:r>
      </w:del>
      <w:ins w:id="1413" w:author="Author">
        <w:del w:id="1414" w:author="Author">
          <w:r w:rsidR="00470E5A" w:rsidDel="007B6EF6">
            <w:rPr>
              <w:highlight w:val="yellow"/>
            </w:rPr>
            <w:delText xml:space="preserve"> test</w:delText>
          </w:r>
        </w:del>
      </w:ins>
      <w:del w:id="1415" w:author="Author">
        <w:r w:rsidR="009130EA" w:rsidRPr="00822FEF" w:rsidDel="007B6EF6">
          <w:rPr>
            <w:highlight w:val="yellow"/>
          </w:rPr>
          <w:delText>s</w:delText>
        </w:r>
        <w:r w:rsidR="001C7FA2" w:rsidRPr="00822FEF" w:rsidDel="007B6EF6">
          <w:rPr>
            <w:highlight w:val="yellow"/>
          </w:rPr>
          <w:delText xml:space="preserve"> yet </w:delText>
        </w:r>
        <w:r w:rsidR="00324AAF" w:rsidRPr="00336F71" w:rsidDel="007B6EF6">
          <w:rPr>
            <w:highlight w:val="green"/>
          </w:rPr>
          <w:delText xml:space="preserve">gave the </w:delText>
        </w:r>
        <w:r w:rsidR="00350BCE" w:rsidRPr="00336F71" w:rsidDel="007B6EF6">
          <w:rPr>
            <w:highlight w:val="green"/>
          </w:rPr>
          <w:delText>highest</w:delText>
        </w:r>
        <w:r w:rsidR="00324AAF" w:rsidRPr="00336F71" w:rsidDel="007B6EF6">
          <w:rPr>
            <w:highlight w:val="green"/>
          </w:rPr>
          <w:delText xml:space="preserve"> </w:delText>
        </w:r>
        <w:r w:rsidR="00EA55DD" w:rsidRPr="00336F71" w:rsidDel="007B6EF6">
          <w:rPr>
            <w:highlight w:val="green"/>
          </w:rPr>
          <w:delText>boost</w:delText>
        </w:r>
        <w:r w:rsidR="00EA55DD" w:rsidRPr="00822FEF" w:rsidDel="007B6EF6">
          <w:rPr>
            <w:highlight w:val="yellow"/>
          </w:rPr>
          <w:delText xml:space="preserve"> to </w:delText>
        </w:r>
        <w:r w:rsidR="00E940BE" w:rsidRPr="00822FEF" w:rsidDel="007B6EF6">
          <w:rPr>
            <w:highlight w:val="yellow"/>
          </w:rPr>
          <w:delText xml:space="preserve">GxE </w:delText>
        </w:r>
        <w:r w:rsidR="00EA55DD" w:rsidRPr="00822FEF" w:rsidDel="007B6EF6">
          <w:rPr>
            <w:highlight w:val="yellow"/>
          </w:rPr>
          <w:delText>detection</w:delText>
        </w:r>
        <w:r w:rsidR="000F647A" w:rsidRPr="00822FEF" w:rsidDel="007B6EF6">
          <w:rPr>
            <w:highlight w:val="yellow"/>
          </w:rPr>
          <w:delText xml:space="preserve"> for BMI and T2D, respectively</w:delText>
        </w:r>
        <w:r w:rsidR="00FC3A72" w:rsidRPr="00822FEF" w:rsidDel="007B6EF6">
          <w:rPr>
            <w:highlight w:val="yellow"/>
          </w:rPr>
          <w:delText xml:space="preserve">. </w:delText>
        </w:r>
        <w:r w:rsidR="007735F5" w:rsidRPr="00822FEF" w:rsidDel="007B6EF6">
          <w:rPr>
            <w:highlight w:val="yellow"/>
          </w:rPr>
          <w:delText>It seems, w</w:delText>
        </w:r>
      </w:del>
      <w:ins w:id="1416" w:author="Author">
        <w:del w:id="1417" w:author="Author">
          <w:r w:rsidR="00470E5A" w:rsidDel="007B6EF6">
            <w:rPr>
              <w:highlight w:val="yellow"/>
            </w:rPr>
            <w:delText>W</w:delText>
          </w:r>
        </w:del>
      </w:ins>
      <w:del w:id="1418" w:author="Author">
        <w:r w:rsidR="006A7B01" w:rsidRPr="00822FEF" w:rsidDel="007B6EF6">
          <w:rPr>
            <w:highlight w:val="yellow"/>
          </w:rPr>
          <w:delText xml:space="preserve">hile </w:delText>
        </w:r>
        <w:r w:rsidR="000F647A" w:rsidRPr="00822FEF" w:rsidDel="007B6EF6">
          <w:rPr>
            <w:highlight w:val="yellow"/>
          </w:rPr>
          <w:delText>a</w:delText>
        </w:r>
        <w:r w:rsidR="006A7B01" w:rsidRPr="00822FEF" w:rsidDel="007B6EF6">
          <w:rPr>
            <w:highlight w:val="yellow"/>
          </w:rPr>
          <w:delText xml:space="preserve"> Manhattan plot (Figure </w:delText>
        </w:r>
        <w:r w:rsidR="00350BCE" w:rsidRPr="00822FEF" w:rsidDel="007B6EF6">
          <w:rPr>
            <w:highlight w:val="yellow"/>
          </w:rPr>
          <w:delText>3</w:delText>
        </w:r>
        <w:r w:rsidR="006A7B01" w:rsidRPr="00822FEF" w:rsidDel="007B6EF6">
          <w:rPr>
            <w:highlight w:val="yellow"/>
          </w:rPr>
          <w:delText xml:space="preserve">) highlighting the strongest signals, it </w:delText>
        </w:r>
        <w:r w:rsidR="00350BCE" w:rsidRPr="00822FEF" w:rsidDel="007B6EF6">
          <w:rPr>
            <w:highlight w:val="yellow"/>
          </w:rPr>
          <w:delText>does not reveal</w:delText>
        </w:r>
        <w:r w:rsidR="006A7B01" w:rsidRPr="00822FEF" w:rsidDel="007B6EF6">
          <w:rPr>
            <w:highlight w:val="yellow"/>
          </w:rPr>
          <w:delText xml:space="preserve"> how different statistics </w:delText>
        </w:r>
        <w:r w:rsidR="00864BF8" w:rsidRPr="00822FEF" w:rsidDel="007B6EF6">
          <w:rPr>
            <w:highlight w:val="yellow"/>
          </w:rPr>
          <w:delText>ranked</w:delText>
        </w:r>
        <w:r w:rsidR="006A7B01" w:rsidRPr="00822FEF" w:rsidDel="007B6EF6">
          <w:rPr>
            <w:highlight w:val="yellow"/>
          </w:rPr>
          <w:delText xml:space="preserve"> the bulk of loci differently</w:delText>
        </w:r>
      </w:del>
      <w:ins w:id="1419" w:author="Author">
        <w:del w:id="1420" w:author="Author">
          <w:r w:rsidR="00470E5A" w:rsidDel="007B6EF6">
            <w:rPr>
              <w:highlight w:val="yellow"/>
            </w:rPr>
            <w:delText xml:space="preserve">, the </w:delText>
          </w:r>
        </w:del>
      </w:ins>
      <w:del w:id="1421" w:author="Author">
        <w:r w:rsidR="007735F5" w:rsidRPr="00822FEF" w:rsidDel="007B6EF6">
          <w:rPr>
            <w:highlight w:val="yellow"/>
          </w:rPr>
          <w:delText xml:space="preserve">. </w:delText>
        </w:r>
        <w:r w:rsidR="00350BCE" w:rsidRPr="00822FEF" w:rsidDel="007B6EF6">
          <w:rPr>
            <w:highlight w:val="yellow"/>
          </w:rPr>
          <w:delText xml:space="preserve">It seems </w:delText>
        </w:r>
        <w:r w:rsidR="006A7B01" w:rsidRPr="00822FEF" w:rsidDel="007B6EF6">
          <w:rPr>
            <w:highlight w:val="yellow"/>
          </w:rPr>
          <w:delText xml:space="preserve">two strategies </w:delText>
        </w:r>
        <w:r w:rsidR="007735F5" w:rsidRPr="00822FEF" w:rsidDel="007B6EF6">
          <w:rPr>
            <w:highlight w:val="yellow"/>
          </w:rPr>
          <w:delText>should be considered</w:delText>
        </w:r>
        <w:r w:rsidR="00E16154" w:rsidRPr="00822FEF" w:rsidDel="007B6EF6">
          <w:rPr>
            <w:highlight w:val="yellow"/>
          </w:rPr>
          <w:delText xml:space="preserve"> when picking candidate SNPs</w:delText>
        </w:r>
      </w:del>
      <w:ins w:id="1422" w:author="Author">
        <w:del w:id="1423" w:author="Author">
          <w:r w:rsidR="00470E5A" w:rsidDel="007B6EF6">
            <w:rPr>
              <w:highlight w:val="yellow"/>
            </w:rPr>
            <w:delText xml:space="preserve"> using</w:delText>
          </w:r>
        </w:del>
      </w:ins>
      <w:del w:id="1424" w:author="Author">
        <w:r w:rsidR="007735F5" w:rsidRPr="00822FEF" w:rsidDel="007B6EF6">
          <w:rPr>
            <w:highlight w:val="yellow"/>
          </w:rPr>
          <w:delText xml:space="preserve">, </w:delText>
        </w:r>
        <w:r w:rsidR="00350BCE" w:rsidRPr="00822FEF" w:rsidDel="007B6EF6">
          <w:rPr>
            <w:highlight w:val="yellow"/>
          </w:rPr>
          <w:delText xml:space="preserve">by </w:delText>
        </w:r>
        <w:r w:rsidR="006A7B01" w:rsidRPr="00822FEF" w:rsidDel="007B6EF6">
          <w:rPr>
            <w:highlight w:val="yellow"/>
          </w:rPr>
          <w:delText xml:space="preserve">a </w:delText>
        </w:r>
        <w:r w:rsidR="00AD2DBC" w:rsidRPr="00822FEF" w:rsidDel="007B6EF6">
          <w:rPr>
            <w:highlight w:val="yellow"/>
          </w:rPr>
          <w:delText xml:space="preserve">pre-defined </w:delText>
        </w:r>
        <w:r w:rsidR="006A7B01" w:rsidRPr="00822FEF" w:rsidDel="007B6EF6">
          <w:rPr>
            <w:highlight w:val="yellow"/>
          </w:rPr>
          <w:delText xml:space="preserve">p-value (or </w:delText>
        </w:r>
        <w:r w:rsidR="001E65A9" w:rsidRPr="00822FEF" w:rsidDel="007B6EF6">
          <w:rPr>
            <w:highlight w:val="yellow"/>
          </w:rPr>
          <w:delText>false discovery rate, FDR</w:delText>
        </w:r>
        <w:r w:rsidR="006A7B01" w:rsidRPr="00822FEF" w:rsidDel="007B6EF6">
          <w:rPr>
            <w:highlight w:val="yellow"/>
          </w:rPr>
          <w:delText xml:space="preserve">) </w:delText>
        </w:r>
        <w:r w:rsidR="007735F5" w:rsidRPr="00822FEF" w:rsidDel="007B6EF6">
          <w:rPr>
            <w:highlight w:val="yellow"/>
          </w:rPr>
          <w:delText>cut-off</w:delText>
        </w:r>
      </w:del>
      <w:ins w:id="1425" w:author="Author">
        <w:del w:id="1426" w:author="Author">
          <w:r w:rsidR="00470E5A" w:rsidDel="007B6EF6">
            <w:rPr>
              <w:highlight w:val="yellow"/>
            </w:rPr>
            <w:delText xml:space="preserve"> as</w:delText>
          </w:r>
        </w:del>
      </w:ins>
      <w:del w:id="1427" w:author="Author">
        <w:r w:rsidR="007735F5" w:rsidRPr="00822FEF" w:rsidDel="007B6EF6">
          <w:rPr>
            <w:highlight w:val="yellow"/>
          </w:rPr>
          <w:delText xml:space="preserve">, </w:delText>
        </w:r>
        <w:r w:rsidR="006E319E" w:rsidRPr="00822FEF" w:rsidDel="007B6EF6">
          <w:rPr>
            <w:highlight w:val="yellow"/>
          </w:rPr>
          <w:delText>and</w:delText>
        </w:r>
        <w:r w:rsidR="00CE5A67" w:rsidRPr="00822FEF" w:rsidDel="007B6EF6">
          <w:rPr>
            <w:highlight w:val="yellow"/>
          </w:rPr>
          <w:delText xml:space="preserve"> </w:delText>
        </w:r>
        <w:r w:rsidR="00AD2DBC" w:rsidRPr="00822FEF" w:rsidDel="007B6EF6">
          <w:rPr>
            <w:highlight w:val="yellow"/>
          </w:rPr>
          <w:delText xml:space="preserve">SNPs </w:delText>
        </w:r>
        <w:r w:rsidR="00AD2DBC" w:rsidRPr="00336F71" w:rsidDel="007B6EF6">
          <w:rPr>
            <w:highlight w:val="green"/>
          </w:rPr>
          <w:delText>ranked forward</w:delText>
        </w:r>
        <w:r w:rsidR="00350BCE" w:rsidRPr="00822FEF" w:rsidDel="007B6EF6">
          <w:rPr>
            <w:highlight w:val="yellow"/>
          </w:rPr>
          <w:delText xml:space="preserve"> </w:delText>
        </w:r>
        <w:r w:rsidR="00AD2DBC" w:rsidRPr="00822FEF" w:rsidDel="007B6EF6">
          <w:rPr>
            <w:highlight w:val="yellow"/>
          </w:rPr>
          <w:delText>even if they did not necessarily pass the said threshold.</w:delText>
        </w:r>
      </w:del>
    </w:p>
    <w:p w14:paraId="2A19A0E3" w14:textId="235EF01C" w:rsidR="00756D84" w:rsidRDefault="00756D84" w:rsidP="00C750C1">
      <w:pPr>
        <w:pStyle w:val="Heading2"/>
      </w:pPr>
      <w:r>
        <w:t>F</w:t>
      </w:r>
      <w:r w:rsidRPr="002D676C">
        <w:t>unctional enrichment</w:t>
      </w:r>
      <w:r>
        <w:t xml:space="preserve"> </w:t>
      </w:r>
      <w:r w:rsidR="00470E5A">
        <w:t>a</w:t>
      </w:r>
      <w:r>
        <w:t>nalysis</w:t>
      </w:r>
    </w:p>
    <w:p w14:paraId="343DF0F8" w14:textId="738AAC44" w:rsidR="00756D84" w:rsidDel="00470E5A" w:rsidRDefault="00756D84" w:rsidP="00C750C1">
      <w:pPr>
        <w:rPr>
          <w:del w:id="1428" w:author="Author"/>
        </w:rPr>
      </w:pPr>
      <w:r>
        <w:t xml:space="preserve">We </w:t>
      </w:r>
      <w:del w:id="1429" w:author="Author">
        <w:r w:rsidDel="00470E5A">
          <w:delText xml:space="preserve">are </w:delText>
        </w:r>
      </w:del>
      <w:ins w:id="1430" w:author="Author">
        <w:r w:rsidR="00470E5A">
          <w:t xml:space="preserve">also examined </w:t>
        </w:r>
      </w:ins>
      <w:del w:id="1431" w:author="Author">
        <w:r w:rsidDel="00470E5A">
          <w:delText xml:space="preserve">also interested in the </w:delText>
        </w:r>
      </w:del>
      <w:r>
        <w:t xml:space="preserve">enrichment </w:t>
      </w:r>
      <w:r w:rsidR="00C56242">
        <w:t>from</w:t>
      </w:r>
      <w:r>
        <w:t xml:space="preserve"> a functional </w:t>
      </w:r>
      <w:r w:rsidR="00C56242">
        <w:t>perspective</w:t>
      </w:r>
      <w:r>
        <w:t xml:space="preserve">, that is, </w:t>
      </w:r>
      <w:del w:id="1432" w:author="Author">
        <w:r w:rsidDel="002372AD">
          <w:delText xml:space="preserve">what </w:delText>
        </w:r>
      </w:del>
      <w:ins w:id="1433" w:author="Author">
        <w:r w:rsidR="002372AD">
          <w:t xml:space="preserve">which </w:t>
        </w:r>
      </w:ins>
      <w:del w:id="1434" w:author="Author">
        <w:r w:rsidDel="002372AD">
          <w:delText xml:space="preserve">kind </w:delText>
        </w:r>
      </w:del>
      <w:ins w:id="1435" w:author="Author">
        <w:r w:rsidR="002372AD">
          <w:t xml:space="preserve">classes </w:t>
        </w:r>
      </w:ins>
      <w:r>
        <w:t>of SNPs</w:t>
      </w:r>
      <w:ins w:id="1436" w:author="Author">
        <w:r w:rsidR="002372AD">
          <w:t xml:space="preserve"> </w:t>
        </w:r>
      </w:ins>
      <w:del w:id="1437" w:author="Author">
        <w:r w:rsidDel="002372AD">
          <w:delText xml:space="preserve"> (i.e., </w:delText>
        </w:r>
        <w:r w:rsidR="00C56242" w:rsidDel="002372AD">
          <w:delText>e</w:delText>
        </w:r>
        <w:r w:rsidDel="002372AD">
          <w:delText xml:space="preserve">xonic, intronic, intergenic, </w:delText>
        </w:r>
        <w:r w:rsidRPr="00336F71" w:rsidDel="002372AD">
          <w:rPr>
            <w:highlight w:val="green"/>
          </w:rPr>
          <w:delText>etc</w:delText>
        </w:r>
        <w:r w:rsidDel="002372AD">
          <w:delText xml:space="preserve">.) </w:delText>
        </w:r>
      </w:del>
      <w:r>
        <w:t xml:space="preserve">were </w:t>
      </w:r>
      <w:r w:rsidR="003C34EC">
        <w:t xml:space="preserve">overrepresented among </w:t>
      </w:r>
      <w:r w:rsidR="006B70EF">
        <w:t xml:space="preserve">the </w:t>
      </w:r>
      <w:r>
        <w:t xml:space="preserve">significant loci </w:t>
      </w:r>
      <w:del w:id="1438" w:author="Author">
        <w:r w:rsidR="003C34EC" w:rsidDel="002372AD">
          <w:delText xml:space="preserve">of </w:delText>
        </w:r>
      </w:del>
      <w:ins w:id="1439" w:author="Author">
        <w:r w:rsidR="002372AD">
          <w:t xml:space="preserve">identified by each </w:t>
        </w:r>
      </w:ins>
      <w:del w:id="1440" w:author="Author">
        <w:r w:rsidDel="002372AD">
          <w:delText xml:space="preserve">a statistical </w:delText>
        </w:r>
      </w:del>
      <w:r w:rsidR="003C34EC">
        <w:t>test</w:t>
      </w:r>
      <w:r>
        <w:t>.</w:t>
      </w:r>
      <w:ins w:id="1441" w:author="Author">
        <w:r w:rsidR="00470E5A">
          <w:t xml:space="preserve"> </w:t>
        </w:r>
      </w:ins>
    </w:p>
    <w:p w14:paraId="4D6093E5" w14:textId="552C1CCB" w:rsidR="00F06498" w:rsidRDefault="00F06498" w:rsidP="00F06498">
      <w:r w:rsidRPr="002D676C">
        <w:t xml:space="preserve">If </w:t>
      </w:r>
      <w:ins w:id="1442" w:author="Author">
        <w:r w:rsidR="002372AD">
          <w:t xml:space="preserve">the </w:t>
        </w:r>
      </w:ins>
      <w:r>
        <w:t xml:space="preserve">SNPs prioritized by </w:t>
      </w:r>
      <w:del w:id="1443" w:author="Author">
        <w:r w:rsidR="00D03DE5" w:rsidDel="002372AD">
          <w:delText>one of the</w:delText>
        </w:r>
        <w:r w:rsidR="006D521F" w:rsidDel="002372AD">
          <w:delText xml:space="preserve"> </w:delText>
        </w:r>
      </w:del>
      <w:ins w:id="1444" w:author="Author">
        <w:r w:rsidR="002372AD">
          <w:t xml:space="preserve">a </w:t>
        </w:r>
      </w:ins>
      <w:r>
        <w:t>test</w:t>
      </w:r>
      <w:del w:id="1445" w:author="Author">
        <w:r w:rsidR="006D521F" w:rsidDel="002372AD">
          <w:delText>s</w:delText>
        </w:r>
      </w:del>
      <w:r>
        <w:t xml:space="preserve"> are</w:t>
      </w:r>
      <w:r w:rsidRPr="002D676C">
        <w:t xml:space="preserve"> </w:t>
      </w:r>
      <w:r w:rsidR="006D521F">
        <w:t>prone</w:t>
      </w:r>
      <w:r w:rsidRPr="002D676C">
        <w:t xml:space="preserve"> to </w:t>
      </w:r>
      <w:del w:id="1446" w:author="Author">
        <w:r w:rsidR="00A2624A" w:rsidDel="00470E5A">
          <w:delText xml:space="preserve">have </w:delText>
        </w:r>
      </w:del>
      <w:ins w:id="1447" w:author="Author">
        <w:r w:rsidR="00470E5A">
          <w:t xml:space="preserve">a </w:t>
        </w:r>
      </w:ins>
      <w:r>
        <w:t xml:space="preserve">certain genomic </w:t>
      </w:r>
      <w:r w:rsidRPr="002D676C">
        <w:t xml:space="preserve">function, </w:t>
      </w:r>
      <w:r>
        <w:t xml:space="preserve">the </w:t>
      </w:r>
      <w:r w:rsidRPr="002D676C">
        <w:t xml:space="preserve">significant </w:t>
      </w:r>
      <w:r>
        <w:t>loci</w:t>
      </w:r>
      <w:r w:rsidR="00A2624A">
        <w:t xml:space="preserve"> </w:t>
      </w:r>
      <w:del w:id="1448" w:author="Author">
        <w:r w:rsidR="00A2624A" w:rsidDel="002372AD">
          <w:delText xml:space="preserve">of </w:delText>
        </w:r>
      </w:del>
      <w:ins w:id="1449" w:author="Author">
        <w:r w:rsidR="002372AD">
          <w:t xml:space="preserve">identified by </w:t>
        </w:r>
      </w:ins>
      <w:r w:rsidR="00D03DE5">
        <w:t>that</w:t>
      </w:r>
      <w:r w:rsidR="00A2624A">
        <w:t xml:space="preserve"> test</w:t>
      </w:r>
      <w:r w:rsidRPr="002D676C">
        <w:t xml:space="preserve"> should</w:t>
      </w:r>
      <w:ins w:id="1450" w:author="Author">
        <w:r w:rsidR="00470E5A" w:rsidRPr="00470E5A">
          <w:t xml:space="preserve"> </w:t>
        </w:r>
        <w:r w:rsidR="00470E5A" w:rsidRPr="002D676C">
          <w:t>unevenly</w:t>
        </w:r>
      </w:ins>
      <w:r w:rsidRPr="002D676C">
        <w:t xml:space="preserve"> </w:t>
      </w:r>
      <w:r>
        <w:t>represent</w:t>
      </w:r>
      <w:r w:rsidRPr="002D676C">
        <w:t xml:space="preserve"> </w:t>
      </w:r>
      <w:r w:rsidRPr="00BC2D47">
        <w:t xml:space="preserve">different </w:t>
      </w:r>
      <w:r>
        <w:t>types of SNPs</w:t>
      </w:r>
      <w:del w:id="1451" w:author="Author">
        <w:r w:rsidR="00D03DE5" w:rsidDel="00470E5A">
          <w:delText xml:space="preserve"> </w:delText>
        </w:r>
        <w:r w:rsidR="00D03DE5" w:rsidRPr="002D676C" w:rsidDel="00470E5A">
          <w:delText>unevenly</w:delText>
        </w:r>
      </w:del>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w:t>
      </w:r>
      <w:ins w:id="1452" w:author="Autho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w:t>
        </w:r>
      </w:ins>
      <w:del w:id="1453" w:author="Author">
        <w:r w:rsidRPr="002D676C" w:rsidDel="002372AD">
          <w:delText xml:space="preserve">used </w:delText>
        </w:r>
      </w:del>
      <w:ins w:id="1454" w:author="Author">
        <w:r w:rsidR="002372AD" w:rsidRPr="002D676C">
          <w:t>us</w:t>
        </w:r>
        <w:r w:rsidR="002372AD">
          <w:t>ing</w:t>
        </w:r>
        <w:r w:rsidR="002372AD" w:rsidRPr="002D676C">
          <w:t xml:space="preserve"> </w:t>
        </w:r>
      </w:ins>
      <w:r w:rsidRPr="002D676C">
        <w:t xml:space="preserve">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del w:id="1455" w:author="Author">
        <w:r w:rsidRPr="00881E02" w:rsidDel="002372AD">
          <w:delText xml:space="preserve">to </w:delText>
        </w:r>
        <w:r w:rsidDel="002372AD">
          <w:delText>label</w:delText>
        </w:r>
        <w:r w:rsidRPr="002D676C" w:rsidDel="002372AD">
          <w:delText xml:space="preserve"> each </w:delText>
        </w:r>
        <w:r w:rsidDel="002372AD">
          <w:delText xml:space="preserve">SNP as </w:delText>
        </w:r>
      </w:del>
      <w:ins w:id="1456" w:author="Author">
        <w:del w:id="1457" w:author="Author">
          <w:r w:rsidR="00470E5A" w:rsidDel="002372AD">
            <w:delText xml:space="preserve">an </w:delText>
          </w:r>
        </w:del>
      </w:ins>
      <w:del w:id="1458" w:author="Author">
        <w:r w:rsidRPr="002D676C" w:rsidDel="002372AD">
          <w:delText>intergenic</w:delText>
        </w:r>
        <w:r w:rsidDel="002372AD">
          <w:delText>, upstream,</w:delText>
        </w:r>
        <w:r w:rsidRPr="002D676C" w:rsidDel="002372AD">
          <w:delText xml:space="preserve"> intronic</w:delText>
        </w:r>
        <w:r w:rsidDel="002372AD">
          <w:delText>, exonic, or downstream variant.</w:delText>
        </w:r>
        <w:r w:rsidRPr="002D676C" w:rsidDel="002372AD">
          <w:delText xml:space="preserve"> We </w:delText>
        </w:r>
        <w:r w:rsidDel="002372AD">
          <w:delText xml:space="preserve">also </w:delText>
        </w:r>
      </w:del>
      <w:ins w:id="1459" w:author="Author">
        <w:r w:rsidR="002372AD">
          <w:t xml:space="preserve">and </w:t>
        </w:r>
      </w:ins>
      <w:r w:rsidRPr="002D676C">
        <w:t xml:space="preserve">calculated the </w:t>
      </w:r>
      <w:bookmarkStart w:id="1460" w:name="_Hlk102428930"/>
      <w:r w:rsidRPr="002D676C">
        <w:t>combined annotation dependent depletion</w:t>
      </w:r>
      <w:bookmarkEnd w:id="1460"/>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as binary</w:t>
      </w:r>
      <w:ins w:id="1461" w:author="Author">
        <w:r w:rsidR="00470E5A">
          <w:t xml:space="preserve"> variables</w:t>
        </w:r>
      </w:ins>
      <w:r>
        <w:t xml:space="preserve"> </w:t>
      </w:r>
      <w:r w:rsidRPr="002D676C">
        <w:t>and CADD score</w:t>
      </w:r>
      <w:ins w:id="1462" w:author="Author">
        <w:r w:rsidR="002372AD">
          <w:t>s</w:t>
        </w:r>
      </w:ins>
      <w:r w:rsidRPr="002D676C">
        <w:t xml:space="preserve"> </w:t>
      </w:r>
      <w:r>
        <w:t xml:space="preserve">as </w:t>
      </w:r>
      <w:del w:id="1463" w:author="Author">
        <w:r w:rsidDel="00470E5A">
          <w:delText xml:space="preserve">continues </w:delText>
        </w:r>
      </w:del>
      <w:ins w:id="1464" w:author="Author">
        <w:r w:rsidR="00470E5A">
          <w:t xml:space="preserve">continuous </w:t>
        </w:r>
      </w:ins>
      <w:r>
        <w:t>response variables</w:t>
      </w:r>
      <w:ins w:id="1465" w:author="Author">
        <w:r w:rsidR="00470E5A">
          <w:t xml:space="preserve"> and</w:t>
        </w:r>
      </w:ins>
      <w:del w:id="1466" w:author="Author">
        <w:r w:rsidDel="00470E5A">
          <w:delText>, to</w:delText>
        </w:r>
      </w:del>
      <w:r>
        <w:t xml:space="preserve"> regress</w:t>
      </w:r>
      <w:ins w:id="1467" w:author="Author">
        <w:r w:rsidR="00470E5A">
          <w:t>ed them</w:t>
        </w:r>
      </w:ins>
      <w:r>
        <w:t xml:space="preserve"> </w:t>
      </w:r>
      <w:r w:rsidRPr="002D676C">
        <w:t xml:space="preserve">on </w:t>
      </w:r>
      <w:ins w:id="1468" w:author="Author">
        <w:r w:rsidR="002372AD">
          <w:t xml:space="preserve">the </w:t>
        </w:r>
      </w:ins>
      <w:r>
        <w:t>SNP</w:t>
      </w:r>
      <w:r w:rsidRPr="002D676C">
        <w:t xml:space="preserve"> rankings </w:t>
      </w:r>
      <w:r>
        <w:t>given by</w:t>
      </w:r>
      <w:r w:rsidRPr="002D676C">
        <w:t xml:space="preserve"> </w:t>
      </w:r>
      <w:del w:id="1469" w:author="Author">
        <w:r w:rsidRPr="002D676C" w:rsidDel="002372AD">
          <w:delText xml:space="preserve">VLA, </w:delText>
        </w:r>
        <w:r w:rsidDel="002372AD">
          <w:delText>DLM, LVT, DRM, and GWAS</w:delText>
        </w:r>
      </w:del>
      <w:ins w:id="1470" w:author="Author">
        <w:r w:rsidR="002372AD">
          <w:t>each test</w:t>
        </w:r>
      </w:ins>
      <w:r>
        <w:t xml:space="preserve">. A positive significant coefficient means </w:t>
      </w:r>
      <w:r w:rsidRPr="002D676C">
        <w:t xml:space="preserve">the </w:t>
      </w:r>
      <w:r>
        <w:t xml:space="preserve">variance </w:t>
      </w:r>
      <w:r w:rsidRPr="002D676C">
        <w:t xml:space="preserve">loci are </w:t>
      </w:r>
      <w:r>
        <w:t xml:space="preserve">over-represented among SNPs of certain types or </w:t>
      </w:r>
      <w:del w:id="1471" w:author="Author">
        <w:r w:rsidDel="00470E5A">
          <w:delText xml:space="preserve">of </w:delText>
        </w:r>
      </w:del>
      <w:ins w:id="1472" w:author="Author">
        <w:r w:rsidR="00470E5A">
          <w:t xml:space="preserve">with </w:t>
        </w:r>
      </w:ins>
      <w:r>
        <w:t>higher CADD</w:t>
      </w:r>
      <w:ins w:id="1473" w:author="Author">
        <w:r w:rsidR="00470E5A">
          <w:t xml:space="preserve"> scores</w:t>
        </w:r>
      </w:ins>
      <w:r w:rsidRPr="002D676C">
        <w:t xml:space="preserve">. </w:t>
      </w:r>
      <w:ins w:id="1474" w:author="Author">
        <w:r w:rsidR="002372AD">
          <w:t xml:space="preserve">The supplement </w:t>
        </w:r>
      </w:ins>
      <w:del w:id="1475" w:author="Author">
        <w:r w:rsidDel="002372AD">
          <w:delText xml:space="preserve">We </w:delText>
        </w:r>
        <w:r w:rsidR="00AE5E1F" w:rsidDel="00470E5A">
          <w:delText>summarize</w:delText>
        </w:r>
        <w:r w:rsidDel="00470E5A">
          <w:delText xml:space="preserve"> </w:delText>
        </w:r>
      </w:del>
      <w:ins w:id="1476" w:author="Author">
        <w:r w:rsidR="00470E5A">
          <w:t>provide</w:t>
        </w:r>
        <w:r w:rsidR="002372AD">
          <w:t>s</w:t>
        </w:r>
        <w:r w:rsidR="00470E5A">
          <w:t xml:space="preserve"> </w:t>
        </w:r>
      </w:ins>
      <w:r>
        <w:t xml:space="preserve">the </w:t>
      </w:r>
      <w:del w:id="1477" w:author="Author">
        <w:r w:rsidR="00AE02C7" w:rsidDel="002372AD">
          <w:delText xml:space="preserve">exact </w:delText>
        </w:r>
      </w:del>
      <w:r w:rsidR="00576DED" w:rsidRPr="00576DED">
        <w:t xml:space="preserve">functional enrichment </w:t>
      </w:r>
      <w:r w:rsidRPr="002D676C">
        <w:t>coefficients for BMI and T2D</w:t>
      </w:r>
      <w:del w:id="1478" w:author="Author">
        <w:r w:rsidDel="002372AD">
          <w:delText xml:space="preserve"> in </w:delText>
        </w:r>
      </w:del>
      <w:ins w:id="1479" w:author="Author">
        <w:del w:id="1480" w:author="Author">
          <w:r w:rsidR="00470E5A" w:rsidDel="002372AD">
            <w:delText xml:space="preserve">the </w:delText>
          </w:r>
        </w:del>
      </w:ins>
      <w:del w:id="1481" w:author="Author">
        <w:r w:rsidR="00AE02C7" w:rsidDel="002372AD">
          <w:delText xml:space="preserve">supplement </w:delText>
        </w:r>
      </w:del>
      <w:ins w:id="1482" w:author="Author">
        <w:del w:id="1483" w:author="Author">
          <w:r w:rsidR="00470E5A" w:rsidDel="002372AD">
            <w:delText xml:space="preserve">in </w:delText>
          </w:r>
        </w:del>
      </w:ins>
      <w:del w:id="1484" w:author="Author">
        <w:r w:rsidR="00576DED" w:rsidDel="002372AD">
          <w:delText xml:space="preserve">Table </w:delText>
        </w:r>
        <w:r w:rsidR="00AE02C7" w:rsidRPr="00AE5E1F" w:rsidDel="002372AD">
          <w:rPr>
            <w:b/>
            <w:bCs/>
          </w:rPr>
          <w:delText>s3</w:delText>
        </w:r>
        <w:r w:rsidR="00576DED" w:rsidRPr="00AE5E1F" w:rsidDel="002372AD">
          <w:rPr>
            <w:b/>
            <w:bCs/>
          </w:rPr>
          <w:delText>c</w:delText>
        </w:r>
        <w:r w:rsidR="00C217ED" w:rsidDel="002372AD">
          <w:delText xml:space="preserve"> and Figure</w:delText>
        </w:r>
      </w:del>
      <w:ins w:id="1485" w:author="Author">
        <w:del w:id="1486" w:author="Author">
          <w:r w:rsidR="00470E5A" w:rsidDel="002372AD">
            <w:delText>s</w:delText>
          </w:r>
        </w:del>
      </w:ins>
      <w:del w:id="1487" w:author="Author">
        <w:r w:rsidR="00C217ED" w:rsidDel="002372AD">
          <w:delText xml:space="preserve"> 4e and 4f</w:delText>
        </w:r>
      </w:del>
      <w:r w:rsidR="00C217ED">
        <w:t>.</w:t>
      </w:r>
    </w:p>
    <w:p w14:paraId="167D5053" w14:textId="48D9F2E7" w:rsidR="00EC4766" w:rsidDel="001664A0" w:rsidRDefault="00512A04" w:rsidP="002A1669">
      <w:pPr>
        <w:rPr>
          <w:del w:id="1488" w:author="Author"/>
        </w:rPr>
      </w:pPr>
      <w:r>
        <w:t xml:space="preserve">For both phenotypes, </w:t>
      </w:r>
      <w:del w:id="1489" w:author="Author">
        <w:r w:rsidDel="001664A0">
          <w:delText>t</w:delText>
        </w:r>
        <w:r w:rsidR="006023E5" w:rsidDel="001664A0">
          <w:delText xml:space="preserve">he most obvious </w:delText>
        </w:r>
        <w:r w:rsidR="00A7633D" w:rsidDel="001664A0">
          <w:delText xml:space="preserve">is that </w:delText>
        </w:r>
      </w:del>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del w:id="1490" w:author="Author">
        <w:r w:rsidR="00F719B6" w:rsidDel="001664A0">
          <w:delText>, while</w:delText>
        </w:r>
      </w:del>
      <w:r w:rsidR="00F719B6">
        <w:t xml:space="preserve"> </w:t>
      </w:r>
      <w:r w:rsidR="00D93842">
        <w:t>in</w:t>
      </w:r>
      <w:r w:rsidR="0006328B">
        <w:t>side</w:t>
      </w:r>
      <w:r w:rsidR="00194421">
        <w:t xml:space="preserve"> or near genes</w:t>
      </w:r>
      <w:r w:rsidR="00FC581C">
        <w:t xml:space="preserve">, </w:t>
      </w:r>
      <w:ins w:id="1491" w:author="Author">
        <w:r w:rsidR="001664A0">
          <w:t xml:space="preserve">and </w:t>
        </w:r>
      </w:ins>
      <w:r w:rsidR="002966E5">
        <w:t>no</w:t>
      </w:r>
      <w:r w:rsidR="00D836D8">
        <w:t xml:space="preserve">ne </w:t>
      </w:r>
      <w:del w:id="1492" w:author="Author">
        <w:r w:rsidR="00D836D8" w:rsidDel="002372AD">
          <w:delText>of the</w:delText>
        </w:r>
        <w:r w:rsidR="002966E5" w:rsidDel="002372AD">
          <w:delText xml:space="preserve"> test</w:delText>
        </w:r>
        <w:r w:rsidR="00D836D8" w:rsidDel="002372AD">
          <w:delText>s</w:delText>
        </w:r>
        <w:r w:rsidR="002966E5" w:rsidDel="002372AD">
          <w:delText xml:space="preserve"> </w:delText>
        </w:r>
      </w:del>
      <w:r w:rsidR="00D93842">
        <w:t>prioritize</w:t>
      </w:r>
      <w:ins w:id="1493" w:author="Author">
        <w:r w:rsidR="001664A0">
          <w:t>d</w:t>
        </w:r>
      </w:ins>
      <w:r w:rsidR="00EB4680">
        <w:t xml:space="preserve"> </w:t>
      </w:r>
      <w:r w:rsidR="0006328B">
        <w:t>exonic SNPs</w:t>
      </w:r>
      <w:r w:rsidR="006F5C11">
        <w:t>.</w:t>
      </w:r>
      <w:ins w:id="1494" w:author="Author">
        <w:r w:rsidR="001664A0">
          <w:t xml:space="preserve"> </w:t>
        </w:r>
      </w:ins>
    </w:p>
    <w:p w14:paraId="393CB931" w14:textId="3AA6E65D" w:rsidR="00504100" w:rsidDel="001664A0" w:rsidRDefault="00464DC7" w:rsidP="002A1669">
      <w:pPr>
        <w:rPr>
          <w:del w:id="1495" w:author="Author"/>
        </w:rPr>
      </w:pPr>
      <w:r>
        <w:t xml:space="preserve">For BMI, VLA </w:t>
      </w:r>
      <w:ins w:id="1496" w:author="Author">
        <w:r w:rsidR="002372AD">
          <w:t xml:space="preserve">evenly </w:t>
        </w:r>
      </w:ins>
      <w:del w:id="1497" w:author="Author">
        <w:r w:rsidR="00955941" w:rsidDel="001664A0">
          <w:delText xml:space="preserve">tends </w:delText>
        </w:r>
      </w:del>
      <w:ins w:id="1498" w:author="Author">
        <w:del w:id="1499" w:author="Author">
          <w:r w:rsidR="001664A0" w:rsidDel="002372AD">
            <w:delText xml:space="preserve">tended </w:delText>
          </w:r>
        </w:del>
      </w:ins>
      <w:del w:id="1500" w:author="Author">
        <w:r w:rsidR="00955941" w:rsidDel="002372AD">
          <w:delText xml:space="preserve">to </w:delText>
        </w:r>
        <w:r w:rsidR="00EC4766" w:rsidDel="001664A0">
          <w:delText>pick</w:delText>
        </w:r>
        <w:r w:rsidR="00271F31" w:rsidDel="001664A0">
          <w:delText xml:space="preserve"> </w:delText>
        </w:r>
      </w:del>
      <w:ins w:id="1501" w:author="Author">
        <w:r w:rsidR="001664A0">
          <w:t>select</w:t>
        </w:r>
        <w:r w:rsidR="002372AD">
          <w:t>ed</w:t>
        </w:r>
        <w:r w:rsidR="001664A0">
          <w:t xml:space="preserve"> </w:t>
        </w:r>
      </w:ins>
      <w:r w:rsidR="0002743C">
        <w:t xml:space="preserve">all </w:t>
      </w:r>
      <w:del w:id="1502" w:author="Author">
        <w:r w:rsidR="00EC4766" w:rsidDel="002372AD">
          <w:delText>types</w:delText>
        </w:r>
        <w:r w:rsidR="0002743C" w:rsidDel="002372AD">
          <w:delText xml:space="preserve"> </w:delText>
        </w:r>
      </w:del>
      <w:ins w:id="1503" w:author="Author">
        <w:r w:rsidR="002372AD">
          <w:t xml:space="preserve">classes </w:t>
        </w:r>
      </w:ins>
      <w:r w:rsidR="0002743C">
        <w:t xml:space="preserve">of </w:t>
      </w:r>
      <w:r w:rsidR="00271F31">
        <w:t>SNP</w:t>
      </w:r>
      <w:r w:rsidR="000869C5">
        <w:t>s</w:t>
      </w:r>
      <w:r w:rsidR="00271F31">
        <w:t xml:space="preserve"> </w:t>
      </w:r>
      <w:del w:id="1504" w:author="Author">
        <w:r w:rsidR="00271F31" w:rsidDel="002372AD">
          <w:delText>evenly</w:delText>
        </w:r>
        <w:r w:rsidR="003E1135" w:rsidDel="002372AD">
          <w:delText xml:space="preserve"> </w:delText>
        </w:r>
      </w:del>
      <w:r w:rsidR="003E1135">
        <w:t>(Figure 4</w:t>
      </w:r>
      <w:r w:rsidR="00AA7285">
        <w:t>e, red)</w:t>
      </w:r>
      <w:ins w:id="1505" w:author="Author">
        <w:r w:rsidR="001664A0">
          <w:t xml:space="preserve">. </w:t>
        </w:r>
      </w:ins>
      <w:del w:id="1506" w:author="Author">
        <w:r w:rsidR="003B19CF" w:rsidDel="001664A0">
          <w:delText>;</w:delText>
        </w:r>
        <w:r w:rsidR="0002743C" w:rsidDel="001664A0">
          <w:delText xml:space="preserve"> </w:delText>
        </w:r>
      </w:del>
      <w:ins w:id="1507" w:author="Author">
        <w:del w:id="1508" w:author="Author">
          <w:r w:rsidR="001664A0" w:rsidDel="002372AD">
            <w:delText xml:space="preserve">Only </w:delText>
          </w:r>
        </w:del>
      </w:ins>
      <w:r w:rsidR="001D7696">
        <w:t xml:space="preserve">DRM </w:t>
      </w:r>
      <w:del w:id="1509" w:author="Author">
        <w:r w:rsidR="00CC2E3A" w:rsidDel="001664A0">
          <w:delText xml:space="preserve">is the only test </w:delText>
        </w:r>
      </w:del>
      <w:r w:rsidR="0002743C">
        <w:t>un</w:t>
      </w:r>
      <w:r w:rsidR="000E7EDB">
        <w:t>der-</w:t>
      </w:r>
      <w:r w:rsidR="0002743C">
        <w:t>select</w:t>
      </w:r>
      <w:r w:rsidR="00955941">
        <w:t>ed</w:t>
      </w:r>
      <w:r w:rsidR="0002743C">
        <w:t xml:space="preserve"> </w:t>
      </w:r>
      <w:r w:rsidR="00E96E26">
        <w:t xml:space="preserve">downstream SNPs </w:t>
      </w:r>
      <w:del w:id="1510" w:author="Author">
        <w:r w:rsidR="00E96E26" w:rsidDel="002372AD">
          <w:delText>(i.e., near the end of a gene)</w:delText>
        </w:r>
        <w:r w:rsidR="000E7EDB" w:rsidDel="002372AD">
          <w:delText xml:space="preserve"> </w:delText>
        </w:r>
      </w:del>
      <w:r w:rsidR="000E7EDB">
        <w:t>(Figure 4e, orange)</w:t>
      </w:r>
      <w:ins w:id="1511" w:author="Author">
        <w:r w:rsidR="001664A0">
          <w:t xml:space="preserve">, and </w:t>
        </w:r>
      </w:ins>
      <w:del w:id="1512" w:author="Author">
        <w:r w:rsidR="0022373D" w:rsidDel="001664A0">
          <w:delText xml:space="preserve">; </w:delText>
        </w:r>
      </w:del>
      <w:r w:rsidR="009C6162">
        <w:t>the</w:t>
      </w:r>
      <w:r w:rsidR="002A54F7">
        <w:t xml:space="preserve"> </w:t>
      </w:r>
      <w:r w:rsidR="009C6162">
        <w:t>o</w:t>
      </w:r>
      <w:r w:rsidR="00D10F95">
        <w:t xml:space="preserve">ther </w:t>
      </w:r>
      <w:del w:id="1513" w:author="Author">
        <w:r w:rsidR="00D10F95" w:rsidDel="001664A0">
          <w:delText xml:space="preserve">3 </w:delText>
        </w:r>
      </w:del>
      <w:ins w:id="1514" w:author="Author">
        <w:r w:rsidR="001664A0">
          <w:t xml:space="preserve">three </w:t>
        </w:r>
      </w:ins>
      <w:r w:rsidR="00D10F95">
        <w:t xml:space="preserve">tests </w:t>
      </w:r>
      <w:r w:rsidR="008E07B0">
        <w:t>prioritiz</w:t>
      </w:r>
      <w:r w:rsidR="0022373D">
        <w:t>ed</w:t>
      </w:r>
      <w:r w:rsidR="008E07B0">
        <w:t xml:space="preserve"> </w:t>
      </w:r>
      <w:r w:rsidR="00AF389E">
        <w:t xml:space="preserve">intronic </w:t>
      </w:r>
      <w:r w:rsidR="008E07B0">
        <w:t>SNPs</w:t>
      </w:r>
      <w:del w:id="1515" w:author="Author">
        <w:r w:rsidR="00CC2E3A" w:rsidDel="001664A0">
          <w:delText>,</w:delText>
        </w:r>
      </w:del>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ins w:id="1516" w:author="Author">
        <w:r w:rsidR="001664A0">
          <w:t xml:space="preserve"> </w:t>
        </w:r>
      </w:ins>
    </w:p>
    <w:p w14:paraId="01AB650B" w14:textId="30138EBF" w:rsidR="008E07B0" w:rsidRDefault="00504100" w:rsidP="002A1669">
      <w:r>
        <w:t>F</w:t>
      </w:r>
      <w:r w:rsidR="00106D5E">
        <w:t xml:space="preserve">or T2D, </w:t>
      </w:r>
      <w:del w:id="1517" w:author="Author">
        <w:r w:rsidR="00DC6A26" w:rsidDel="001664A0">
          <w:delText xml:space="preserve">only </w:delText>
        </w:r>
      </w:del>
      <w:r w:rsidR="00106D5E">
        <w:t>VLA</w:t>
      </w:r>
      <w:r w:rsidR="00DC6A26">
        <w:t xml:space="preserve"> </w:t>
      </w:r>
      <w:del w:id="1518" w:author="Author">
        <w:r w:rsidR="00B608B3" w:rsidDel="001664A0">
          <w:delText xml:space="preserve">distinguished </w:delText>
        </w:r>
        <w:r w:rsidR="00AC20F9" w:rsidDel="001664A0">
          <w:delText xml:space="preserve">itself by </w:delText>
        </w:r>
      </w:del>
      <w:r>
        <w:t>prioritiz</w:t>
      </w:r>
      <w:ins w:id="1519" w:author="Author">
        <w:r w:rsidR="001664A0">
          <w:t>ed</w:t>
        </w:r>
      </w:ins>
      <w:del w:id="1520" w:author="Author">
        <w:r w:rsidR="00AC20F9" w:rsidDel="001664A0">
          <w:delText>ing</w:delText>
        </w:r>
      </w:del>
      <w:r w:rsidR="00DC6A26">
        <w:t xml:space="preserve"> </w:t>
      </w:r>
      <w:r w:rsidR="00192AAC">
        <w:t>intergenic SNPs</w:t>
      </w:r>
      <w:r w:rsidR="000E7EDB">
        <w:t xml:space="preserve"> (Figure 4f, red)</w:t>
      </w:r>
      <w:ins w:id="1521" w:author="Author">
        <w:r w:rsidR="001664A0">
          <w:t xml:space="preserve"> but </w:t>
        </w:r>
      </w:ins>
      <w:del w:id="1522" w:author="Author">
        <w:r w:rsidR="00007D75" w:rsidDel="001664A0">
          <w:delText>,</w:delText>
        </w:r>
        <w:r w:rsidR="00192AAC" w:rsidDel="001664A0">
          <w:delText xml:space="preserve"> </w:delText>
        </w:r>
        <w:r w:rsidR="00AC20F9" w:rsidDel="001664A0">
          <w:delText xml:space="preserve">while </w:delText>
        </w:r>
      </w:del>
      <w:r w:rsidR="0022373D">
        <w:t xml:space="preserve">not </w:t>
      </w:r>
      <w:del w:id="1523" w:author="Author">
        <w:r w:rsidR="000131BE" w:rsidDel="001664A0">
          <w:delText>prioritiz</w:delText>
        </w:r>
        <w:r w:rsidR="00AC20F9" w:rsidDel="001664A0">
          <w:delText>ing</w:delText>
        </w:r>
        <w:r w:rsidR="00007D75" w:rsidDel="001664A0">
          <w:delText xml:space="preserve"> </w:delText>
        </w:r>
      </w:del>
      <w:r w:rsidR="00007D75">
        <w:t>intronic SNP</w:t>
      </w:r>
      <w:r w:rsidR="00400A7B">
        <w:t>s or those</w:t>
      </w:r>
      <w:r w:rsidR="000131BE">
        <w:t xml:space="preserve"> with high CADD score</w:t>
      </w:r>
      <w:r w:rsidR="00C5473C">
        <w:t>s</w:t>
      </w:r>
      <w:r w:rsidR="000131BE">
        <w:t>.</w:t>
      </w:r>
      <w:r w:rsidR="00977FA9">
        <w:t xml:space="preserve"> </w:t>
      </w:r>
      <w:ins w:id="1524" w:author="Author">
        <w:r w:rsidR="001664A0">
          <w:t>The o</w:t>
        </w:r>
      </w:ins>
      <w:del w:id="1525" w:author="Author">
        <w:r w:rsidR="00977FA9" w:rsidDel="001664A0">
          <w:delText>O</w:delText>
        </w:r>
      </w:del>
      <w:r w:rsidR="00977FA9">
        <w:t xml:space="preserve">ther </w:t>
      </w:r>
      <w:del w:id="1526" w:author="Author">
        <w:r w:rsidR="00977FA9" w:rsidDel="001664A0">
          <w:delText xml:space="preserve">4 </w:delText>
        </w:r>
      </w:del>
      <w:ins w:id="1527" w:author="Author">
        <w:r w:rsidR="001664A0">
          <w:t xml:space="preserve">four </w:t>
        </w:r>
      </w:ins>
      <w:r w:rsidR="00977FA9">
        <w:t xml:space="preserve">tests largely </w:t>
      </w:r>
      <w:ins w:id="1528" w:author="Author">
        <w:r w:rsidR="00B97765">
          <w:t>produced similar results</w:t>
        </w:r>
      </w:ins>
      <w:del w:id="1529" w:author="Author">
        <w:r w:rsidR="00977FA9" w:rsidDel="00B97765">
          <w:delText xml:space="preserve">agreed with </w:delText>
        </w:r>
        <w:r w:rsidR="002651E5" w:rsidDel="00B97765">
          <w:delText>each other</w:delText>
        </w:r>
      </w:del>
      <w:r w:rsidR="007E5C92">
        <w:t xml:space="preserve">, which is </w:t>
      </w:r>
      <w:ins w:id="1530" w:author="Author">
        <w:r w:rsidR="00B97765">
          <w:t>un</w:t>
        </w:r>
      </w:ins>
      <w:del w:id="1531" w:author="Author">
        <w:r w:rsidR="004B4DFE" w:rsidDel="00B97765">
          <w:delText xml:space="preserve">no surprise </w:delText>
        </w:r>
      </w:del>
      <w:ins w:id="1532" w:author="Author">
        <w:r w:rsidR="00B97765">
          <w:t xml:space="preserve">surprising </w:t>
        </w:r>
      </w:ins>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7CA709BA" w:rsidR="000928C9" w:rsidDel="00974239" w:rsidRDefault="00A235FB" w:rsidP="008E69E8">
      <w:pPr>
        <w:rPr>
          <w:del w:id="1533" w:author="Author"/>
        </w:rPr>
      </w:pPr>
      <w:del w:id="1534" w:author="Author">
        <w:r w:rsidRPr="00E5428C" w:rsidDel="00974239">
          <w:rPr>
            <w:highlight w:val="yellow"/>
          </w:rPr>
          <w:delText>Tak</w:delText>
        </w:r>
        <w:r w:rsidR="009C31CD" w:rsidRPr="00E5428C" w:rsidDel="00974239">
          <w:rPr>
            <w:highlight w:val="yellow"/>
          </w:rPr>
          <w:delText>ing</w:delText>
        </w:r>
        <w:r w:rsidRPr="00E5428C" w:rsidDel="00974239">
          <w:rPr>
            <w:highlight w:val="yellow"/>
          </w:rPr>
          <w:delText xml:space="preserve"> </w:delText>
        </w:r>
      </w:del>
      <w:ins w:id="1535" w:author="Author">
        <w:del w:id="1536" w:author="Author">
          <w:r w:rsidR="00B97765" w:rsidDel="00974239">
            <w:rPr>
              <w:highlight w:val="yellow"/>
            </w:rPr>
            <w:delText>Considering</w:delText>
          </w:r>
          <w:r w:rsidR="00B97765" w:rsidRPr="00E5428C" w:rsidDel="00974239">
            <w:rPr>
              <w:highlight w:val="yellow"/>
            </w:rPr>
            <w:delText xml:space="preserve"> </w:delText>
          </w:r>
        </w:del>
      </w:ins>
      <w:del w:id="1537" w:author="Author">
        <w:r w:rsidR="005838C2" w:rsidRPr="00E5428C" w:rsidDel="00974239">
          <w:rPr>
            <w:highlight w:val="yellow"/>
          </w:rPr>
          <w:delText xml:space="preserve">genome wide </w:delText>
        </w:r>
        <w:r w:rsidR="008D6355" w:rsidRPr="00E5428C" w:rsidDel="00974239">
          <w:rPr>
            <w:highlight w:val="yellow"/>
          </w:rPr>
          <w:delText xml:space="preserve">variance loci </w:delText>
        </w:r>
        <w:r w:rsidR="00AA46BB" w:rsidRPr="00E5428C" w:rsidDel="00974239">
          <w:rPr>
            <w:highlight w:val="yellow"/>
          </w:rPr>
          <w:delText>analysis (Figure 3, Table s</w:delText>
        </w:r>
        <w:r w:rsidR="0048408B" w:rsidRPr="00E5428C" w:rsidDel="00974239">
          <w:rPr>
            <w:highlight w:val="yellow"/>
          </w:rPr>
          <w:delText>2</w:delText>
        </w:r>
        <w:r w:rsidR="00AA46BB" w:rsidRPr="00E5428C" w:rsidDel="00974239">
          <w:rPr>
            <w:highlight w:val="yellow"/>
          </w:rPr>
          <w:delText>)</w:delText>
        </w:r>
        <w:r w:rsidR="00553104" w:rsidRPr="00E5428C" w:rsidDel="00974239">
          <w:rPr>
            <w:highlight w:val="yellow"/>
          </w:rPr>
          <w:delText xml:space="preserve"> </w:delText>
        </w:r>
        <w:r w:rsidR="005838C2" w:rsidRPr="00E5428C" w:rsidDel="00974239">
          <w:rPr>
            <w:highlight w:val="yellow"/>
          </w:rPr>
          <w:delText xml:space="preserve">and GxE enrichment analysis </w:delText>
        </w:r>
        <w:r w:rsidRPr="00E5428C" w:rsidDel="00974239">
          <w:rPr>
            <w:highlight w:val="yellow"/>
          </w:rPr>
          <w:delText>together</w:delText>
        </w:r>
        <w:r w:rsidR="0048408B" w:rsidRPr="00E5428C" w:rsidDel="00974239">
          <w:rPr>
            <w:highlight w:val="yellow"/>
          </w:rPr>
          <w:delText xml:space="preserve"> (Figure 4e-f, Table s3c)</w:delText>
        </w:r>
        <w:r w:rsidRPr="00E5428C" w:rsidDel="00974239">
          <w:rPr>
            <w:highlight w:val="yellow"/>
          </w:rPr>
          <w:delText>, i</w:delText>
        </w:r>
        <w:r w:rsidR="00846080" w:rsidRPr="00E5428C" w:rsidDel="00974239">
          <w:rPr>
            <w:highlight w:val="yellow"/>
          </w:rPr>
          <w:delText>t seem</w:delText>
        </w:r>
        <w:r w:rsidR="000A69D9" w:rsidRPr="00E5428C" w:rsidDel="00974239">
          <w:rPr>
            <w:highlight w:val="yellow"/>
          </w:rPr>
          <w:delText>s</w:delText>
        </w:r>
        <w:r w:rsidR="00846080" w:rsidRPr="00E5428C" w:rsidDel="00974239">
          <w:rPr>
            <w:highlight w:val="yellow"/>
          </w:rPr>
          <w:delText xml:space="preserve"> </w:delText>
        </w:r>
        <w:r w:rsidRPr="00E5428C" w:rsidDel="00974239">
          <w:rPr>
            <w:highlight w:val="yellow"/>
          </w:rPr>
          <w:delText xml:space="preserve">an </w:delText>
        </w:r>
        <w:r w:rsidR="00846080" w:rsidRPr="00E5428C" w:rsidDel="00974239">
          <w:rPr>
            <w:highlight w:val="yellow"/>
          </w:rPr>
          <w:delText>effect</w:delText>
        </w:r>
        <w:r w:rsidR="008E69E8" w:rsidRPr="00E5428C" w:rsidDel="00974239">
          <w:rPr>
            <w:highlight w:val="yellow"/>
          </w:rPr>
          <w:delText>ive</w:delText>
        </w:r>
        <w:r w:rsidR="00846080" w:rsidRPr="00E5428C" w:rsidDel="00974239">
          <w:rPr>
            <w:highlight w:val="yellow"/>
          </w:rPr>
          <w:delText xml:space="preserve"> variance loci test </w:delText>
        </w:r>
        <w:r w:rsidR="000A69D9" w:rsidRPr="00E5428C" w:rsidDel="00974239">
          <w:rPr>
            <w:highlight w:val="yellow"/>
          </w:rPr>
          <w:delText xml:space="preserve">should </w:delText>
        </w:r>
        <w:r w:rsidR="000A69D9" w:rsidRPr="00336F71" w:rsidDel="00974239">
          <w:rPr>
            <w:highlight w:val="green"/>
          </w:rPr>
          <w:delText xml:space="preserve">attend </w:delText>
        </w:r>
        <w:r w:rsidR="000A69D9" w:rsidRPr="00E5428C" w:rsidDel="00974239">
          <w:rPr>
            <w:highlight w:val="yellow"/>
          </w:rPr>
          <w:delText xml:space="preserve">SNPs </w:delText>
        </w:r>
        <w:r w:rsidR="00B52880" w:rsidRPr="00E5428C" w:rsidDel="00974239">
          <w:rPr>
            <w:highlight w:val="yellow"/>
          </w:rPr>
          <w:delText>not</w:delText>
        </w:r>
        <w:r w:rsidR="000A69D9" w:rsidRPr="00E5428C" w:rsidDel="00974239">
          <w:rPr>
            <w:highlight w:val="yellow"/>
          </w:rPr>
          <w:delText xml:space="preserve"> directly contributing to protein function</w:delText>
        </w:r>
        <w:r w:rsidR="00950C49" w:rsidRPr="00E5428C" w:rsidDel="00974239">
          <w:rPr>
            <w:highlight w:val="yellow"/>
          </w:rPr>
          <w:delText xml:space="preserve">. </w:delText>
        </w:r>
        <w:r w:rsidR="0048408B" w:rsidRPr="00E5428C" w:rsidDel="00974239">
          <w:rPr>
            <w:highlight w:val="yellow"/>
          </w:rPr>
          <w:delText>Also r</w:delText>
        </w:r>
        <w:r w:rsidR="00950C49" w:rsidRPr="00E5428C" w:rsidDel="00974239">
          <w:rPr>
            <w:highlight w:val="yellow"/>
          </w:rPr>
          <w:delText xml:space="preserve">ecall that </w:delText>
        </w:r>
        <w:r w:rsidR="00BD0E77" w:rsidRPr="00E5428C" w:rsidDel="00974239">
          <w:rPr>
            <w:highlight w:val="yellow"/>
          </w:rPr>
          <w:delText>VLA and DRM</w:delText>
        </w:r>
        <w:r w:rsidR="00950C49" w:rsidRPr="00E5428C" w:rsidDel="00974239">
          <w:rPr>
            <w:highlight w:val="yellow"/>
          </w:rPr>
          <w:delText xml:space="preserve"> gave </w:delText>
        </w:r>
      </w:del>
      <w:ins w:id="1538" w:author="Author">
        <w:del w:id="1539" w:author="Author">
          <w:r w:rsidR="00B97765" w:rsidDel="00974239">
            <w:rPr>
              <w:highlight w:val="yellow"/>
            </w:rPr>
            <w:delText>had</w:delText>
          </w:r>
          <w:r w:rsidR="00B97765" w:rsidRPr="00E5428C" w:rsidDel="00974239">
            <w:rPr>
              <w:highlight w:val="yellow"/>
            </w:rPr>
            <w:delText xml:space="preserve"> </w:delText>
          </w:r>
        </w:del>
      </w:ins>
      <w:del w:id="1540" w:author="Author">
        <w:r w:rsidR="00950C49" w:rsidRPr="00E5428C" w:rsidDel="00974239">
          <w:rPr>
            <w:highlight w:val="yellow"/>
          </w:rPr>
          <w:delText>the best GxE enrichment for BMI</w:delText>
        </w:r>
        <w:r w:rsidR="0048408B" w:rsidRPr="00E5428C" w:rsidDel="00974239">
          <w:rPr>
            <w:highlight w:val="yellow"/>
          </w:rPr>
          <w:delText xml:space="preserve"> (</w:delText>
        </w:r>
        <w:r w:rsidR="00C9044F" w:rsidRPr="00E5428C" w:rsidDel="00974239">
          <w:rPr>
            <w:highlight w:val="yellow"/>
          </w:rPr>
          <w:delText>Figure 4a, c</w:delText>
        </w:r>
        <w:r w:rsidR="0048408B" w:rsidRPr="00E5428C" w:rsidDel="00974239">
          <w:rPr>
            <w:highlight w:val="yellow"/>
          </w:rPr>
          <w:delText>)</w:delText>
        </w:r>
        <w:r w:rsidR="00950C49" w:rsidRPr="00E5428C" w:rsidDel="00974239">
          <w:rPr>
            <w:highlight w:val="yellow"/>
          </w:rPr>
          <w:delText xml:space="preserve">, and both showed no </w:delText>
        </w:r>
        <w:r w:rsidR="00BD0E77" w:rsidRPr="00E5428C" w:rsidDel="00974239">
          <w:rPr>
            <w:highlight w:val="yellow"/>
          </w:rPr>
          <w:delText>preference for high CADD scores</w:delText>
        </w:r>
        <w:r w:rsidR="00EE1DF6" w:rsidRPr="00E5428C" w:rsidDel="00974239">
          <w:rPr>
            <w:highlight w:val="yellow"/>
          </w:rPr>
          <w:delText xml:space="preserve"> here</w:delText>
        </w:r>
        <w:r w:rsidR="00220C38" w:rsidRPr="00E5428C" w:rsidDel="00974239">
          <w:rPr>
            <w:highlight w:val="yellow"/>
          </w:rPr>
          <w:delText xml:space="preserve">; VLA was the only test </w:delText>
        </w:r>
      </w:del>
      <w:ins w:id="1541" w:author="Author">
        <w:del w:id="1542" w:author="Author">
          <w:r w:rsidR="00B97765" w:rsidDel="00974239">
            <w:rPr>
              <w:highlight w:val="yellow"/>
            </w:rPr>
            <w:delText xml:space="preserve">that </w:delText>
          </w:r>
        </w:del>
      </w:ins>
      <w:del w:id="1543" w:author="Author">
        <w:r w:rsidR="00220C38" w:rsidRPr="00E5428C" w:rsidDel="00974239">
          <w:rPr>
            <w:highlight w:val="yellow"/>
          </w:rPr>
          <w:delText>enriched</w:delText>
        </w:r>
        <w:r w:rsidR="000928C9" w:rsidRPr="00E5428C" w:rsidDel="00974239">
          <w:rPr>
            <w:highlight w:val="yellow"/>
          </w:rPr>
          <w:delText xml:space="preserve"> </w:delText>
        </w:r>
        <w:r w:rsidR="00220C38" w:rsidRPr="00E5428C" w:rsidDel="00974239">
          <w:rPr>
            <w:highlight w:val="yellow"/>
          </w:rPr>
          <w:delText>GxE detection for T2D</w:delText>
        </w:r>
        <w:r w:rsidR="00C9044F" w:rsidRPr="00E5428C" w:rsidDel="00974239">
          <w:rPr>
            <w:highlight w:val="yellow"/>
          </w:rPr>
          <w:delText xml:space="preserve"> (Figure 4</w:delText>
        </w:r>
        <w:r w:rsidR="00B95CF1" w:rsidRPr="00E5428C" w:rsidDel="00974239">
          <w:rPr>
            <w:highlight w:val="yellow"/>
          </w:rPr>
          <w:delText>b, e)</w:delText>
        </w:r>
      </w:del>
      <w:ins w:id="1544" w:author="Author">
        <w:del w:id="1545" w:author="Author">
          <w:r w:rsidR="00B97765" w:rsidDel="00974239">
            <w:rPr>
              <w:highlight w:val="yellow"/>
            </w:rPr>
            <w:delText xml:space="preserve"> and </w:delText>
          </w:r>
        </w:del>
      </w:ins>
      <w:del w:id="1546" w:author="Author">
        <w:r w:rsidR="00220C38" w:rsidRPr="00E5428C" w:rsidDel="00974239">
          <w:rPr>
            <w:highlight w:val="yellow"/>
          </w:rPr>
          <w:delText xml:space="preserve">, it is also the only </w:delText>
        </w:r>
        <w:r w:rsidR="009C31CD" w:rsidRPr="00E5428C" w:rsidDel="00974239">
          <w:rPr>
            <w:highlight w:val="yellow"/>
          </w:rPr>
          <w:delText>one</w:delText>
        </w:r>
        <w:r w:rsidR="00220C38" w:rsidRPr="00E5428C" w:rsidDel="00974239">
          <w:rPr>
            <w:highlight w:val="yellow"/>
          </w:rPr>
          <w:delText xml:space="preserve"> </w:delText>
        </w:r>
      </w:del>
      <w:ins w:id="1547" w:author="Author">
        <w:del w:id="1548" w:author="Author">
          <w:r w:rsidR="00B97765" w:rsidDel="00974239">
            <w:rPr>
              <w:highlight w:val="yellow"/>
            </w:rPr>
            <w:delText xml:space="preserve">that did </w:delText>
          </w:r>
        </w:del>
      </w:ins>
      <w:del w:id="1549" w:author="Author">
        <w:r w:rsidR="00220C38" w:rsidRPr="00E5428C" w:rsidDel="00974239">
          <w:rPr>
            <w:highlight w:val="yellow"/>
          </w:rPr>
          <w:delText>not prioritiz</w:delText>
        </w:r>
      </w:del>
      <w:ins w:id="1550" w:author="Author">
        <w:del w:id="1551" w:author="Author">
          <w:r w:rsidR="00B97765" w:rsidDel="00974239">
            <w:rPr>
              <w:highlight w:val="yellow"/>
            </w:rPr>
            <w:delText>e</w:delText>
          </w:r>
        </w:del>
      </w:ins>
      <w:del w:id="1552" w:author="Author">
        <w:r w:rsidR="00372277" w:rsidRPr="00E5428C" w:rsidDel="00974239">
          <w:rPr>
            <w:highlight w:val="yellow"/>
          </w:rPr>
          <w:delText xml:space="preserve">ing CADD </w:delText>
        </w:r>
        <w:r w:rsidR="00B95CF1" w:rsidRPr="00E5428C" w:rsidDel="00974239">
          <w:rPr>
            <w:highlight w:val="yellow"/>
          </w:rPr>
          <w:delText>and</w:delText>
        </w:r>
        <w:r w:rsidR="009C31CD" w:rsidRPr="00E5428C" w:rsidDel="00974239">
          <w:rPr>
            <w:highlight w:val="yellow"/>
          </w:rPr>
          <w:delText xml:space="preserve"> emphasizing </w:delText>
        </w:r>
      </w:del>
      <w:ins w:id="1553" w:author="Author">
        <w:del w:id="1554" w:author="Author">
          <w:r w:rsidR="00B97765" w:rsidRPr="00E5428C" w:rsidDel="00974239">
            <w:rPr>
              <w:highlight w:val="yellow"/>
            </w:rPr>
            <w:delText>emphasiz</w:delText>
          </w:r>
          <w:r w:rsidR="00B97765" w:rsidDel="00974239">
            <w:rPr>
              <w:highlight w:val="yellow"/>
            </w:rPr>
            <w:delText>es</w:delText>
          </w:r>
          <w:r w:rsidR="00B97765" w:rsidRPr="00E5428C" w:rsidDel="00974239">
            <w:rPr>
              <w:highlight w:val="yellow"/>
            </w:rPr>
            <w:delText xml:space="preserve"> </w:delText>
          </w:r>
        </w:del>
      </w:ins>
      <w:del w:id="1555" w:author="Author">
        <w:r w:rsidR="009C31CD" w:rsidRPr="00E5428C" w:rsidDel="00974239">
          <w:rPr>
            <w:highlight w:val="yellow"/>
          </w:rPr>
          <w:delText xml:space="preserve">SNPs outside </w:delText>
        </w:r>
        <w:r w:rsidR="00BB6CF5" w:rsidRPr="00E5428C" w:rsidDel="00974239">
          <w:rPr>
            <w:highlight w:val="yellow"/>
          </w:rPr>
          <w:delText xml:space="preserve">of </w:delText>
        </w:r>
        <w:r w:rsidR="009C31CD" w:rsidRPr="00E5428C" w:rsidDel="00974239">
          <w:rPr>
            <w:highlight w:val="yellow"/>
          </w:rPr>
          <w:delText>gene</w:delText>
        </w:r>
        <w:r w:rsidR="00E576ED" w:rsidRPr="00E5428C" w:rsidDel="00974239">
          <w:rPr>
            <w:highlight w:val="yellow"/>
          </w:rPr>
          <w:delText>s</w:delText>
        </w:r>
        <w:r w:rsidR="009C31CD" w:rsidRPr="00E5428C" w:rsidDel="00974239">
          <w:rPr>
            <w:highlight w:val="yellow"/>
          </w:rPr>
          <w:delText>.</w:delText>
        </w:r>
      </w:del>
    </w:p>
    <w:p w14:paraId="58AF8611" w14:textId="77777777" w:rsidR="00197FAE" w:rsidRDefault="00197FAE" w:rsidP="00197FAE">
      <w:pPr>
        <w:pStyle w:val="Heading2"/>
      </w:pPr>
      <w:r>
        <w:t>PEGS GxE adjusted by UKBB Variance Loci</w:t>
      </w:r>
    </w:p>
    <w:p w14:paraId="60B72EEA" w14:textId="3517D63A" w:rsidR="00197FAE" w:rsidRDefault="00197FAE" w:rsidP="00197FAE">
      <w:del w:id="1556" w:author="Author">
        <w:r w:rsidRPr="00651681" w:rsidDel="00C87900">
          <w:delText>We conducted a</w:delText>
        </w:r>
      </w:del>
      <w:ins w:id="1557" w:author="Author">
        <w:r w:rsidR="00C87900">
          <w:t>A</w:t>
        </w:r>
      </w:ins>
      <w:r w:rsidRPr="00651681">
        <w:t xml:space="preserve">n exhaustive </w:t>
      </w:r>
      <w:del w:id="1558" w:author="Author">
        <w:r w:rsidRPr="00651681" w:rsidDel="001F6BC4">
          <w:delText>2</w:delText>
        </w:r>
      </w:del>
      <w:ins w:id="1559" w:author="Author">
        <w:r w:rsidR="001F6BC4">
          <w:t>two</w:t>
        </w:r>
      </w:ins>
      <w:r w:rsidRPr="00651681">
        <w:t xml:space="preserve">-way GxE-WAS </w:t>
      </w:r>
      <w:del w:id="1560" w:author="Author">
        <w:r w:rsidRPr="00651681" w:rsidDel="00C87900">
          <w:delText xml:space="preserve">in PEGS </w:delText>
        </w:r>
      </w:del>
      <w:r w:rsidRPr="00651681">
        <w:t xml:space="preserve">for </w:t>
      </w:r>
      <w:ins w:id="1561" w:author="Author">
        <w:r w:rsidR="00C87900">
          <w:t>T2D in the discovery cohort</w:t>
        </w:r>
      </w:ins>
      <w:del w:id="1562" w:author="Author">
        <w:r w:rsidRPr="00651681" w:rsidDel="00C87900">
          <w:delText>type 2 diabetes,</w:delText>
        </w:r>
      </w:del>
      <w:r w:rsidRPr="00651681">
        <w:t xml:space="preserve"> result</w:t>
      </w:r>
      <w:ins w:id="1563" w:author="Author">
        <w:r w:rsidR="00C87900">
          <w:t>ed</w:t>
        </w:r>
      </w:ins>
      <w:del w:id="1564" w:author="Author">
        <w:r w:rsidRPr="00651681" w:rsidDel="00C87900">
          <w:delText>ing</w:delText>
        </w:r>
      </w:del>
      <w:r w:rsidRPr="00651681">
        <w:t xml:space="preserve"> in </w:t>
      </w:r>
      <w:del w:id="1565" w:author="Author">
        <w:r w:rsidRPr="00651681" w:rsidDel="001F6BC4">
          <w:delText xml:space="preserve">a total of </w:delText>
        </w:r>
      </w:del>
      <w:r>
        <w:t xml:space="preserve">10.8 trillion </w:t>
      </w:r>
      <w:r w:rsidRPr="00651681">
        <w:t xml:space="preserve">GxE test statistics (i.e., genome variants × exposome items). We retained </w:t>
      </w:r>
      <w:r>
        <w:t xml:space="preserve">36.7 billion (0.40%) GxE </w:t>
      </w:r>
      <w:ins w:id="1566" w:author="Author">
        <w:r w:rsidR="001F6BC4">
          <w:t xml:space="preserve">that were </w:t>
        </w:r>
      </w:ins>
      <w:del w:id="1567" w:author="Author">
        <w:r w:rsidDel="001F6BC4">
          <w:delText>(</w:delText>
        </w:r>
      </w:del>
      <w:r>
        <w:t xml:space="preserve">1) of or beyond moderate significance (P &lt; 5e-4) and </w:t>
      </w:r>
      <w:del w:id="1568" w:author="Author">
        <w:r w:rsidDel="001F6BC4">
          <w:delText>(</w:delText>
        </w:r>
      </w:del>
      <w:r>
        <w:t>2) matched by coordinate</w:t>
      </w:r>
      <w:ins w:id="1569" w:author="Author">
        <w:r w:rsidR="00C87900">
          <w:t>s</w:t>
        </w:r>
      </w:ins>
      <w:r>
        <w:t xml:space="preserve"> and alleles with variance loci from </w:t>
      </w:r>
      <w:ins w:id="1570" w:author="Author">
        <w:r w:rsidR="00C87900">
          <w:t xml:space="preserve">the </w:t>
        </w:r>
      </w:ins>
      <w:r>
        <w:t xml:space="preserve">previous analysis </w:t>
      </w:r>
      <w:del w:id="1571" w:author="Author">
        <w:r w:rsidDel="00C87900">
          <w:delText xml:space="preserve">of </w:delText>
        </w:r>
      </w:del>
      <w:ins w:id="1572" w:author="Author">
        <w:r w:rsidR="00C87900">
          <w:t>in the selection cohort</w:t>
        </w:r>
      </w:ins>
      <w:del w:id="1573" w:author="Author">
        <w:r w:rsidDel="00C87900">
          <w:delText>unrelated White Europeans in the UKBB</w:delText>
        </w:r>
      </w:del>
      <w:r w:rsidRPr="00651681">
        <w:t xml:space="preserve">. </w:t>
      </w:r>
      <w:ins w:id="1574" w:author="Author">
        <w:r w:rsidR="00C87900">
          <w:t>After binning t</w:t>
        </w:r>
      </w:ins>
      <w:del w:id="1575" w:author="Author">
        <w:r w:rsidDel="00C87900">
          <w:delText>T</w:delText>
        </w:r>
      </w:del>
      <w:r>
        <w:t xml:space="preserve">he GxE and matched variance loci </w:t>
      </w:r>
      <w:del w:id="1576" w:author="Author">
        <w:r w:rsidDel="00C87900">
          <w:delText xml:space="preserve">were binned </w:delText>
        </w:r>
      </w:del>
      <w:r>
        <w:t xml:space="preserve">into </w:t>
      </w:r>
      <w:ins w:id="1577" w:author="Author">
        <w:r w:rsidR="00C87900">
          <w:t xml:space="preserve">genome </w:t>
        </w:r>
      </w:ins>
      <w:r>
        <w:t>segments</w:t>
      </w:r>
      <w:del w:id="1578" w:author="Author">
        <w:r w:rsidDel="00C87900">
          <w:delText xml:space="preserve"> in the genome</w:delText>
        </w:r>
      </w:del>
      <w:ins w:id="1579" w:author="Author">
        <w:r w:rsidR="001F6BC4">
          <w:t>,</w:t>
        </w:r>
      </w:ins>
      <w:r>
        <w:t xml:space="preserve"> </w:t>
      </w:r>
      <w:del w:id="1580" w:author="Author">
        <w:r w:rsidDel="00C87900">
          <w:delText xml:space="preserve">and </w:delText>
        </w:r>
      </w:del>
      <w:ins w:id="1581" w:author="Author">
        <w:r w:rsidR="001F6BC4">
          <w:t>we selected</w:t>
        </w:r>
      </w:ins>
      <w:del w:id="1582" w:author="Author">
        <w:r w:rsidDel="001F6BC4">
          <w:delText>had</w:delText>
        </w:r>
      </w:del>
      <w:r>
        <w:t xml:space="preserve"> the most significant GxE and variance loci </w:t>
      </w:r>
      <w:del w:id="1583" w:author="Author">
        <w:r w:rsidDel="001F6BC4">
          <w:delText xml:space="preserve">elected </w:delText>
        </w:r>
      </w:del>
      <w:r>
        <w:t xml:space="preserve">per bin, </w:t>
      </w:r>
      <w:del w:id="1584" w:author="Author">
        <w:r w:rsidDel="001F6BC4">
          <w:delText xml:space="preserve">thinning </w:delText>
        </w:r>
      </w:del>
      <w:ins w:id="1585" w:author="Author">
        <w:r w:rsidR="001F6BC4">
          <w:t xml:space="preserve">further narrowing </w:t>
        </w:r>
      </w:ins>
      <w:r>
        <w:t xml:space="preserve">the number to </w:t>
      </w:r>
      <w:r w:rsidRPr="00651681">
        <w:t xml:space="preserve">1,608,961 </w:t>
      </w:r>
      <w:r>
        <w:t xml:space="preserve">representative </w:t>
      </w:r>
      <w:r w:rsidRPr="00651681">
        <w:t>GxE (0.015%)</w:t>
      </w:r>
      <w:r>
        <w:t xml:space="preserve"> and nearby variance loci. </w:t>
      </w:r>
      <w:r w:rsidRPr="00336F71">
        <w:rPr>
          <w:highlight w:val="green"/>
        </w:rPr>
        <w:t>After multiple testing correction, further adjusting by the significance of variance loci allowed more SNPs and exposures to enter latter stage of database search than looking at the corrected p-values alone.</w:t>
      </w:r>
    </w:p>
    <w:p w14:paraId="6E8FA0B2" w14:textId="011F955C" w:rsidR="00197FAE" w:rsidDel="00C87900" w:rsidRDefault="00197FAE" w:rsidP="00C87900">
      <w:pPr>
        <w:pStyle w:val="Heading2"/>
        <w:rPr>
          <w:del w:id="1586" w:author="Author"/>
        </w:rPr>
      </w:pPr>
      <w:del w:id="1587" w:author="Author">
        <w:r w:rsidRPr="00651681" w:rsidDel="00C87900">
          <w:delText>The 2</w:delText>
        </w:r>
      </w:del>
      <w:ins w:id="1588" w:author="Author">
        <w:del w:id="1589" w:author="Author">
          <w:r w:rsidR="001F6BC4" w:rsidDel="00C87900">
            <w:delText>two</w:delText>
          </w:r>
        </w:del>
      </w:ins>
      <w:del w:id="1590" w:author="Author">
        <w:r w:rsidRPr="00651681" w:rsidDel="00C87900">
          <w:delText xml:space="preserve">-way GxE-WAS </w:delText>
        </w:r>
        <w:r w:rsidDel="00C87900">
          <w:delText xml:space="preserve">analysis, summary, and p-value adjustment in PEGS are detailed in </w:delText>
        </w:r>
      </w:del>
      <w:ins w:id="1591" w:author="Author">
        <w:del w:id="1592" w:author="Author">
          <w:r w:rsidR="001F6BC4" w:rsidDel="00C87900">
            <w:delText xml:space="preserve">the </w:delText>
          </w:r>
        </w:del>
      </w:ins>
      <w:del w:id="1593" w:author="Author">
        <w:r w:rsidDel="00C87900">
          <w:delText>“Method</w:delText>
        </w:r>
      </w:del>
      <w:ins w:id="1594" w:author="Author">
        <w:del w:id="1595" w:author="Author">
          <w:r w:rsidR="001F6BC4" w:rsidDel="00C87900">
            <w:delText>s</w:delText>
          </w:r>
        </w:del>
      </w:ins>
      <w:del w:id="1596" w:author="Author">
        <w:r w:rsidDel="00C87900">
          <w:delText>”</w:delText>
        </w:r>
      </w:del>
      <w:ins w:id="1597" w:author="Author">
        <w:del w:id="1598" w:author="Author">
          <w:r w:rsidR="001F6BC4" w:rsidDel="00C87900">
            <w:delText xml:space="preserve"> section, and </w:delText>
          </w:r>
        </w:del>
      </w:ins>
      <w:del w:id="1599" w:author="Author">
        <w:r w:rsidDel="00C87900">
          <w:delText xml:space="preserve">; </w:delText>
        </w:r>
        <w:r w:rsidRPr="00651681" w:rsidDel="00C87900">
          <w:delText xml:space="preserve">the </w:delText>
        </w:r>
        <w:r w:rsidDel="00C87900">
          <w:delText xml:space="preserve">preparation of PEGS data </w:delText>
        </w:r>
        <w:r w:rsidRPr="00651681" w:rsidDel="00C87900">
          <w:delText xml:space="preserve">is described </w:delText>
        </w:r>
      </w:del>
      <w:ins w:id="1600" w:author="Author">
        <w:del w:id="1601" w:author="Author">
          <w:r w:rsidR="001F6BC4" w:rsidDel="00C87900">
            <w:delText xml:space="preserve">in the </w:delText>
          </w:r>
        </w:del>
      </w:ins>
      <w:del w:id="1602" w:author="Author">
        <w:r w:rsidRPr="00651681" w:rsidDel="00C87900">
          <w:delText>“</w:delText>
        </w:r>
        <w:r w:rsidRPr="003E6AE4" w:rsidDel="00C87900">
          <w:rPr>
            <w:b/>
            <w:bCs/>
          </w:rPr>
          <w:delText>Material</w:delText>
        </w:r>
      </w:del>
      <w:ins w:id="1603" w:author="Author">
        <w:del w:id="1604" w:author="Author">
          <w:r w:rsidR="001F6BC4" w:rsidDel="00C87900">
            <w:rPr>
              <w:b/>
              <w:bCs/>
            </w:rPr>
            <w:delText>s</w:delText>
          </w:r>
        </w:del>
      </w:ins>
      <w:del w:id="1605" w:author="Author">
        <w:r w:rsidRPr="00651681" w:rsidDel="00C87900">
          <w:delText>”</w:delText>
        </w:r>
      </w:del>
      <w:ins w:id="1606" w:author="Author">
        <w:del w:id="1607" w:author="Author">
          <w:r w:rsidR="001F6BC4" w:rsidDel="00C87900">
            <w:delText xml:space="preserve"> section</w:delText>
          </w:r>
        </w:del>
      </w:ins>
      <w:del w:id="1608" w:author="Author">
        <w:r w:rsidRPr="00651681" w:rsidDel="00C87900">
          <w:delText>.</w:delText>
        </w:r>
      </w:del>
    </w:p>
    <w:p w14:paraId="5D9A3CE9" w14:textId="77777777" w:rsidR="00C87900" w:rsidRPr="00C87900" w:rsidRDefault="00C87900">
      <w:pPr>
        <w:rPr>
          <w:ins w:id="1609" w:author="Author"/>
        </w:rPr>
      </w:pPr>
    </w:p>
    <w:p w14:paraId="31206D13" w14:textId="77777777" w:rsidR="00197FAE" w:rsidRPr="00651681" w:rsidRDefault="00197FAE" w:rsidP="00197FAE">
      <w:pPr>
        <w:pStyle w:val="Heading2"/>
      </w:pPr>
      <w:r w:rsidRPr="00651681">
        <w:t xml:space="preserve">ABCB7 × </w:t>
      </w:r>
      <w:r>
        <w:t>Print Material</w:t>
      </w:r>
      <w:r w:rsidRPr="00651681">
        <w:t xml:space="preserve"> on T2D</w:t>
      </w:r>
    </w:p>
    <w:p w14:paraId="3600C8B4" w14:textId="414056B4" w:rsidR="00E65D5E" w:rsidDel="00C87900" w:rsidRDefault="00E65D5E" w:rsidP="00197FAE">
      <w:pPr>
        <w:rPr>
          <w:del w:id="1610" w:author="Author"/>
        </w:rPr>
      </w:pPr>
    </w:p>
    <w:p w14:paraId="5C4B131A" w14:textId="4728B2DF" w:rsidR="00C87900" w:rsidRDefault="00C87900" w:rsidP="00197FAE">
      <w:pPr>
        <w:rPr>
          <w:ins w:id="1611" w:author="Author"/>
        </w:rPr>
      </w:pPr>
    </w:p>
    <w:p w14:paraId="67005848" w14:textId="0ECA29C8" w:rsidR="00C87900" w:rsidRDefault="00C87900" w:rsidP="00C87900">
      <w:pPr>
        <w:rPr>
          <w:ins w:id="1612" w:author="Author"/>
        </w:rPr>
      </w:pPr>
      <w:ins w:id="1613" w:author="Author">
        <w:r>
          <w:lastRenderedPageBreak/>
          <w:t xml:space="preserve">We found 10 genes,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on or near the top 10,000 VLA-selected SNPs in the significant two-way GxE-WAS results (p-value &lt; 5e-8) for T2D. </w:t>
        </w:r>
        <w:r w:rsidRPr="00C87900">
          <w:t>Of interest is the significant interaction between T2D and X-chromosome gene ABCB7 (ATP binding cassette subfamily B member 7, X:75,051,048 - 75,156,732, ENSG00000131269), its immediate down-stream UPRT (uracil phosphoribosyl transferase homolog, X:75,156,388 - 75,304,885, ENSG00000094841), and exposure to dyes and inks (PEGS ID: A_B194*).</w:t>
        </w:r>
        <w:r>
          <w:t xml:space="preserve"> T</w:t>
        </w:r>
        <w:r w:rsidRPr="00651681">
          <w:t xml:space="preserve">he p-values and </w:t>
        </w:r>
        <w:r w:rsidRPr="00C87900">
          <w:t>cumulative distribution function</w:t>
        </w:r>
        <w:r>
          <w:t xml:space="preserve"> of variance loci of n</w:t>
        </w:r>
        <w:r w:rsidRPr="00651681">
          <w:t xml:space="preserve">earby significant variance loci </w:t>
        </w:r>
        <w:r>
          <w:t xml:space="preserve">found in the </w:t>
        </w:r>
        <w:r w:rsidRPr="00651681">
          <w:t xml:space="preserve">UK Biobank </w:t>
        </w:r>
        <w:r>
          <w:t xml:space="preserve">by </w:t>
        </w:r>
        <w:r w:rsidRPr="00651681">
          <w:t>GWAS (p-value = 1.24e-3, CDF = 7.52e-3), DLM (p-value = 1.94e-3, CDF = 7.18e-3), and VLA (p-value = 7.74e-5, CDF=1.47e-3)</w:t>
        </w:r>
        <w:r>
          <w:t xml:space="preserve"> indicate </w:t>
        </w:r>
        <w:r w:rsidRPr="00651681">
          <w:t>VLA</w:t>
        </w:r>
        <w:r>
          <w:t xml:space="preserve"> had better performance for identifying</w:t>
        </w:r>
        <w:r w:rsidRPr="00651681">
          <w:t xml:space="preserve"> GxE </w:t>
        </w:r>
        <w:r>
          <w:t xml:space="preserve">near ABCB7-UPRT </w:t>
        </w:r>
        <w:r w:rsidRPr="00651681">
          <w:t>than GWAS and DLM</w:t>
        </w:r>
        <w:r>
          <w:t xml:space="preserve">. </w:t>
        </w:r>
      </w:ins>
    </w:p>
    <w:p w14:paraId="2021252B" w14:textId="1347A7C3" w:rsidR="00C87900" w:rsidRDefault="00C87900" w:rsidP="00197FAE">
      <w:pPr>
        <w:rPr>
          <w:ins w:id="1614" w:author="Author"/>
        </w:rPr>
      </w:pPr>
    </w:p>
    <w:p w14:paraId="4405461F" w14:textId="3844132D" w:rsidR="00197FAE" w:rsidDel="00C87900" w:rsidRDefault="00E65D5E" w:rsidP="00197FAE">
      <w:pPr>
        <w:rPr>
          <w:del w:id="1615" w:author="Author"/>
        </w:rPr>
      </w:pPr>
      <w:ins w:id="1616" w:author="Author">
        <w:del w:id="1617" w:author="Author">
          <w:r w:rsidDel="00C87900">
            <w:delText xml:space="preserve">We </w:delText>
          </w:r>
        </w:del>
      </w:ins>
      <w:del w:id="1618" w:author="Author">
        <w:r w:rsidR="00197FAE" w:rsidRPr="00651681" w:rsidDel="00C87900">
          <w:delText>By manually check</w:delText>
        </w:r>
      </w:del>
      <w:ins w:id="1619" w:author="Author">
        <w:del w:id="1620" w:author="Author">
          <w:r w:rsidDel="00C87900">
            <w:delText>ed</w:delText>
          </w:r>
        </w:del>
      </w:ins>
      <w:del w:id="1621" w:author="Author">
        <w:r w:rsidR="00197FAE" w:rsidRPr="00651681" w:rsidDel="00C87900">
          <w:delText xml:space="preserve">ing genome features on or near significant GxE post-adjustment, </w:delText>
        </w:r>
      </w:del>
      <w:ins w:id="1622" w:author="Author">
        <w:del w:id="1623" w:author="Author">
          <w:r w:rsidDel="00C87900">
            <w:delText xml:space="preserve"> and found significant two-way GxE-WAS results (p-value &lt; 5e-8) for T2D involving the top 10,000 VLA-selected SNPs, 10 genes on or near these SNPs were found, namely </w:delText>
          </w:r>
          <w:r w:rsidRPr="00336F71" w:rsidDel="00C87900">
            <w:rPr>
              <w:i/>
              <w:iCs/>
            </w:rPr>
            <w:delText>LINC02552</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RNU6-61P</w:delText>
          </w:r>
          <w:r w:rsidDel="00C87900">
            <w:delText xml:space="preserve">, </w:delText>
          </w:r>
          <w:r w:rsidRPr="00336F71" w:rsidDel="00C87900">
            <w:rPr>
              <w:i/>
              <w:iCs/>
            </w:rPr>
            <w:delText>HNRNPA1P31</w:delText>
          </w:r>
          <w:r w:rsidDel="00C87900">
            <w:delText xml:space="preserve">, </w:delText>
          </w:r>
          <w:r w:rsidRPr="00336F71" w:rsidDel="00C87900">
            <w:rPr>
              <w:i/>
              <w:iCs/>
            </w:rPr>
            <w:delText>LINC01508</w:delText>
          </w:r>
          <w:r w:rsidDel="00C87900">
            <w:delText xml:space="preserve">, </w:delText>
          </w:r>
          <w:r w:rsidRPr="00336F71" w:rsidDel="00C87900">
            <w:rPr>
              <w:i/>
              <w:iCs/>
            </w:rPr>
            <w:delText>ABCB7</w:delText>
          </w:r>
          <w:r w:rsidDel="00C87900">
            <w:delText xml:space="preserve">, and </w:delText>
          </w:r>
          <w:r w:rsidRPr="00336F71" w:rsidDel="00C87900">
            <w:rPr>
              <w:i/>
              <w:iCs/>
            </w:rPr>
            <w:delText>BUD31P2</w:delText>
          </w:r>
          <w:r w:rsidDel="00C87900">
            <w:delText xml:space="preserve"> </w:delText>
          </w:r>
          <w:r w:rsidRPr="00676DB6" w:rsidDel="00C87900">
            <w:rPr>
              <w:highlight w:val="cyan"/>
            </w:rPr>
            <w:delText>(TODO: tabulate these genes and the nearest top GxE)</w:delText>
          </w:r>
          <w:r w:rsidDel="00C87900">
            <w:delText xml:space="preserve">. Of interest is the significant </w:delText>
          </w:r>
        </w:del>
      </w:ins>
      <w:del w:id="1624" w:author="Author">
        <w:r w:rsidR="00197FAE" w:rsidRPr="00651681" w:rsidDel="00C87900">
          <w:delText xml:space="preserve">a particular interaction </w:delText>
        </w:r>
      </w:del>
      <w:ins w:id="1625" w:author="Author">
        <w:del w:id="1626" w:author="Author">
          <w:r w:rsidDel="00C87900">
            <w:delText>between</w:delText>
          </w:r>
        </w:del>
      </w:ins>
      <w:del w:id="1627" w:author="Author">
        <w:r w:rsidR="00197FAE" w:rsidRPr="00651681" w:rsidDel="00C87900">
          <w:delText>affecting T2D stood out, between</w:delText>
        </w:r>
      </w:del>
      <w:ins w:id="1628" w:author="Author">
        <w:del w:id="1629" w:author="Author">
          <w:r w:rsidDel="00C87900">
            <w:delText>and</w:delText>
          </w:r>
        </w:del>
      </w:ins>
      <w:del w:id="1630" w:author="Author">
        <w:r w:rsidR="00197FAE" w:rsidRPr="00651681" w:rsidDel="00C87900">
          <w:delText xml:space="preserve"> X</w:delText>
        </w:r>
      </w:del>
      <w:ins w:id="1631" w:author="Author">
        <w:del w:id="1632" w:author="Author">
          <w:r w:rsidDel="00C87900">
            <w:delText>-</w:delText>
          </w:r>
        </w:del>
      </w:ins>
      <w:del w:id="1633" w:author="Author">
        <w:r w:rsidR="00197FAE" w:rsidRPr="00651681" w:rsidDel="00C87900">
          <w:delText xml:space="preserve"> chromosome gene </w:delText>
        </w:r>
        <w:r w:rsidR="00197FAE" w:rsidRPr="00E65D5E" w:rsidDel="00C87900">
          <w:rPr>
            <w:i/>
            <w:iCs/>
          </w:rPr>
          <w:delText>ABCB7</w:delText>
        </w:r>
        <w:r w:rsidR="00197FAE" w:rsidRPr="00651681" w:rsidDel="00C87900">
          <w:delText xml:space="preserve"> (ATP binding cassette subfamily B member 7, X:75,051,048 - 75,156,732, </w:delText>
        </w:r>
        <w:r w:rsidR="00197FAE" w:rsidDel="00C87900">
          <w:fldChar w:fldCharType="begin"/>
        </w:r>
        <w:r w:rsidR="00197FAE" w:rsidDel="00C87900">
          <w:delInstrText xml:space="preserve"> HYPERLINK "https://useast.ensembl.org/Homo_sapiens/Gene/Summary?g=ENSG00000131269" </w:delInstrText>
        </w:r>
        <w:r w:rsidR="00197FAE" w:rsidDel="00C87900">
          <w:fldChar w:fldCharType="separate"/>
        </w:r>
        <w:r w:rsidR="00197FAE" w:rsidRPr="00651681" w:rsidDel="00C87900">
          <w:rPr>
            <w:rStyle w:val="Hyperlink"/>
          </w:rPr>
          <w:delText>ENSG00000131269</w:delText>
        </w:r>
        <w:r w:rsidR="00197FAE" w:rsidDel="00C87900">
          <w:rPr>
            <w:rStyle w:val="Hyperlink"/>
          </w:rPr>
          <w:fldChar w:fldCharType="end"/>
        </w:r>
        <w:r w:rsidR="00197FAE" w:rsidRPr="00651681" w:rsidDel="00C87900">
          <w:delText xml:space="preserve">), its immediate downstream UPRT (uracil phosphoribosyl transferase homolog, X:75,156,388 - 75,304,885, </w:delText>
        </w:r>
        <w:r w:rsidR="00197FAE" w:rsidDel="00C87900">
          <w:fldChar w:fldCharType="begin"/>
        </w:r>
        <w:r w:rsidR="00197FAE" w:rsidDel="00C87900">
          <w:delInstrText xml:space="preserve"> HYPERLINK "https://useast.ensembl.org/Homo_sapiens/Gene/Summary?db=core;g=ENSG00000094841" </w:delInstrText>
        </w:r>
        <w:r w:rsidR="00197FAE" w:rsidDel="00C87900">
          <w:fldChar w:fldCharType="separate"/>
        </w:r>
        <w:r w:rsidR="00197FAE" w:rsidRPr="00651681" w:rsidDel="00C87900">
          <w:rPr>
            <w:rStyle w:val="Hyperlink"/>
          </w:rPr>
          <w:delText>ENSG00000094841</w:delText>
        </w:r>
        <w:r w:rsidR="00197FAE" w:rsidDel="00C87900">
          <w:rPr>
            <w:rStyle w:val="Hyperlink"/>
          </w:rPr>
          <w:fldChar w:fldCharType="end"/>
        </w:r>
        <w:r w:rsidR="00197FAE" w:rsidRPr="00651681" w:rsidDel="00C87900">
          <w:delText xml:space="preserve">), and </w:delText>
        </w:r>
        <w:r w:rsidR="00197FAE" w:rsidDel="00C87900">
          <w:delText xml:space="preserve">exposure to </w:delText>
        </w:r>
        <w:r w:rsidR="00197FAE" w:rsidRPr="00BB4AC2" w:rsidDel="00C87900">
          <w:delText>dyes and inks</w:delText>
        </w:r>
        <w:r w:rsidR="00197FAE" w:rsidDel="00C87900">
          <w:delText xml:space="preserve"> (PEGS ID: </w:delText>
        </w:r>
        <w:r w:rsidR="00197FAE" w:rsidRPr="00BB4AC2" w:rsidDel="00C87900">
          <w:rPr>
            <w:b/>
            <w:bCs/>
          </w:rPr>
          <w:delText>A_B194</w:delText>
        </w:r>
        <w:r w:rsidR="00197FAE" w:rsidDel="00C87900">
          <w:rPr>
            <w:b/>
            <w:bCs/>
          </w:rPr>
          <w:delText>*</w:delText>
        </w:r>
        <w:r w:rsidR="00197FAE" w:rsidDel="00C87900">
          <w:delText>)</w:delText>
        </w:r>
        <w:r w:rsidR="00197FAE" w:rsidRPr="00651681" w:rsidDel="00C87900">
          <w:delText>. The two genes</w:delText>
        </w:r>
        <w:r w:rsidR="00197FAE" w:rsidDel="00C87900">
          <w:delText>,</w:delText>
        </w:r>
        <w:r w:rsidR="00197FAE" w:rsidRPr="00651681" w:rsidDel="00C87900">
          <w:delText xml:space="preserve"> </w:delText>
        </w:r>
        <w:r w:rsidR="00197FAE" w:rsidDel="00C87900">
          <w:delText xml:space="preserve">enclosed by q13.3, </w:delText>
        </w:r>
        <w:r w:rsidR="00197FAE" w:rsidRPr="00651681" w:rsidDel="00C87900">
          <w:delText>were suggested by nearby SNP rs4409555 (X:75173801 C/G) with the smallest raw GxE p-value</w:delText>
        </w:r>
      </w:del>
      <w:ins w:id="1634" w:author="Author">
        <w:del w:id="1635" w:author="Author">
          <w:r w:rsidR="001F6BC4" w:rsidDel="00C87900">
            <w:delText>s of</w:delText>
          </w:r>
        </w:del>
      </w:ins>
      <w:del w:id="1636" w:author="Author">
        <w:r w:rsidR="00197FAE" w:rsidRPr="00651681" w:rsidDel="00C87900">
          <w:delText xml:space="preserve"> 9.25e-12 and 4.39e-2 after Bonferroni correction. Given the n</w:delText>
        </w:r>
      </w:del>
      <w:ins w:id="1637" w:author="Author">
        <w:del w:id="1638" w:author="Author">
          <w:r w:rsidDel="00C87900">
            <w:delText>N</w:delText>
          </w:r>
        </w:del>
      </w:ins>
      <w:del w:id="1639" w:author="Author">
        <w:r w:rsidR="00197FAE" w:rsidRPr="00651681" w:rsidDel="00C87900">
          <w:delText xml:space="preserve">earby significant variance loci </w:delText>
        </w:r>
      </w:del>
      <w:ins w:id="1640" w:author="Author">
        <w:del w:id="1641" w:author="Author">
          <w:r w:rsidDel="00C87900">
            <w:delText xml:space="preserve">were </w:delText>
          </w:r>
        </w:del>
      </w:ins>
      <w:del w:id="1642" w:author="Author">
        <w:r w:rsidR="00197FAE" w:rsidDel="00C87900">
          <w:delText xml:space="preserve">found in </w:delText>
        </w:r>
        <w:r w:rsidR="00197FAE" w:rsidRPr="00651681" w:rsidDel="00C87900">
          <w:delText xml:space="preserve">UK Biobank </w:delText>
        </w:r>
      </w:del>
      <w:ins w:id="1643" w:author="Author">
        <w:del w:id="1644" w:author="Author">
          <w:r w:rsidR="001F6BC4" w:rsidDel="00C87900">
            <w:delText xml:space="preserve">data </w:delText>
          </w:r>
        </w:del>
      </w:ins>
      <w:del w:id="1645" w:author="Author">
        <w:r w:rsidR="00197FAE" w:rsidDel="00C87900">
          <w:delText xml:space="preserve">by </w:delText>
        </w:r>
        <w:r w:rsidR="00197FAE" w:rsidRPr="00651681" w:rsidDel="00C87900">
          <w:delText xml:space="preserve">GWAS (p-value = 1.24e-3, CDF = 7.52e-3), DLM (p-value = 1.94e-3, CDF = 7.18e-3), and VLA (p-value = 7.74e-5, CDF=1.47e-3), the </w:delText>
        </w:r>
      </w:del>
      <w:ins w:id="1646" w:author="Author">
        <w:del w:id="1647" w:author="Author">
          <w:r w:rsidDel="00C87900">
            <w:delText>with</w:delText>
          </w:r>
          <w:r w:rsidRPr="00651681" w:rsidDel="00C87900">
            <w:delText xml:space="preserve"> </w:delText>
          </w:r>
        </w:del>
      </w:ins>
      <w:del w:id="1648" w:author="Author">
        <w:r w:rsidR="00197FAE" w:rsidRPr="00651681" w:rsidDel="00C87900">
          <w:delText xml:space="preserve">adjusted GxE p-values were </w:delText>
        </w:r>
      </w:del>
      <w:ins w:id="1649" w:author="Author">
        <w:del w:id="1650" w:author="Author">
          <w:r w:rsidDel="00C87900">
            <w:delText>of</w:delText>
          </w:r>
          <w:r w:rsidRPr="00651681" w:rsidDel="00C87900">
            <w:delText xml:space="preserve"> </w:delText>
          </w:r>
        </w:del>
      </w:ins>
      <w:del w:id="1651" w:author="Author">
        <w:r w:rsidR="00197FAE" w:rsidRPr="00651681" w:rsidDel="00C87900">
          <w:delText>3.30e-4 (GWAS), 3.15e-4 (DLM)</w:delText>
        </w:r>
      </w:del>
      <w:ins w:id="1652" w:author="Author">
        <w:del w:id="1653" w:author="Author">
          <w:r w:rsidR="001F6BC4" w:rsidDel="00C87900">
            <w:delText>,</w:delText>
          </w:r>
        </w:del>
      </w:ins>
      <w:del w:id="1654" w:author="Author">
        <w:r w:rsidR="00197FAE" w:rsidRPr="00651681" w:rsidDel="00C87900">
          <w:delText xml:space="preserve"> and 6.45e-5 (VLA), respectively. </w:delText>
        </w:r>
        <w:r w:rsidR="00197FAE" w:rsidDel="00C87900">
          <w:delText xml:space="preserve">By looking at </w:delText>
        </w:r>
        <w:r w:rsidR="00197FAE" w:rsidRPr="00651681" w:rsidDel="00C87900">
          <w:delText>t</w:delText>
        </w:r>
      </w:del>
      <w:ins w:id="1655" w:author="Author">
        <w:del w:id="1656" w:author="Author">
          <w:r w:rsidDel="00C87900">
            <w:delText>T</w:delText>
          </w:r>
        </w:del>
      </w:ins>
      <w:del w:id="1657" w:author="Author">
        <w:r w:rsidR="00197FAE" w:rsidRPr="00651681" w:rsidDel="00C87900">
          <w:delText>he p-values and CDF</w:delText>
        </w:r>
        <w:r w:rsidR="00197FAE" w:rsidDel="00C87900">
          <w:delText xml:space="preserve"> of variance loci</w:delText>
        </w:r>
        <w:r w:rsidR="00197FAE" w:rsidRPr="00651681" w:rsidDel="00C87900">
          <w:delText xml:space="preserve">, </w:delText>
        </w:r>
      </w:del>
      <w:ins w:id="1658" w:author="Author">
        <w:del w:id="1659" w:author="Author">
          <w:r w:rsidDel="00C87900">
            <w:delText xml:space="preserve">indicate </w:delText>
          </w:r>
        </w:del>
      </w:ins>
      <w:del w:id="1660" w:author="Author">
        <w:r w:rsidR="00197FAE" w:rsidRPr="00651681" w:rsidDel="00C87900">
          <w:delText>VLA</w:delText>
        </w:r>
      </w:del>
      <w:ins w:id="1661" w:author="Author">
        <w:del w:id="1662" w:author="Author">
          <w:r w:rsidDel="00C87900">
            <w:delText xml:space="preserve"> had better performance for identifying</w:delText>
          </w:r>
        </w:del>
      </w:ins>
      <w:del w:id="1663" w:author="Author">
        <w:r w:rsidR="00197FAE" w:rsidRPr="00651681" w:rsidDel="00C87900">
          <w:delText xml:space="preserve"> </w:delText>
        </w:r>
        <w:r w:rsidR="00197FAE" w:rsidDel="00C87900">
          <w:delText>anticipated</w:delText>
        </w:r>
        <w:r w:rsidR="00197FAE" w:rsidRPr="00651681" w:rsidDel="00C87900">
          <w:delText xml:space="preserve"> GxE </w:delText>
        </w:r>
        <w:r w:rsidR="00197FAE" w:rsidDel="00C87900">
          <w:delText xml:space="preserve">near ABCB7-UPRT </w:delText>
        </w:r>
        <w:r w:rsidR="00197FAE" w:rsidRPr="00651681" w:rsidDel="00C87900">
          <w:delText xml:space="preserve">more </w:delText>
        </w:r>
        <w:r w:rsidR="00197FAE" w:rsidDel="00C87900">
          <w:delText xml:space="preserve">so </w:delText>
        </w:r>
        <w:r w:rsidR="00197FAE" w:rsidRPr="00651681" w:rsidDel="00C87900">
          <w:delText>than GWAS and DLM did</w:delText>
        </w:r>
        <w:r w:rsidR="00197FAE" w:rsidDel="00C87900">
          <w:delText xml:space="preserve">. As a reminder, </w:delText>
        </w:r>
      </w:del>
      <w:ins w:id="1664" w:author="Author">
        <w:del w:id="1665" w:author="Author">
          <w:r w:rsidR="001F6BC4" w:rsidDel="00C87900">
            <w:delText xml:space="preserve">Values for </w:delText>
          </w:r>
        </w:del>
      </w:ins>
      <w:del w:id="1666" w:author="Author">
        <w:r w:rsidR="00197FAE" w:rsidRPr="00651681" w:rsidDel="00C87900">
          <w:delText xml:space="preserve">LVT and DRM </w:delText>
        </w:r>
        <w:r w:rsidR="00197FAE" w:rsidDel="00C87900">
          <w:delText xml:space="preserve">were </w:delText>
        </w:r>
      </w:del>
      <w:ins w:id="1667" w:author="Author">
        <w:del w:id="1668" w:author="Author">
          <w:r w:rsidR="001F6BC4" w:rsidDel="00C87900">
            <w:delText>are not included</w:delText>
          </w:r>
        </w:del>
      </w:ins>
      <w:del w:id="1669" w:author="Author">
        <w:r w:rsidR="00197FAE" w:rsidDel="00C87900">
          <w:delText xml:space="preserve">absent because the two tests are invalid on </w:delText>
        </w:r>
        <w:r w:rsidR="00197FAE" w:rsidRPr="00651681" w:rsidDel="00C87900">
          <w:delText>chromosome X.</w:delText>
        </w:r>
      </w:del>
    </w:p>
    <w:p w14:paraId="195FF366" w14:textId="102D33D9" w:rsidR="00197FAE" w:rsidDel="00E65D5E" w:rsidRDefault="00197FAE" w:rsidP="00197FAE">
      <w:pPr>
        <w:rPr>
          <w:del w:id="1670" w:author="Author"/>
        </w:rPr>
      </w:pPr>
      <w:del w:id="1671" w:author="Author">
        <w:r w:rsidDel="00E65D5E">
          <w:rPr>
            <w:rFonts w:ascii="Calibri" w:eastAsia="Times New Roman" w:hAnsi="Calibri" w:cs="Calibri"/>
            <w:color w:val="000000"/>
          </w:rPr>
          <w:delText xml:space="preserve">Figure 5 presents </w:delText>
        </w:r>
      </w:del>
      <w:ins w:id="1672" w:author="Author">
        <w:del w:id="1673" w:author="Author">
          <w:r w:rsidR="001F6BC4" w:rsidDel="00E65D5E">
            <w:rPr>
              <w:rFonts w:ascii="Calibri" w:eastAsia="Times New Roman" w:hAnsi="Calibri" w:cs="Calibri"/>
              <w:color w:val="000000"/>
            </w:rPr>
            <w:delText xml:space="preserve">is </w:delText>
          </w:r>
        </w:del>
      </w:ins>
      <w:del w:id="1674" w:author="Author">
        <w:r w:rsidDel="00E65D5E">
          <w:rPr>
            <w:rFonts w:ascii="Calibri" w:eastAsia="Times New Roman" w:hAnsi="Calibri" w:cs="Calibri"/>
            <w:color w:val="000000"/>
          </w:rPr>
          <w:delText xml:space="preserve">localized Manhattan plot near </w:delText>
        </w:r>
        <w:r w:rsidRPr="007C14A6" w:rsidDel="00E65D5E">
          <w:rPr>
            <w:rFonts w:ascii="Calibri" w:eastAsia="Times New Roman" w:hAnsi="Calibri" w:cs="Calibri"/>
            <w:b/>
            <w:bCs/>
            <w:i/>
            <w:iCs/>
            <w:color w:val="000000"/>
          </w:rPr>
          <w:delText>ABCB7</w:delText>
        </w:r>
        <w:r w:rsidDel="00E65D5E">
          <w:rPr>
            <w:rFonts w:ascii="Calibri" w:eastAsia="Times New Roman" w:hAnsi="Calibri" w:cs="Calibri"/>
            <w:color w:val="000000"/>
          </w:rPr>
          <w:delText xml:space="preserve"> and </w:delText>
        </w:r>
        <w:r w:rsidRPr="007C14A6" w:rsidDel="00E65D5E">
          <w:rPr>
            <w:rFonts w:ascii="Calibri" w:eastAsia="Times New Roman" w:hAnsi="Calibri" w:cs="Calibri"/>
            <w:b/>
            <w:bCs/>
            <w:i/>
            <w:iCs/>
            <w:color w:val="000000"/>
          </w:rPr>
          <w:delText>UPRT</w:delText>
        </w:r>
        <w:r w:rsidDel="00E65D5E">
          <w:rPr>
            <w:rFonts w:ascii="Calibri" w:eastAsia="Times New Roman" w:hAnsi="Calibri" w:cs="Calibri"/>
            <w:color w:val="000000"/>
          </w:rPr>
          <w:delText xml:space="preserve">. </w:delText>
        </w:r>
        <w:r w:rsidDel="00E65D5E">
          <w:delText xml:space="preserve">The region in display came close the highest peak in LD (linkage disequilibrium) in chromosome X (Figure 5 top) based on </w:delText>
        </w:r>
        <w:r w:rsidRPr="00083397" w:rsidDel="00E65D5E">
          <w:delText>3104 genotyped females (68.4%) in PEGS</w:delText>
        </w:r>
        <w:r w:rsidDel="00E65D5E">
          <w:delText xml:space="preserve">, with a median LD score of </w:delText>
        </w:r>
        <w:r w:rsidRPr="00F160D1" w:rsidDel="00E65D5E">
          <w:delText>422.29</w:delText>
        </w:r>
      </w:del>
      <w:ins w:id="1675" w:author="Author">
        <w:del w:id="1676" w:author="Author">
          <w:r w:rsidR="001F6BC4" w:rsidDel="00E65D5E">
            <w:delText>,</w:delText>
          </w:r>
        </w:del>
      </w:ins>
      <w:del w:id="1677" w:author="Author">
        <w:r w:rsidDel="00E65D5E">
          <w:delText xml:space="preserve"> which was above the overall median of </w:delText>
        </w:r>
        <w:r w:rsidRPr="00BB0F2D" w:rsidDel="00E65D5E">
          <w:delText>110.1815</w:delText>
        </w:r>
        <w:r w:rsidDel="00E65D5E">
          <w:delText xml:space="preserve"> for the entire chromosome </w:delText>
        </w:r>
        <w:r w:rsidDel="00E65D5E">
          <w:rPr>
            <w:rFonts w:hint="eastAsia"/>
          </w:rPr>
          <w:delText>X</w:delText>
        </w:r>
        <w:r w:rsidDel="00E65D5E">
          <w:delText xml:space="preserve">. </w:delText>
        </w:r>
        <w:r w:rsidDel="00E65D5E">
          <w:rPr>
            <w:rFonts w:ascii="Calibri" w:eastAsia="Times New Roman" w:hAnsi="Calibri" w:cs="Calibri"/>
            <w:color w:val="000000"/>
          </w:rPr>
          <w:delText>The significant interaction between SNPs with printer toners</w:delText>
        </w:r>
      </w:del>
      <w:ins w:id="1678" w:author="Author">
        <w:del w:id="1679" w:author="Author">
          <w:r w:rsidR="001F6BC4" w:rsidDel="00E65D5E">
            <w:rPr>
              <w:rFonts w:ascii="Calibri" w:eastAsia="Times New Roman" w:hAnsi="Calibri" w:cs="Calibri"/>
              <w:color w:val="000000"/>
            </w:rPr>
            <w:delText xml:space="preserve"> provides</w:delText>
          </w:r>
        </w:del>
      </w:ins>
      <w:del w:id="1680" w:author="Author">
        <w:r w:rsidDel="00E65D5E">
          <w:rPr>
            <w:rFonts w:ascii="Calibri" w:eastAsia="Times New Roman" w:hAnsi="Calibri" w:cs="Calibri"/>
            <w:color w:val="000000"/>
          </w:rPr>
          <w:delText xml:space="preserve">, </w:delText>
        </w:r>
        <w:r w:rsidDel="00E65D5E">
          <w:delText xml:space="preserve">led us to corroborative evidence of the differential expression of </w:delText>
        </w:r>
        <w:r w:rsidRPr="00272ED1" w:rsidDel="00E65D5E">
          <w:rPr>
            <w:i/>
            <w:iCs/>
          </w:rPr>
          <w:delText>ABCB7</w:delText>
        </w:r>
        <w:r w:rsidDel="00E65D5E">
          <w:delText xml:space="preserve"> among workers occupationally exposed to </w:delText>
        </w:r>
      </w:del>
      <w:ins w:id="1681" w:author="Author">
        <w:del w:id="1682" w:author="Author">
          <w:r w:rsidR="001F6BC4" w:rsidDel="00E65D5E">
            <w:delText>i</w:delText>
          </w:r>
        </w:del>
      </w:ins>
      <w:del w:id="1683" w:author="Author">
        <w:r w:rsidDel="00E65D5E">
          <w:delText xml:space="preserve">Inkjet printers, archived as GEO dataset </w:delText>
        </w:r>
        <w:r w:rsidRPr="00D24780" w:rsidDel="00E65D5E">
          <w:rPr>
            <w:b/>
            <w:bCs/>
          </w:rPr>
          <w:delText>GSE142351</w:delText>
        </w:r>
        <w:r w:rsidDel="00E65D5E">
          <w:rPr>
            <w:b/>
            <w:bCs/>
          </w:rPr>
          <w:delText xml:space="preserve"> </w:delText>
        </w:r>
        <w:r w:rsidRPr="00D47685" w:rsidDel="00E65D5E">
          <w:fldChar w:fldCharType="begin"/>
        </w:r>
        <w:r w:rsidRPr="00D47685" w:rsidDel="00E65D5E">
          <w:del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delInstrText>
        </w:r>
        <w:r w:rsidRPr="00D47685" w:rsidDel="00E65D5E">
          <w:fldChar w:fldCharType="separate"/>
        </w:r>
        <w:r w:rsidRPr="00D47685" w:rsidDel="00E65D5E">
          <w:rPr>
            <w:noProof/>
          </w:rPr>
          <w:delText>(Guo et al. 2020)</w:delText>
        </w:r>
        <w:r w:rsidRPr="00D47685" w:rsidDel="00E65D5E">
          <w:fldChar w:fldCharType="end"/>
        </w:r>
        <w:r w:rsidRPr="00D47685" w:rsidDel="00E65D5E">
          <w:delText>.</w:delText>
        </w:r>
        <w:r w:rsidDel="00E65D5E">
          <w:delText xml:space="preserve"> </w:delText>
        </w:r>
      </w:del>
      <w:ins w:id="1684" w:author="Author">
        <w:del w:id="1685" w:author="Author">
          <w:r w:rsidR="001F6BC4" w:rsidDel="00E65D5E">
            <w:delText xml:space="preserve">The Mothods section provides </w:delText>
          </w:r>
        </w:del>
      </w:ins>
      <w:del w:id="1686" w:author="Author">
        <w:r w:rsidDel="00E65D5E">
          <w:delText>We offer more</w:delText>
        </w:r>
      </w:del>
      <w:ins w:id="1687" w:author="Author">
        <w:del w:id="1688" w:author="Author">
          <w:r w:rsidR="001F6BC4" w:rsidDel="00E65D5E">
            <w:delText>aditional</w:delText>
          </w:r>
        </w:del>
      </w:ins>
      <w:del w:id="1689" w:author="Author">
        <w:r w:rsidDel="00E65D5E">
          <w:delText xml:space="preserve"> detail</w:delText>
        </w:r>
      </w:del>
      <w:ins w:id="1690" w:author="Author">
        <w:del w:id="1691" w:author="Author">
          <w:r w:rsidR="001F6BC4" w:rsidDel="00E65D5E">
            <w:delText>s</w:delText>
          </w:r>
        </w:del>
      </w:ins>
      <w:del w:id="1692" w:author="Author">
        <w:r w:rsidDel="00E65D5E">
          <w:delText xml:space="preserve"> of the differential expression studies in “Methods”.</w:delText>
        </w:r>
      </w:del>
    </w:p>
    <w:p w14:paraId="405F392D" w14:textId="1AFD616C" w:rsidR="004076C4" w:rsidDel="00E65D5E" w:rsidRDefault="004076C4" w:rsidP="008E69E8">
      <w:pPr>
        <w:rPr>
          <w:del w:id="1693" w:author="Author"/>
        </w:rPr>
      </w:pPr>
    </w:p>
    <w:p w14:paraId="3AFB6F95" w14:textId="524BD7D2" w:rsidR="00260FD0" w:rsidDel="00E65D5E" w:rsidRDefault="00260FD0" w:rsidP="00C750C1">
      <w:pPr>
        <w:pStyle w:val="Heading2"/>
        <w:rPr>
          <w:del w:id="1694" w:author="Author"/>
        </w:rPr>
      </w:pPr>
      <w:del w:id="1695" w:author="Author">
        <w:r w:rsidDel="00E65D5E">
          <w:delText>ABCB7</w:delText>
        </w:r>
      </w:del>
    </w:p>
    <w:p w14:paraId="169EB1CE" w14:textId="11A24188" w:rsidR="00260FD0" w:rsidDel="00E65D5E" w:rsidRDefault="00260FD0" w:rsidP="00C750C1">
      <w:pPr>
        <w:rPr>
          <w:del w:id="1696" w:author="Author"/>
        </w:rPr>
      </w:pPr>
      <w:del w:id="1697" w:author="Author">
        <w:r w:rsidDel="00E65D5E">
          <w:delText>Among significant 2</w:delText>
        </w:r>
      </w:del>
      <w:ins w:id="1698" w:author="Author">
        <w:del w:id="1699" w:author="Author">
          <w:r w:rsidR="009B660B" w:rsidDel="00E65D5E">
            <w:delText>two</w:delText>
          </w:r>
        </w:del>
      </w:ins>
      <w:del w:id="1700" w:author="Author">
        <w:r w:rsidDel="00E65D5E">
          <w:delText>-way GxE-WAS results (p-value &lt; 5e-8) for type 2 diabetes</w:delText>
        </w:r>
      </w:del>
      <w:ins w:id="1701" w:author="Author">
        <w:del w:id="1702" w:author="Author">
          <w:r w:rsidR="009B660B" w:rsidDel="00E65D5E">
            <w:delText>T2D</w:delText>
          </w:r>
        </w:del>
      </w:ins>
      <w:del w:id="1703" w:author="Author">
        <w:r w:rsidDel="00E65D5E">
          <w:delText xml:space="preserve"> involving the top 10</w:delText>
        </w:r>
      </w:del>
      <w:ins w:id="1704" w:author="Author">
        <w:del w:id="1705" w:author="Author">
          <w:r w:rsidR="009B660B" w:rsidDel="00E65D5E">
            <w:delText>,000</w:delText>
          </w:r>
        </w:del>
      </w:ins>
      <w:del w:id="1706" w:author="Author">
        <w:r w:rsidDel="00E65D5E">
          <w:delText>K VLA</w:delText>
        </w:r>
      </w:del>
      <w:ins w:id="1707" w:author="Author">
        <w:del w:id="1708" w:author="Author">
          <w:r w:rsidR="009B660B" w:rsidDel="00E65D5E">
            <w:delText>-</w:delText>
          </w:r>
        </w:del>
      </w:ins>
      <w:del w:id="1709" w:author="Author">
        <w:r w:rsidDel="00E65D5E">
          <w:delText xml:space="preserve"> selected SNPs, 10 genes on or near these SNPs were found, which were:</w:delText>
        </w:r>
      </w:del>
      <w:ins w:id="1710" w:author="Author">
        <w:del w:id="1711" w:author="Author">
          <w:r w:rsidR="009B660B" w:rsidDel="00E65D5E">
            <w:delText>namely</w:delText>
          </w:r>
        </w:del>
      </w:ins>
      <w:del w:id="1712" w:author="Author">
        <w:r w:rsidDel="00E65D5E">
          <w:delText xml:space="preserve"> </w:delText>
        </w:r>
        <w:r w:rsidRPr="00336F71" w:rsidDel="00E65D5E">
          <w:rPr>
            <w:i/>
            <w:iCs/>
          </w:rPr>
          <w:delText>LINC02552</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RNU6-61P</w:delText>
        </w:r>
        <w:r w:rsidDel="00E65D5E">
          <w:delText xml:space="preserve">, </w:delText>
        </w:r>
        <w:r w:rsidRPr="00336F71" w:rsidDel="00E65D5E">
          <w:rPr>
            <w:i/>
            <w:iCs/>
          </w:rPr>
          <w:delText>HNRNPA1P31</w:delText>
        </w:r>
        <w:r w:rsidDel="00E65D5E">
          <w:delText xml:space="preserve">, </w:delText>
        </w:r>
        <w:r w:rsidRPr="00336F71" w:rsidDel="00E65D5E">
          <w:rPr>
            <w:i/>
            <w:iCs/>
          </w:rPr>
          <w:delText>LINC01508</w:delText>
        </w:r>
        <w:r w:rsidDel="00E65D5E">
          <w:delText xml:space="preserve">, </w:delText>
        </w:r>
        <w:r w:rsidRPr="00336F71" w:rsidDel="00E65D5E">
          <w:rPr>
            <w:i/>
            <w:iCs/>
          </w:rPr>
          <w:delText>ABCB7</w:delText>
        </w:r>
        <w:r w:rsidDel="00E65D5E">
          <w:delText xml:space="preserve">, and </w:delText>
        </w:r>
        <w:r w:rsidRPr="00336F71" w:rsidDel="00E65D5E">
          <w:rPr>
            <w:i/>
            <w:iCs/>
          </w:rPr>
          <w:delText>BUD31P2</w:delText>
        </w:r>
        <w:r w:rsidDel="00E65D5E">
          <w:delText xml:space="preserve"> </w:delText>
        </w:r>
        <w:r w:rsidRPr="00676DB6" w:rsidDel="00E65D5E">
          <w:rPr>
            <w:highlight w:val="cyan"/>
          </w:rPr>
          <w:delText>(TODO: tabulate these genes and the nearest top GxE)</w:delText>
        </w:r>
        <w:r w:rsidDel="00E65D5E">
          <w:delText>.</w:delText>
        </w:r>
      </w:del>
    </w:p>
    <w:p w14:paraId="120B8BB2" w14:textId="5354CC58" w:rsidR="00EE72A2" w:rsidDel="00C87900" w:rsidRDefault="00702EC9">
      <w:pPr>
        <w:rPr>
          <w:del w:id="1713" w:author="Author"/>
        </w:rPr>
      </w:pPr>
      <w:del w:id="1714" w:author="Author">
        <w:r w:rsidDel="00E65D5E">
          <w:delText>In particular, the interaction</w:delText>
        </w:r>
        <w:r w:rsidR="00690FF8" w:rsidDel="00E65D5E">
          <w:delText xml:space="preserve"> involving SNPs in/near ABCB7</w:delText>
        </w:r>
        <w:r w:rsidR="00E95E84" w:rsidDel="00E65D5E">
          <w:delText xml:space="preserve"> in Chromosome </w:delText>
        </w:r>
      </w:del>
      <w:ins w:id="1715" w:author="Author">
        <w:del w:id="1716" w:author="Author">
          <w:r w:rsidR="009B660B" w:rsidDel="00E65D5E">
            <w:delText xml:space="preserve">chromosome </w:delText>
          </w:r>
        </w:del>
      </w:ins>
      <w:del w:id="1717" w:author="Author">
        <w:r w:rsidR="00E95E84" w:rsidDel="00E65D5E">
          <w:delText>X</w:delText>
        </w:r>
        <w:r w:rsidR="00690FF8" w:rsidDel="00E65D5E">
          <w:delText>,</w:delText>
        </w:r>
        <w:r w:rsidR="007F5F18" w:rsidDel="00E65D5E">
          <w:delText xml:space="preserve"> and</w:delText>
        </w:r>
        <w:r w:rsidDel="00E65D5E">
          <w:delText xml:space="preserve"> </w:delText>
        </w:r>
        <w:r w:rsidR="00033617" w:rsidDel="00E65D5E">
          <w:delText xml:space="preserve">PEGS </w:delText>
        </w:r>
        <w:r w:rsidR="00E12D7A" w:rsidDel="00E65D5E">
          <w:delText xml:space="preserve">items </w:delText>
        </w:r>
        <w:r w:rsidR="00033617" w:rsidDel="00E65D5E">
          <w:delText xml:space="preserve">regarding </w:delText>
        </w:r>
        <w:r w:rsidR="008617BD" w:rsidDel="00E65D5E">
          <w:delText>“dyes</w:delText>
        </w:r>
        <w:r w:rsidDel="00E65D5E">
          <w:delText xml:space="preserve"> inks and tonners”</w:delText>
        </w:r>
        <w:r w:rsidR="00EE72A2" w:rsidDel="00E65D5E">
          <w:delText xml:space="preserve"> stands out. </w:delText>
        </w:r>
      </w:del>
      <w:ins w:id="1718" w:author="Author">
        <w:del w:id="1719" w:author="Author">
          <w:r w:rsidR="00E65D5E" w:rsidDel="00C87900">
            <w:rPr>
              <w:rFonts w:ascii="Calibri" w:eastAsia="Times New Roman" w:hAnsi="Calibri" w:cs="Calibri"/>
              <w:color w:val="000000"/>
            </w:rPr>
            <w:delText xml:space="preserve">Figure 5 is </w:delText>
          </w:r>
          <w:r w:rsidR="00D540DC" w:rsidDel="00C87900">
            <w:rPr>
              <w:rFonts w:ascii="Calibri" w:eastAsia="Times New Roman" w:hAnsi="Calibri" w:cs="Calibri"/>
              <w:color w:val="000000"/>
            </w:rPr>
            <w:delText xml:space="preserve">a </w:delText>
          </w:r>
          <w:r w:rsidR="00E65D5E" w:rsidDel="00C87900">
            <w:rPr>
              <w:rFonts w:ascii="Calibri" w:eastAsia="Times New Roman" w:hAnsi="Calibri" w:cs="Calibri"/>
              <w:color w:val="000000"/>
            </w:rPr>
            <w:delText xml:space="preserve">localized Manhattan plot near </w:delText>
          </w:r>
          <w:r w:rsidR="00E65D5E" w:rsidRPr="007C14A6" w:rsidDel="00C87900">
            <w:rPr>
              <w:rFonts w:ascii="Calibri" w:eastAsia="Times New Roman" w:hAnsi="Calibri" w:cs="Calibri"/>
              <w:b/>
              <w:bCs/>
              <w:i/>
              <w:iCs/>
              <w:color w:val="000000"/>
            </w:rPr>
            <w:delText>ABCB7</w:delText>
          </w:r>
          <w:r w:rsidR="00E65D5E" w:rsidDel="00C87900">
            <w:rPr>
              <w:rFonts w:ascii="Calibri" w:eastAsia="Times New Roman" w:hAnsi="Calibri" w:cs="Calibri"/>
              <w:color w:val="000000"/>
            </w:rPr>
            <w:delText xml:space="preserve"> and </w:delText>
          </w:r>
          <w:r w:rsidR="00E65D5E" w:rsidRPr="007C14A6" w:rsidDel="00C87900">
            <w:rPr>
              <w:rFonts w:ascii="Calibri" w:eastAsia="Times New Roman" w:hAnsi="Calibri" w:cs="Calibri"/>
              <w:b/>
              <w:bCs/>
              <w:i/>
              <w:iCs/>
              <w:color w:val="000000"/>
            </w:rPr>
            <w:delText>UPRT</w:delText>
          </w:r>
          <w:r w:rsidR="00E65D5E" w:rsidDel="00C87900">
            <w:rPr>
              <w:rFonts w:ascii="Calibri" w:eastAsia="Times New Roman" w:hAnsi="Calibri" w:cs="Calibri"/>
              <w:color w:val="000000"/>
            </w:rPr>
            <w:delText xml:space="preserve">. </w:delText>
          </w:r>
          <w:r w:rsidR="00E65D5E" w:rsidDel="00C87900">
            <w:delText>The region display</w:delText>
          </w:r>
          <w:r w:rsidR="00D540DC" w:rsidDel="00C87900">
            <w:delText>ed</w:delText>
          </w:r>
          <w:r w:rsidR="00E65D5E" w:rsidDel="00C87900">
            <w:delText xml:space="preserve"> came close</w:delText>
          </w:r>
          <w:r w:rsidR="00D540DC" w:rsidDel="00C87900">
            <w:delText xml:space="preserve"> to</w:delText>
          </w:r>
          <w:r w:rsidR="00E65D5E" w:rsidDel="00C87900">
            <w:delText xml:space="preserve"> the highest peak in LD (linkage disequilibrium) in chromosome X (Figure 5 top) based on </w:delText>
          </w:r>
          <w:r w:rsidR="00E65D5E" w:rsidRPr="00083397" w:rsidDel="00C87900">
            <w:delText>3</w:delText>
          </w:r>
          <w:r w:rsidR="00D540DC" w:rsidDel="00C87900">
            <w:delText>,</w:delText>
          </w:r>
          <w:r w:rsidR="00E65D5E" w:rsidRPr="00083397" w:rsidDel="00C87900">
            <w:delText>104 genotyped females (68.4%) in PEGS</w:delText>
          </w:r>
          <w:r w:rsidR="00E65D5E" w:rsidDel="00C87900">
            <w:delText xml:space="preserve">, with a median LD score of </w:delText>
          </w:r>
          <w:r w:rsidR="00E65D5E" w:rsidRPr="00F160D1" w:rsidDel="00C87900">
            <w:delText>422.29</w:delText>
          </w:r>
          <w:r w:rsidR="00E65D5E" w:rsidDel="00C87900">
            <w:delText xml:space="preserve">, which was above the overall median of </w:delText>
          </w:r>
          <w:r w:rsidR="00E65D5E" w:rsidRPr="00BB0F2D" w:rsidDel="00C87900">
            <w:delText>110.1815</w:delText>
          </w:r>
          <w:r w:rsidR="00E65D5E" w:rsidDel="00C87900">
            <w:delText xml:space="preserve"> for the entire chromosome </w:delText>
          </w:r>
          <w:r w:rsidR="00E65D5E" w:rsidDel="00C87900">
            <w:rPr>
              <w:rFonts w:hint="eastAsia"/>
            </w:rPr>
            <w:delText>X</w:delText>
          </w:r>
          <w:r w:rsidR="00E65D5E" w:rsidDel="00C87900">
            <w:delText xml:space="preserve">. </w:delText>
          </w:r>
        </w:del>
        <w:r w:rsidR="00E65D5E">
          <w:rPr>
            <w:rFonts w:ascii="Calibri" w:eastAsia="Times New Roman" w:hAnsi="Calibri" w:cs="Calibri"/>
            <w:color w:val="000000"/>
          </w:rPr>
          <w:t>The significant interaction between SNPs with printer toners provides</w:t>
        </w:r>
        <w:r w:rsidR="00E65D5E">
          <w:t xml:space="preserve"> corroborative evidence of the differential expression of </w:t>
        </w:r>
        <w:r w:rsidR="00E65D5E" w:rsidRPr="00272ED1">
          <w:rPr>
            <w:i/>
            <w:iCs/>
          </w:rPr>
          <w:t>ABCB7</w:t>
        </w:r>
        <w:r w:rsidR="00E65D5E">
          <w:t xml:space="preserve"> among workers occupationally exposed to inkjet printers, archived as GEO dataset </w:t>
        </w:r>
        <w:r w:rsidR="00E65D5E" w:rsidRPr="00D24780">
          <w:rPr>
            <w:b/>
            <w:bCs/>
          </w:rPr>
          <w:t>GSE142351</w:t>
        </w:r>
        <w:r w:rsidR="00E65D5E">
          <w:rPr>
            <w:b/>
            <w:bCs/>
          </w:rPr>
          <w:t xml:space="preserve"> </w:t>
        </w:r>
        <w:r w:rsidR="00E65D5E" w:rsidRPr="00D47685">
          <w:fldChar w:fldCharType="begin"/>
        </w:r>
        <w:r w:rsidR="00E65D5E"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00E65D5E" w:rsidRPr="00D47685">
          <w:fldChar w:fldCharType="separate"/>
        </w:r>
        <w:r w:rsidR="00E65D5E" w:rsidRPr="00D47685">
          <w:rPr>
            <w:noProof/>
          </w:rPr>
          <w:t>(Guo et al. 2020)</w:t>
        </w:r>
        <w:r w:rsidR="00E65D5E" w:rsidRPr="00D47685">
          <w:fldChar w:fldCharType="end"/>
        </w:r>
        <w:r w:rsidR="00E65D5E" w:rsidRPr="00D47685">
          <w:t>.</w:t>
        </w:r>
        <w:r w:rsidR="00E65D5E">
          <w:t xml:space="preserve"> </w:t>
        </w:r>
        <w:del w:id="1720" w:author="Author">
          <w:r w:rsidR="00E65D5E" w:rsidDel="00C87900">
            <w:delText>The Methods section provides additional details of the differential expression studies.</w:delText>
          </w:r>
          <w:r w:rsidR="00D540DC" w:rsidDel="00C87900">
            <w:delText xml:space="preserve"> </w:delText>
          </w:r>
        </w:del>
      </w:ins>
      <w:del w:id="1721" w:author="Author">
        <w:r w:rsidR="00EE72A2" w:rsidDel="00C87900">
          <w:delText xml:space="preserve">We show the localized Manhattan plot of </w:delText>
        </w:r>
        <w:r w:rsidR="00690FF8" w:rsidDel="00C87900">
          <w:delText>ABCB</w:delText>
        </w:r>
        <w:r w:rsidR="009711D2" w:rsidDel="00C87900">
          <w:delText>7 in figure {?}.</w:delText>
        </w:r>
      </w:del>
    </w:p>
    <w:p w14:paraId="5420CBB0" w14:textId="7138F0B9" w:rsidR="00702EC9" w:rsidDel="00C87900" w:rsidRDefault="009B660B">
      <w:pPr>
        <w:rPr>
          <w:del w:id="1722" w:author="Author"/>
        </w:rPr>
      </w:pPr>
      <w:ins w:id="1723" w:author="Author">
        <w:del w:id="1724" w:author="Author">
          <w:r w:rsidDel="00C87900">
            <w:delText xml:space="preserve">This </w:delText>
          </w:r>
        </w:del>
      </w:ins>
      <w:del w:id="1725" w:author="Author">
        <w:r w:rsidR="00702EC9" w:rsidDel="00C87900">
          <w:delText>led us to corroborat</w:delText>
        </w:r>
      </w:del>
      <w:ins w:id="1726" w:author="Author">
        <w:del w:id="1727" w:author="Author">
          <w:r w:rsidDel="00C87900">
            <w:delText>es</w:delText>
          </w:r>
        </w:del>
      </w:ins>
      <w:del w:id="1728" w:author="Author">
        <w:r w:rsidR="00702EC9" w:rsidDel="00C87900">
          <w:delText xml:space="preserve">ive evidence of ABCB7’s differential expression among workers with occupational exposure to </w:delText>
        </w:r>
      </w:del>
      <w:ins w:id="1729" w:author="Author">
        <w:del w:id="1730" w:author="Author">
          <w:r w:rsidDel="00C87900">
            <w:delText>i</w:delText>
          </w:r>
        </w:del>
      </w:ins>
      <w:del w:id="1731" w:author="Author">
        <w:r w:rsidR="00702EC9" w:rsidDel="00C87900">
          <w:delText xml:space="preserve">Inkjet printers, archived as GEO number </w:delText>
        </w:r>
        <w:r w:rsidR="00702EC9" w:rsidRPr="00D24780" w:rsidDel="00C87900">
          <w:rPr>
            <w:b/>
            <w:bCs/>
          </w:rPr>
          <w:delText>GSE142351</w:delText>
        </w:r>
        <w:r w:rsidR="00702EC9" w:rsidDel="00C87900">
          <w:delText xml:space="preserve">. We describe the selection of candidate genes and differential expression studies in </w:delText>
        </w:r>
      </w:del>
      <w:ins w:id="1732" w:author="Author">
        <w:del w:id="1733" w:author="Author">
          <w:r w:rsidDel="00C87900">
            <w:delText xml:space="preserve">the </w:delText>
          </w:r>
        </w:del>
      </w:ins>
      <w:del w:id="1734" w:author="Author">
        <w:r w:rsidR="00702EC9" w:rsidDel="00C87900">
          <w:delText>“Results” and “Methods”</w:delText>
        </w:r>
      </w:del>
      <w:ins w:id="1735" w:author="Author">
        <w:del w:id="1736" w:author="Author">
          <w:r w:rsidDel="00C87900">
            <w:delText xml:space="preserve"> sections</w:delText>
          </w:r>
        </w:del>
      </w:ins>
      <w:del w:id="1737" w:author="Author">
        <w:r w:rsidR="00702EC9" w:rsidDel="00C87900">
          <w:delText>.</w:delText>
        </w:r>
      </w:del>
    </w:p>
    <w:p w14:paraId="2703B8F0" w14:textId="54837F5C" w:rsidR="00197FAE" w:rsidDel="001F6BC4" w:rsidRDefault="00197FAE" w:rsidP="001F6BC4">
      <w:pPr>
        <w:rPr>
          <w:del w:id="1738" w:author="Author"/>
        </w:rPr>
      </w:pPr>
    </w:p>
    <w:p w14:paraId="4D75F614" w14:textId="53B9CB94" w:rsidR="00197FAE" w:rsidDel="001F6BC4" w:rsidRDefault="00197FAE" w:rsidP="00C750C1">
      <w:pPr>
        <w:rPr>
          <w:ins w:id="1739" w:author="Author"/>
          <w:del w:id="1740" w:author="Author"/>
        </w:rPr>
      </w:pPr>
    </w:p>
    <w:p w14:paraId="47F449A9" w14:textId="1D045EC6" w:rsidR="00197FAE" w:rsidRPr="00ED18E4" w:rsidDel="001F6BC4" w:rsidRDefault="00197FAE" w:rsidP="00197FAE">
      <w:pPr>
        <w:pStyle w:val="NoSpacing"/>
        <w:jc w:val="center"/>
        <w:rPr>
          <w:ins w:id="1741" w:author="Author"/>
          <w:del w:id="1742" w:author="Author"/>
          <w:b/>
          <w:bCs/>
          <w:sz w:val="18"/>
          <w:szCs w:val="18"/>
        </w:rPr>
      </w:pPr>
      <w:ins w:id="1743" w:author="Author">
        <w:del w:id="1744" w:author="Author">
          <w:r w:rsidRPr="00ED18E4" w:rsidDel="001F6BC4">
            <w:rPr>
              <w:b/>
              <w:bCs/>
              <w:sz w:val="18"/>
              <w:szCs w:val="18"/>
            </w:rPr>
            <w:delText>Figure 5: GxE interaction between SNPs in ABCB7-UPRT and print materials associated with T2D in PEGS</w:delText>
          </w:r>
        </w:del>
      </w:ins>
    </w:p>
    <w:p w14:paraId="01BAAE7E" w14:textId="0B220F68" w:rsidR="00197FAE" w:rsidRPr="00ED18E4" w:rsidDel="001F6BC4" w:rsidRDefault="00197FAE" w:rsidP="00197FAE">
      <w:pPr>
        <w:rPr>
          <w:ins w:id="1745" w:author="Author"/>
          <w:del w:id="1746" w:author="Author"/>
          <w:rFonts w:ascii="Calibri" w:eastAsia="DengXian" w:hAnsi="Calibri"/>
          <w:color w:val="000000"/>
          <w:sz w:val="18"/>
          <w:szCs w:val="18"/>
        </w:rPr>
      </w:pPr>
      <w:ins w:id="1747" w:author="Author">
        <w:del w:id="1748" w:author="Author">
          <w:r w:rsidRPr="00ED18E4" w:rsidDel="001F6BC4">
            <w:rPr>
              <w:rFonts w:ascii="Calibri" w:eastAsia="DengXian" w:hAnsi="Calibri"/>
              <w:color w:val="000000"/>
              <w:sz w:val="18"/>
              <w:szCs w:val="18"/>
            </w:rPr>
            <w:delText>The Manhattan plot shows unadjusted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P) (</w:delText>
          </w:r>
          <w:r w:rsidRPr="00ED18E4" w:rsidDel="001F6BC4">
            <w:rPr>
              <w:rFonts w:ascii="Calibri" w:eastAsia="DengXian" w:hAnsi="Calibri"/>
              <w:b/>
              <w:bCs/>
              <w:color w:val="000000"/>
              <w:sz w:val="18"/>
              <w:szCs w:val="18"/>
            </w:rPr>
            <w:delText>y-axis</w:delText>
          </w:r>
          <w:r w:rsidRPr="00ED18E4" w:rsidDel="001F6BC4">
            <w:rPr>
              <w:rFonts w:ascii="Calibri" w:eastAsia="DengXian" w:hAnsi="Calibri"/>
              <w:color w:val="000000"/>
              <w:sz w:val="18"/>
              <w:szCs w:val="18"/>
            </w:rPr>
            <w:delText>) for GxE due to SNPs between X:</w:delText>
          </w:r>
          <w:r w:rsidRPr="00ED18E4" w:rsidDel="001F6BC4">
            <w:rPr>
              <w:sz w:val="18"/>
              <w:szCs w:val="18"/>
            </w:rPr>
            <w:delText xml:space="preserve"> </w:delText>
          </w:r>
          <w:r w:rsidRPr="00ED18E4" w:rsidDel="001F6BC4">
            <w:rPr>
              <w:rFonts w:ascii="Calibri" w:eastAsia="DengXian" w:hAnsi="Calibri"/>
              <w:color w:val="000000"/>
              <w:sz w:val="18"/>
              <w:szCs w:val="18"/>
            </w:rPr>
            <w:delText>75,020,000 - 75,360,000 (</w:delText>
          </w:r>
          <w:r w:rsidRPr="00ED18E4" w:rsidDel="001F6BC4">
            <w:rPr>
              <w:rFonts w:ascii="Calibri" w:eastAsia="DengXian" w:hAnsi="Calibri"/>
              <w:b/>
              <w:bCs/>
              <w:color w:val="000000"/>
              <w:sz w:val="18"/>
              <w:szCs w:val="18"/>
            </w:rPr>
            <w:delText>x-axis</w:delText>
          </w:r>
          <w:r w:rsidRPr="00ED18E4" w:rsidDel="001F6BC4">
            <w:rPr>
              <w:rFonts w:ascii="Calibri" w:eastAsia="DengXian" w:hAnsi="Calibri"/>
              <w:color w:val="000000"/>
              <w:sz w:val="18"/>
              <w:szCs w:val="18"/>
            </w:rPr>
            <w:delText xml:space="preserve">) and exposures to </w:delText>
          </w:r>
          <w:r w:rsidDel="001F6BC4">
            <w:rPr>
              <w:rFonts w:ascii="Calibri" w:eastAsia="DengXian" w:hAnsi="Calibri"/>
              <w:color w:val="000000"/>
              <w:sz w:val="18"/>
              <w:szCs w:val="18"/>
            </w:rPr>
            <w:delText xml:space="preserve">print materials </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color</w:delText>
          </w:r>
          <w:r w:rsidDel="001F6BC4">
            <w:rPr>
              <w:rFonts w:ascii="Calibri" w:eastAsia="DengXian" w:hAnsi="Calibri"/>
              <w:b/>
              <w:bCs/>
              <w:color w:val="000000"/>
              <w:sz w:val="18"/>
              <w:szCs w:val="18"/>
            </w:rPr>
            <w:delText>ed points</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gene</w:delText>
          </w:r>
          <w:r w:rsidRPr="00ED18E4" w:rsidDel="001F6BC4">
            <w:rPr>
              <w:rFonts w:ascii="Calibri" w:eastAsia="DengXian" w:hAnsi="Calibri"/>
              <w:color w:val="000000"/>
              <w:sz w:val="18"/>
              <w:szCs w:val="18"/>
            </w:rPr>
            <w:delText xml:space="preserve"> </w:delText>
          </w:r>
          <w:r w:rsidRPr="00ED18E4" w:rsidDel="001F6BC4">
            <w:rPr>
              <w:rFonts w:ascii="Calibri" w:eastAsia="DengXian" w:hAnsi="Calibri"/>
              <w:b/>
              <w:bCs/>
              <w:color w:val="000000"/>
              <w:sz w:val="18"/>
              <w:szCs w:val="18"/>
            </w:rPr>
            <w:delText xml:space="preserve">bars </w:delText>
          </w:r>
          <w:r w:rsidRPr="00ED18E4" w:rsidDel="001F6BC4">
            <w:rPr>
              <w:rFonts w:ascii="Calibri" w:eastAsia="DengXian" w:hAnsi="Calibri"/>
              <w:color w:val="000000"/>
              <w:sz w:val="18"/>
              <w:szCs w:val="18"/>
            </w:rPr>
            <w:delText xml:space="preserve">shows </w:delText>
          </w:r>
          <w:r w:rsidRPr="00ED18E4" w:rsidDel="001F6BC4">
            <w:rPr>
              <w:rFonts w:ascii="Calibri" w:eastAsia="DengXian" w:hAnsi="Calibri"/>
              <w:b/>
              <w:bCs/>
              <w:color w:val="000000"/>
              <w:sz w:val="18"/>
              <w:szCs w:val="18"/>
            </w:rPr>
            <w:delText>ABCB7</w:delText>
          </w:r>
          <w:r w:rsidRPr="00ED18E4" w:rsidDel="001F6BC4">
            <w:rPr>
              <w:rFonts w:ascii="Calibri" w:eastAsia="DengXian" w:hAnsi="Calibri"/>
              <w:color w:val="000000"/>
              <w:sz w:val="18"/>
              <w:szCs w:val="18"/>
            </w:rPr>
            <w:delText xml:space="preserve"> and </w:delText>
          </w:r>
          <w:r w:rsidRPr="00ED18E4" w:rsidDel="001F6BC4">
            <w:rPr>
              <w:rFonts w:ascii="Calibri" w:eastAsia="DengXian" w:hAnsi="Calibri"/>
              <w:b/>
              <w:bCs/>
              <w:color w:val="000000"/>
              <w:sz w:val="18"/>
              <w:szCs w:val="18"/>
            </w:rPr>
            <w:delText>UPRT</w:delText>
          </w:r>
          <w:r w:rsidDel="001F6BC4">
            <w:rPr>
              <w:rFonts w:ascii="Calibri" w:eastAsia="DengXian" w:hAnsi="Calibri"/>
              <w:b/>
              <w:bCs/>
              <w:color w:val="000000"/>
              <w:sz w:val="18"/>
              <w:szCs w:val="18"/>
            </w:rPr>
            <w:delText xml:space="preserve"> </w:delText>
          </w:r>
          <w:r w:rsidRPr="00ED18E4" w:rsidDel="001F6BC4">
            <w:rPr>
              <w:rFonts w:ascii="Calibri" w:eastAsia="DengXian" w:hAnsi="Calibri"/>
              <w:color w:val="000000"/>
              <w:sz w:val="18"/>
              <w:szCs w:val="18"/>
            </w:rPr>
            <w:delText xml:space="preserve">(rendered </w:delText>
          </w:r>
          <w:r w:rsidDel="001F6BC4">
            <w:rPr>
              <w:rFonts w:ascii="Calibri" w:eastAsia="DengXian" w:hAnsi="Calibri"/>
              <w:color w:val="000000"/>
              <w:sz w:val="18"/>
              <w:szCs w:val="18"/>
            </w:rPr>
            <w:delText xml:space="preserve">by </w:delText>
          </w:r>
          <w:r w:rsidDel="001F6BC4">
            <w:fldChar w:fldCharType="begin"/>
          </w:r>
          <w:r w:rsidDel="001F6BC4">
            <w:delInstrText xml:space="preserve"> HYPERLINK "https://www.ncbi.nlm.nih.gov/genome/gdv/browser/genome/?chr=X&amp;from=75020000&amp;to=75360000&amp;id=GCF_000001405.40" </w:delInstrText>
          </w:r>
          <w:r w:rsidDel="001F6BC4">
            <w:fldChar w:fldCharType="separate"/>
          </w:r>
          <w:r w:rsidRPr="00ED18E4" w:rsidDel="001F6BC4">
            <w:rPr>
              <w:rStyle w:val="Hyperlink"/>
              <w:rFonts w:ascii="Calibri" w:eastAsia="DengXian" w:hAnsi="Calibri"/>
              <w:sz w:val="18"/>
              <w:szCs w:val="18"/>
            </w:rPr>
            <w:delText>NCBI</w:delText>
          </w:r>
          <w:r w:rsidDel="001F6BC4">
            <w:rPr>
              <w:rStyle w:val="Hyperlink"/>
              <w:rFonts w:ascii="Calibri" w:eastAsia="DengXian" w:hAnsi="Calibri"/>
              <w:sz w:val="18"/>
              <w:szCs w:val="18"/>
            </w:rPr>
            <w:fldChar w:fldCharType="end"/>
          </w:r>
          <w:r w:rsidRPr="00ED18E4" w:rsidDel="001F6BC4">
            <w:rPr>
              <w:rFonts w:ascii="Calibri" w:eastAsia="DengXian" w:hAnsi="Calibri"/>
              <w:color w:val="000000"/>
              <w:sz w:val="18"/>
              <w:szCs w:val="18"/>
            </w:rPr>
            <w:delText xml:space="preserve"> genome </w:delText>
          </w:r>
          <w:r w:rsidDel="001F6BC4">
            <w:rPr>
              <w:rFonts w:ascii="Calibri" w:eastAsia="DengXian" w:hAnsi="Calibri"/>
              <w:color w:val="000000"/>
              <w:sz w:val="18"/>
              <w:szCs w:val="18"/>
            </w:rPr>
            <w:delText>viewer</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 xml:space="preserve">ideogram </w:delText>
          </w:r>
          <w:r w:rsidRPr="00ED18E4" w:rsidDel="001F6BC4">
            <w:rPr>
              <w:rFonts w:ascii="Calibri" w:eastAsia="DengXian" w:hAnsi="Calibri"/>
              <w:color w:val="000000"/>
              <w:sz w:val="18"/>
              <w:szCs w:val="18"/>
            </w:rPr>
            <w:delText xml:space="preserve">on top shows </w:delText>
          </w:r>
          <w:r w:rsidDel="001F6BC4">
            <w:rPr>
              <w:rFonts w:ascii="Calibri" w:eastAsia="DengXian" w:hAnsi="Calibri"/>
              <w:color w:val="000000"/>
              <w:sz w:val="18"/>
              <w:szCs w:val="18"/>
            </w:rPr>
            <w:delText xml:space="preserve">chromosome X </w:delText>
          </w:r>
          <w:r w:rsidRPr="00ED18E4" w:rsidDel="001F6BC4">
            <w:rPr>
              <w:rFonts w:ascii="Calibri" w:eastAsia="DengXian" w:hAnsi="Calibri"/>
              <w:color w:val="000000"/>
              <w:sz w:val="18"/>
              <w:szCs w:val="18"/>
            </w:rPr>
            <w:delText xml:space="preserve">(rendered by </w:delText>
          </w:r>
          <w:r w:rsidDel="001F6BC4">
            <w:fldChar w:fldCharType="begin"/>
          </w:r>
          <w:r w:rsidDel="001F6BC4">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Del="001F6BC4">
            <w:fldChar w:fldCharType="separate"/>
          </w:r>
          <w:r w:rsidRPr="00ED18E4" w:rsidDel="001F6BC4">
            <w:rPr>
              <w:rStyle w:val="Hyperlink"/>
              <w:rFonts w:ascii="Calibri" w:eastAsia="DengXian" w:hAnsi="Calibri"/>
              <w:sz w:val="18"/>
              <w:szCs w:val="18"/>
            </w:rPr>
            <w:delText>UCSC</w:delText>
          </w:r>
          <w:r w:rsidDel="001F6BC4">
            <w:rPr>
              <w:rStyle w:val="Hyperlink"/>
              <w:rFonts w:ascii="Calibri" w:eastAsia="DengXian" w:hAnsi="Calibri"/>
              <w:sz w:val="18"/>
              <w:szCs w:val="18"/>
            </w:rPr>
            <w:fldChar w:fldCharType="end"/>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genome browser)</w:delText>
          </w:r>
          <w:r w:rsidDel="001F6BC4">
            <w:rPr>
              <w:rFonts w:ascii="Calibri" w:eastAsia="DengXian" w:hAnsi="Calibri"/>
              <w:color w:val="000000"/>
              <w:sz w:val="18"/>
              <w:szCs w:val="18"/>
            </w:rPr>
            <w:delText>, the</w:delText>
          </w:r>
          <w:r w:rsidRPr="00ED18E4" w:rsidDel="001F6BC4">
            <w:rPr>
              <w:rFonts w:ascii="Calibri" w:eastAsia="DengXian" w:hAnsi="Calibri"/>
              <w:color w:val="000000"/>
              <w:sz w:val="18"/>
              <w:szCs w:val="18"/>
            </w:rPr>
            <w:delText xml:space="preserve"> </w:delText>
          </w:r>
          <w:r w:rsidDel="001F6BC4">
            <w:rPr>
              <w:rFonts w:ascii="Calibri" w:eastAsia="DengXian" w:hAnsi="Calibri"/>
              <w:color w:val="000000"/>
              <w:sz w:val="18"/>
              <w:szCs w:val="18"/>
            </w:rPr>
            <w:delText>enclosing</w:delText>
          </w:r>
          <w:r w:rsidRPr="00ED18E4" w:rsidDel="001F6BC4">
            <w:rPr>
              <w:rFonts w:ascii="Calibri" w:eastAsia="DengXian" w:hAnsi="Calibri"/>
              <w:color w:val="000000"/>
              <w:sz w:val="18"/>
              <w:szCs w:val="18"/>
            </w:rPr>
            <w:delText xml:space="preserve"> region q13.3</w:delText>
          </w:r>
          <w:r w:rsidDel="001F6BC4">
            <w:rPr>
              <w:rFonts w:ascii="Calibri" w:eastAsia="DengXian" w:hAnsi="Calibri"/>
              <w:color w:val="000000"/>
              <w:sz w:val="18"/>
              <w:szCs w:val="18"/>
            </w:rPr>
            <w:delText xml:space="preserve"> (</w:delText>
          </w:r>
          <w:r w:rsidRPr="00C50FD7" w:rsidDel="001F6BC4">
            <w:rPr>
              <w:rFonts w:ascii="Calibri" w:eastAsia="DengXian" w:hAnsi="Calibri"/>
              <w:b/>
              <w:bCs/>
              <w:color w:val="000000"/>
              <w:sz w:val="18"/>
              <w:szCs w:val="18"/>
            </w:rPr>
            <w:delText>red</w:delText>
          </w:r>
          <w:r w:rsidDel="001F6BC4">
            <w:rPr>
              <w:rFonts w:ascii="Calibri" w:eastAsia="DengXian" w:hAnsi="Calibri"/>
              <w:color w:val="000000"/>
              <w:sz w:val="18"/>
              <w:szCs w:val="18"/>
            </w:rPr>
            <w:delText>),</w:delText>
          </w:r>
          <w:r w:rsidRPr="00ED18E4" w:rsidDel="001F6BC4">
            <w:rPr>
              <w:rFonts w:ascii="Calibri" w:eastAsia="DengXian" w:hAnsi="Calibri"/>
              <w:color w:val="000000"/>
              <w:sz w:val="18"/>
              <w:szCs w:val="18"/>
            </w:rPr>
            <w:delText xml:space="preserve"> and LD scores </w:delText>
          </w:r>
          <w:r w:rsidDel="001F6BC4">
            <w:rPr>
              <w:rFonts w:ascii="Calibri" w:eastAsia="DengXian" w:hAnsi="Calibri"/>
              <w:color w:val="000000"/>
              <w:sz w:val="18"/>
              <w:szCs w:val="18"/>
            </w:rPr>
            <w:delText xml:space="preserve"> (</w:delText>
          </w:r>
          <w:r w:rsidRPr="00FB4F1C" w:rsidDel="001F6BC4">
            <w:rPr>
              <w:rFonts w:ascii="Calibri" w:eastAsia="DengXian" w:hAnsi="Calibri"/>
              <w:b/>
              <w:bCs/>
              <w:color w:val="000000"/>
              <w:sz w:val="18"/>
              <w:szCs w:val="18"/>
            </w:rPr>
            <w:delText>blue</w:delText>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 xml:space="preserve">based on </w:delText>
          </w:r>
          <w:r w:rsidRPr="00303C2A" w:rsidDel="001F6BC4">
            <w:rPr>
              <w:rFonts w:ascii="Calibri" w:eastAsia="DengXian" w:hAnsi="Calibri"/>
              <w:color w:val="000000"/>
              <w:sz w:val="18"/>
              <w:szCs w:val="18"/>
            </w:rPr>
            <w:delText xml:space="preserve">3104 </w:delText>
          </w:r>
          <w:r w:rsidDel="001F6BC4">
            <w:rPr>
              <w:rFonts w:ascii="Calibri" w:eastAsia="DengXian" w:hAnsi="Calibri"/>
              <w:color w:val="000000"/>
              <w:sz w:val="18"/>
              <w:szCs w:val="18"/>
            </w:rPr>
            <w:delText xml:space="preserve">genotyped </w:delText>
          </w:r>
          <w:r w:rsidRPr="00ED18E4" w:rsidDel="001F6BC4">
            <w:rPr>
              <w:rFonts w:ascii="Calibri" w:eastAsia="DengXian" w:hAnsi="Calibri"/>
              <w:color w:val="000000"/>
              <w:sz w:val="18"/>
              <w:szCs w:val="18"/>
            </w:rPr>
            <w:delText>females</w:delText>
          </w:r>
          <w:r w:rsidDel="001F6BC4">
            <w:rPr>
              <w:rFonts w:ascii="Calibri" w:eastAsia="DengXian" w:hAnsi="Calibri"/>
              <w:color w:val="000000"/>
              <w:sz w:val="18"/>
              <w:szCs w:val="18"/>
            </w:rPr>
            <w:delText xml:space="preserve"> (68.4%) in PEGS</w:delText>
          </w:r>
          <w:r w:rsidRPr="00ED18E4" w:rsidDel="001F6BC4">
            <w:rPr>
              <w:rFonts w:ascii="Calibri" w:eastAsia="DengXian" w:hAnsi="Calibri"/>
              <w:color w:val="000000"/>
              <w:sz w:val="18"/>
              <w:szCs w:val="18"/>
            </w:rPr>
            <w:delText xml:space="preserve">; the GxE between </w:delText>
          </w:r>
          <w:r w:rsidDel="001F6BC4">
            <w:rPr>
              <w:rFonts w:ascii="Calibri" w:eastAsia="DengXian" w:hAnsi="Calibri"/>
              <w:color w:val="000000"/>
              <w:sz w:val="18"/>
              <w:szCs w:val="18"/>
            </w:rPr>
            <w:delText xml:space="preserve">SNPs </w:delText>
          </w:r>
          <w:r w:rsidRPr="00ED18E4" w:rsidDel="001F6BC4">
            <w:rPr>
              <w:rFonts w:ascii="Calibri" w:eastAsia="DengXian" w:hAnsi="Calibri"/>
              <w:color w:val="000000"/>
              <w:sz w:val="18"/>
              <w:szCs w:val="18"/>
            </w:rPr>
            <w:delText>in ABCB7-UPRT and toner (</w:delText>
          </w:r>
          <w:r w:rsidRPr="00ED18E4" w:rsidDel="001F6BC4">
            <w:rPr>
              <w:rFonts w:ascii="Calibri" w:eastAsia="DengXian" w:hAnsi="Calibri"/>
              <w:b/>
              <w:bCs/>
              <w:color w:val="000000"/>
              <w:sz w:val="18"/>
              <w:szCs w:val="18"/>
            </w:rPr>
            <w:delText>red points</w:delText>
          </w:r>
          <w:r w:rsidRPr="00ED18E4" w:rsidDel="001F6BC4">
            <w:rPr>
              <w:rFonts w:ascii="Calibri" w:eastAsia="DengXian" w:hAnsi="Calibri"/>
              <w:color w:val="000000"/>
              <w:sz w:val="18"/>
              <w:szCs w:val="18"/>
            </w:rPr>
            <w:delText xml:space="preserve">) reached beyond </w:delText>
          </w:r>
          <w:r w:rsidDel="001F6BC4">
            <w:rPr>
              <w:rFonts w:ascii="Calibri" w:eastAsia="DengXian" w:hAnsi="Calibri"/>
              <w:color w:val="000000"/>
              <w:sz w:val="18"/>
              <w:szCs w:val="18"/>
            </w:rPr>
            <w:delText xml:space="preserve">conventional </w:delText>
          </w:r>
          <w:r w:rsidRPr="00ED18E4" w:rsidDel="001F6BC4">
            <w:rPr>
              <w:rFonts w:ascii="Calibri" w:eastAsia="DengXian" w:hAnsi="Calibri"/>
              <w:color w:val="000000"/>
              <w:sz w:val="18"/>
              <w:szCs w:val="18"/>
            </w:rPr>
            <w:delText>genome wide significance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5</w:delText>
          </w:r>
          <w:r w:rsidRPr="00ED18E4" w:rsidDel="001F6BC4">
            <w:rPr>
              <w:sz w:val="18"/>
              <w:szCs w:val="18"/>
            </w:rPr>
            <w:delText>e</w:delText>
          </w:r>
          <w:r w:rsidRPr="00ED18E4" w:rsidDel="001F6BC4">
            <w:rPr>
              <w:rFonts w:ascii="Calibri" w:eastAsia="DengXian" w:hAnsi="Calibri"/>
              <w:color w:val="000000"/>
              <w:sz w:val="18"/>
              <w:szCs w:val="18"/>
            </w:rPr>
            <w:delText xml:space="preserve">-8), </w:delText>
          </w:r>
          <w:r w:rsidRPr="00ED18E4" w:rsidDel="001F6BC4">
            <w:rPr>
              <w:rFonts w:ascii="Calibri" w:eastAsia="DengXian" w:hAnsi="Calibri"/>
              <w:b/>
              <w:bCs/>
              <w:color w:val="000000"/>
              <w:sz w:val="18"/>
              <w:szCs w:val="18"/>
            </w:rPr>
            <w:delText>red horizontal dash</w:delText>
          </w:r>
          <w:r w:rsidRPr="00ED18E4" w:rsidDel="001F6BC4">
            <w:rPr>
              <w:rFonts w:ascii="Calibri" w:eastAsia="DengXian" w:hAnsi="Calibri"/>
              <w:color w:val="000000"/>
              <w:sz w:val="18"/>
              <w:szCs w:val="18"/>
            </w:rPr>
            <w:delText>). Although the smallest p-value (</w:delText>
          </w:r>
          <w:r w:rsidRPr="00ED18E4" w:rsidDel="001F6BC4">
            <w:rPr>
              <w:rFonts w:ascii="Calibri" w:eastAsia="DengXian" w:hAnsi="Calibri"/>
              <w:b/>
              <w:bCs/>
              <w:color w:val="000000"/>
              <w:sz w:val="18"/>
              <w:szCs w:val="18"/>
            </w:rPr>
            <w:delText>rs4409555,</w:delText>
          </w:r>
          <w:r w:rsidRPr="00ED18E4" w:rsidDel="001F6BC4">
            <w:rPr>
              <w:rFonts w:ascii="Calibri" w:eastAsia="DengXian" w:hAnsi="Calibri"/>
              <w:color w:val="000000"/>
              <w:sz w:val="18"/>
              <w:szCs w:val="18"/>
            </w:rPr>
            <w:delText xml:space="preserve"> </w:delText>
          </w:r>
          <w:r w:rsidRPr="00ED18E4" w:rsidDel="001F6BC4">
            <w:rPr>
              <w:sz w:val="18"/>
              <w:szCs w:val="18"/>
            </w:rPr>
            <w:delText>9.25e-12</w:delText>
          </w:r>
          <w:r w:rsidRPr="00ED18E4" w:rsidDel="001F6BC4">
            <w:rPr>
              <w:rFonts w:ascii="Calibri" w:eastAsia="DengXian" w:hAnsi="Calibri"/>
              <w:color w:val="000000"/>
              <w:sz w:val="18"/>
              <w:szCs w:val="18"/>
            </w:rPr>
            <w:delText xml:space="preserve">) did not guarantee significance after Bonferroni correction over 4.74 billion selectable GxE tests,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 xml:space="preserve">region was prioritized by significant variance loci found by VLA in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UK Biobank.</w:delText>
          </w:r>
        </w:del>
      </w:ins>
    </w:p>
    <w:p w14:paraId="24041B74" w14:textId="19C3E0D5" w:rsidR="00197FAE" w:rsidDel="001F6BC4" w:rsidRDefault="00197FAE" w:rsidP="00C750C1">
      <w:pPr>
        <w:rPr>
          <w:ins w:id="1749" w:author="Author"/>
          <w:del w:id="1750" w:author="Author"/>
        </w:rPr>
      </w:pPr>
    </w:p>
    <w:p w14:paraId="64FE5D87" w14:textId="0A950CB8" w:rsidR="00197FAE" w:rsidDel="001F6BC4" w:rsidRDefault="00197FAE" w:rsidP="00C750C1">
      <w:pPr>
        <w:rPr>
          <w:ins w:id="1751" w:author="Author"/>
          <w:del w:id="1752" w:author="Author"/>
        </w:rPr>
      </w:pPr>
    </w:p>
    <w:p w14:paraId="5B81D6A1" w14:textId="1315B14F" w:rsidR="00197FAE" w:rsidDel="001F6BC4" w:rsidRDefault="00197FAE" w:rsidP="00C750C1">
      <w:pPr>
        <w:rPr>
          <w:ins w:id="1753" w:author="Author"/>
          <w:del w:id="1754" w:author="Author"/>
        </w:rPr>
      </w:pPr>
    </w:p>
    <w:p w14:paraId="5630D68B" w14:textId="423FDB99" w:rsidR="00197FAE" w:rsidDel="001F6BC4" w:rsidRDefault="00197FAE" w:rsidP="00C750C1">
      <w:pPr>
        <w:rPr>
          <w:ins w:id="1755" w:author="Author"/>
          <w:del w:id="1756" w:author="Author"/>
        </w:rPr>
      </w:pPr>
    </w:p>
    <w:p w14:paraId="5CCA5688" w14:textId="26D84364" w:rsidR="00197FAE" w:rsidDel="001F6BC4" w:rsidRDefault="00197FAE" w:rsidP="00C750C1">
      <w:pPr>
        <w:rPr>
          <w:ins w:id="1757" w:author="Author"/>
          <w:del w:id="1758" w:author="Author"/>
        </w:rPr>
      </w:pPr>
    </w:p>
    <w:p w14:paraId="4BB372A5" w14:textId="519E1FC1" w:rsidR="00197FAE" w:rsidDel="001F6BC4" w:rsidRDefault="00197FAE" w:rsidP="00C750C1">
      <w:pPr>
        <w:rPr>
          <w:ins w:id="1759" w:author="Author"/>
          <w:del w:id="1760" w:author="Author"/>
        </w:rPr>
      </w:pPr>
    </w:p>
    <w:p w14:paraId="0427B98A" w14:textId="3A351371" w:rsidR="00197FAE" w:rsidDel="001F6BC4" w:rsidRDefault="00197FAE" w:rsidP="00C750C1">
      <w:pPr>
        <w:rPr>
          <w:ins w:id="1761" w:author="Author"/>
          <w:del w:id="1762" w:author="Author"/>
        </w:rPr>
      </w:pPr>
    </w:p>
    <w:p w14:paraId="20279546" w14:textId="26B68324" w:rsidR="00197FAE" w:rsidDel="00C87900" w:rsidRDefault="00197FAE" w:rsidP="00197FAE">
      <w:pPr>
        <w:rPr>
          <w:ins w:id="1763" w:author="Author"/>
          <w:del w:id="1764" w:author="Author"/>
        </w:rPr>
      </w:pPr>
      <w:ins w:id="1765" w:author="Author">
        <w:del w:id="1766" w:author="Author">
          <w:r w:rsidRPr="007C14A6" w:rsidDel="00C87900">
            <w:rPr>
              <w:b/>
              <w:bCs/>
              <w:i/>
              <w:iCs/>
            </w:rPr>
            <w:delText>ABCB7</w:delText>
          </w:r>
          <w:r w:rsidDel="00C87900">
            <w:delText xml:space="preserve"> is involved in metabolism and multi-drug resistance and is related to</w:delText>
          </w:r>
          <w:r w:rsidRPr="008F5980" w:rsidDel="00C87900">
            <w:delText xml:space="preserve"> </w:delText>
          </w:r>
          <w:r w:rsidDel="00C87900">
            <w:delText xml:space="preserve">transport pathways of glucose and other sugars, bile salts and organic acids, metal ions, and amine compounds. Notably, the gene encodes </w:delText>
          </w:r>
          <w:r w:rsidRPr="00870676" w:rsidDel="00C87900">
            <w:delText xml:space="preserve">a half-transporter involved in the transport of heme from the mitochondria to the cytosol. </w:delText>
          </w:r>
          <w:r w:rsidRPr="002552DD" w:rsidDel="00C87900">
            <w:rPr>
              <w:i/>
              <w:iCs/>
            </w:rPr>
            <w:delText>ABCB7</w:delText>
          </w:r>
          <w:r w:rsidRPr="00870676" w:rsidDel="00C87900">
            <w:delText xml:space="preserve"> is </w:delText>
          </w:r>
          <w:r w:rsidDel="00C87900">
            <w:delText xml:space="preserve">also </w:delText>
          </w:r>
          <w:r w:rsidRPr="00870676" w:rsidDel="00C87900">
            <w:delText>an ATP-dependent mitochondrial transporter implicated in Fe–S cluster assembly</w:delText>
          </w:r>
          <w:r w:rsidDel="00C87900">
            <w:delText>. I</w:delText>
          </w:r>
          <w:r w:rsidRPr="00870676" w:rsidDel="00C87900">
            <w:delText xml:space="preserve">nherited mutations in </w:delText>
          </w:r>
          <w:r w:rsidRPr="002552DD" w:rsidDel="00C87900">
            <w:rPr>
              <w:i/>
              <w:iCs/>
            </w:rPr>
            <w:delText>ABCB7</w:delText>
          </w:r>
          <w:r w:rsidDel="00C87900">
            <w:delText xml:space="preserve"> have been linked to </w:delText>
          </w:r>
          <w:r w:rsidRPr="00870676" w:rsidDel="00C87900">
            <w:delText>inherited and acquired sideroblastic anemia with cerebellar ataxia</w:delText>
          </w:r>
          <w:r w:rsidDel="00C87900">
            <w:delText xml:space="preserve"> </w:delText>
          </w:r>
          <w:r w:rsidDel="00C87900">
            <w:fldChar w:fldCharType="begin"/>
          </w:r>
          <w:r w:rsidDel="00C87900">
            <w:del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delInstrText>
          </w:r>
          <w:r w:rsidDel="00C87900">
            <w:fldChar w:fldCharType="separate"/>
          </w:r>
          <w:r w:rsidRPr="00EF7271" w:rsidDel="00C87900">
            <w:rPr>
              <w:rFonts w:ascii="Calibri" w:hAnsi="Calibri" w:cs="Calibri"/>
            </w:rPr>
            <w:delText>(Pain and Dancis 2016; Allikmets et al. 1999)</w:delText>
          </w:r>
          <w:r w:rsidDel="00C87900">
            <w:fldChar w:fldCharType="end"/>
          </w:r>
          <w:r w:rsidDel="00C87900">
            <w:delText>, and t</w:delText>
          </w:r>
          <w:r w:rsidRPr="00870676" w:rsidDel="00C87900">
            <w:delText xml:space="preserve">he absence of </w:delText>
          </w:r>
          <w:r w:rsidRPr="002552DD" w:rsidDel="00C87900">
            <w:rPr>
              <w:i/>
              <w:iCs/>
            </w:rPr>
            <w:delText>ABCB7</w:delText>
          </w:r>
          <w:r w:rsidRPr="00870676" w:rsidDel="00C87900">
            <w:delText xml:space="preserve"> impairs the maturation of cytosolic iron</w:delText>
          </w:r>
          <w:r w:rsidDel="00C87900">
            <w:delText>–</w:delText>
          </w:r>
          <w:r w:rsidRPr="00870676" w:rsidDel="00C87900">
            <w:delText xml:space="preserve">sulfur proteins and induces iron accumulation in mitochondria. </w:delText>
          </w:r>
          <w:r w:rsidDel="00C87900">
            <w:delText>Further, k</w:delText>
          </w:r>
          <w:r w:rsidRPr="00870676" w:rsidDel="00C87900">
            <w:delText xml:space="preserve">nockdown of </w:delText>
          </w:r>
          <w:r w:rsidRPr="002552DD" w:rsidDel="00C87900">
            <w:rPr>
              <w:i/>
              <w:iCs/>
            </w:rPr>
            <w:delText>ABCB7</w:delText>
          </w:r>
          <w:r w:rsidRPr="00870676" w:rsidDel="00C87900">
            <w:delText xml:space="preserve"> in HEK293T cells cause</w:delText>
          </w:r>
          <w:r w:rsidDel="00C87900">
            <w:delText>s</w:delText>
          </w:r>
          <w:r w:rsidRPr="00870676" w:rsidDel="00C87900">
            <w:delText xml:space="preserve"> mitochondrial iron accumulation and </w:delText>
          </w:r>
          <w:r w:rsidDel="00C87900">
            <w:delText xml:space="preserve">the </w:delText>
          </w:r>
          <w:r w:rsidRPr="00870676" w:rsidDel="00C87900">
            <w:delText>activation of SOD enzymes.</w:delText>
          </w:r>
          <w:r w:rsidDel="00C87900">
            <w:delText xml:space="preserve"> This is important because</w:delText>
          </w:r>
          <w:r w:rsidRPr="00870676" w:rsidDel="00C87900">
            <w:delText xml:space="preserve"> </w:delText>
          </w:r>
          <w:r w:rsidDel="00C87900">
            <w:delText>i</w:delText>
          </w:r>
          <w:r w:rsidRPr="00870676" w:rsidDel="00C87900">
            <w:delText xml:space="preserve">ron and iron-regulatory proteins and cadmium alter </w:delText>
          </w:r>
          <w:r w:rsidRPr="002552DD" w:rsidDel="00C87900">
            <w:rPr>
              <w:i/>
              <w:iCs/>
            </w:rPr>
            <w:delText>ABCB7</w:delText>
          </w:r>
          <w:r w:rsidRPr="00870676" w:rsidDel="00C87900">
            <w:delText xml:space="preserve"> expression</w:delText>
          </w:r>
          <w:r w:rsidDel="00C87900">
            <w:delText>, and some</w:delText>
          </w:r>
          <w:r w:rsidRPr="00870676" w:rsidDel="00C87900">
            <w:delText xml:space="preserve"> pigments in printer ink dyes</w:delText>
          </w:r>
          <w:r w:rsidDel="00C87900">
            <w:delText>,</w:delText>
          </w:r>
          <w:r w:rsidRPr="00870676" w:rsidDel="00C87900">
            <w:delText xml:space="preserve"> such as potash blue or soda blue pigments</w:delText>
          </w:r>
          <w:r w:rsidDel="00C87900">
            <w:delText>,</w:delText>
          </w:r>
          <w:r w:rsidRPr="00870676" w:rsidDel="00C87900">
            <w:delText xml:space="preserve"> contain iron based on ferro and ferric cyanides</w:delText>
          </w:r>
          <w:r w:rsidDel="00C87900">
            <w:delText>, p</w:delText>
          </w:r>
          <w:r w:rsidRPr="00870676" w:rsidDel="00C87900">
            <w:delText xml:space="preserve">rinter inks </w:delText>
          </w:r>
          <w:r w:rsidDel="00C87900">
            <w:delText>may</w:delText>
          </w:r>
          <w:r w:rsidRPr="00870676" w:rsidDel="00C87900">
            <w:delText xml:space="preserve"> also contain cadmium</w:delText>
          </w:r>
          <w:r w:rsidDel="00C87900">
            <w:delText xml:space="preserve"> </w:delText>
          </w:r>
          <w:r w:rsidDel="00C87900">
            <w:fldChar w:fldCharType="begin"/>
          </w:r>
          <w:r w:rsidDel="00C87900">
            <w:del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delInstrText>
          </w:r>
          <w:r w:rsidDel="00C87900">
            <w:fldChar w:fldCharType="separate"/>
          </w:r>
          <w:r w:rsidRPr="00346BAF" w:rsidDel="00C87900">
            <w:rPr>
              <w:rFonts w:ascii="Calibri" w:hAnsi="Calibri" w:cs="Calibri"/>
            </w:rPr>
            <w:delText>(Podhajny 2001)</w:delText>
          </w:r>
          <w:r w:rsidDel="00C87900">
            <w:fldChar w:fldCharType="end"/>
          </w:r>
          <w:r w:rsidRPr="00870676" w:rsidDel="00C87900">
            <w:delText>.</w:delText>
          </w:r>
          <w:r w:rsidDel="00C87900">
            <w:delText xml:space="preserve"> Also of interest is the association of </w:delText>
          </w:r>
          <w:r w:rsidRPr="002552DD" w:rsidDel="00C87900">
            <w:rPr>
              <w:i/>
              <w:iCs/>
            </w:rPr>
            <w:delText>ABCB7</w:delText>
          </w:r>
          <w:r w:rsidDel="00C87900">
            <w:delText xml:space="preserve"> </w:delText>
          </w:r>
          <w:r w:rsidRPr="008F44F0" w:rsidDel="00C87900">
            <w:delText>with fatty liver disease</w:delText>
          </w:r>
          <w:r w:rsidDel="00C87900">
            <w:delText xml:space="preserve">, which is notable because </w:delText>
          </w:r>
          <w:r w:rsidRPr="008F44F0" w:rsidDel="00C87900">
            <w:delText xml:space="preserve">T2D is a major risk factor for fatty liver disease and could </w:delText>
          </w:r>
          <w:r w:rsidDel="00C87900">
            <w:delText xml:space="preserve">share </w:delText>
          </w:r>
          <w:r w:rsidRPr="008F44F0" w:rsidDel="00C87900">
            <w:delText>common pathways</w:delText>
          </w:r>
          <w:r w:rsidDel="00C87900">
            <w:delText xml:space="preserve"> </w:delText>
          </w:r>
          <w:r w:rsidDel="00C87900">
            <w:fldChar w:fldCharType="begin"/>
          </w:r>
          <w:r w:rsidDel="00C87900">
            <w:del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delInstrText>
          </w:r>
          <w:r w:rsidDel="00C87900">
            <w:fldChar w:fldCharType="separate"/>
          </w:r>
          <w:r w:rsidRPr="00534FA3" w:rsidDel="00C87900">
            <w:rPr>
              <w:rFonts w:ascii="Calibri" w:hAnsi="Calibri" w:cs="Calibri"/>
            </w:rPr>
            <w:delText>(SILAGHI et al. 2016; Lonardo et al. 2019)</w:delText>
          </w:r>
          <w:r w:rsidDel="00C87900">
            <w:fldChar w:fldCharType="end"/>
          </w:r>
          <w:r w:rsidDel="00C87900">
            <w:delText>.</w:delText>
          </w:r>
          <w:r w:rsidR="00D540DC" w:rsidDel="00C87900">
            <w:delText xml:space="preserve"> </w:delText>
          </w:r>
        </w:del>
      </w:ins>
    </w:p>
    <w:p w14:paraId="299652A6" w14:textId="23FB0D46" w:rsidR="00197FAE" w:rsidDel="00C87900" w:rsidRDefault="00197FAE" w:rsidP="00197FAE">
      <w:pPr>
        <w:rPr>
          <w:ins w:id="1767" w:author="Author"/>
          <w:del w:id="1768" w:author="Author"/>
        </w:rPr>
      </w:pPr>
      <w:ins w:id="1769" w:author="Author">
        <w:del w:id="1770" w:author="Author">
          <w:r w:rsidDel="00C87900">
            <w:delText>The above suggests that the region around ABCB7, statistically prioritized by VLA, is indeed biologically interacting with exposures to print materials to affect the risk of developing type 2 diabetes.</w:delText>
          </w:r>
        </w:del>
      </w:ins>
    </w:p>
    <w:p w14:paraId="4A885212" w14:textId="75B2BAED" w:rsidR="00D540DC" w:rsidRDefault="00D540DC" w:rsidP="00D540DC">
      <w:pPr>
        <w:rPr>
          <w:ins w:id="1771" w:author="Author"/>
        </w:rPr>
      </w:pPr>
      <w:ins w:id="1772" w:author="Author">
        <w:r>
          <w:t xml:space="preserve">The expression of </w:t>
        </w:r>
        <w:r w:rsidRPr="002552DD">
          <w:rPr>
            <w:i/>
            <w:iCs/>
          </w:rPr>
          <w:t>ABCB7</w:t>
        </w:r>
        <w:r>
          <w:t xml:space="preserve"> is an interesting </w:t>
        </w:r>
        <w:del w:id="1773" w:author="Author">
          <w:r w:rsidDel="00C87900">
            <w:delText xml:space="preserve">key </w:delText>
          </w:r>
        </w:del>
        <w:r>
          <w:t>finding</w:t>
        </w:r>
        <w:r w:rsidR="00C87900">
          <w:t xml:space="preserve"> because the gene</w:t>
        </w:r>
        <w:del w:id="1774" w:author="Author">
          <w:r w:rsidDel="00C87900">
            <w:delText xml:space="preserve">. </w:delText>
          </w:r>
          <w:r w:rsidRPr="002552DD" w:rsidDel="00C87900">
            <w:rPr>
              <w:i/>
              <w:iCs/>
            </w:rPr>
            <w:delText>ABCB7</w:delText>
          </w:r>
        </w:del>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8, 19)</w:t>
        </w:r>
        <w:r>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1, 22)</w:t>
        </w:r>
        <w:r>
          <w:fldChar w:fldCharType="end"/>
        </w:r>
        <w:r>
          <w:t xml:space="preserve">. </w:t>
        </w:r>
      </w:ins>
    </w:p>
    <w:p w14:paraId="793D94F4" w14:textId="6AC15913" w:rsidR="00D540DC" w:rsidDel="00D540DC" w:rsidRDefault="00D540DC" w:rsidP="00197FAE">
      <w:pPr>
        <w:rPr>
          <w:ins w:id="1775" w:author="Author"/>
          <w:del w:id="1776" w:author="Author"/>
        </w:rPr>
      </w:pPr>
    </w:p>
    <w:p w14:paraId="520CE7AD" w14:textId="1F7C20F3" w:rsidR="00702EC9" w:rsidRDefault="00702EC9" w:rsidP="00C750C1"/>
    <w:p w14:paraId="21A9BF25" w14:textId="3F43FE5A" w:rsidR="001C4957" w:rsidDel="00197FAE" w:rsidRDefault="00055028" w:rsidP="00C750C1">
      <w:pPr>
        <w:rPr>
          <w:del w:id="1777" w:author="Author"/>
        </w:rPr>
      </w:pPr>
      <w:del w:id="1778" w:author="Author">
        <w:r w:rsidDel="00197FAE">
          <w:rPr>
            <w:noProof/>
          </w:rPr>
          <w:drawing>
            <wp:inline distT="0" distB="0" distL="0" distR="0" wp14:anchorId="14158E74" wp14:editId="090AB605">
              <wp:extent cx="4606506" cy="460650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5953" cy="4625953"/>
                      </a:xfrm>
                      <a:prstGeom prst="rect">
                        <a:avLst/>
                      </a:prstGeom>
                      <a:noFill/>
                      <a:ln>
                        <a:noFill/>
                      </a:ln>
                    </pic:spPr>
                  </pic:pic>
                </a:graphicData>
              </a:graphic>
            </wp:inline>
          </w:drawing>
        </w:r>
      </w:del>
    </w:p>
    <w:p w14:paraId="5CAA1D87" w14:textId="3FAF2ACD" w:rsidR="003A14F8" w:rsidDel="00197FAE" w:rsidRDefault="00436318" w:rsidP="00C750C1">
      <w:pPr>
        <w:rPr>
          <w:del w:id="1779" w:author="Author"/>
        </w:rPr>
      </w:pPr>
      <w:del w:id="1780" w:author="Author">
        <w:r w:rsidDel="00197FAE">
          <w:delText>(re-design this plot)</w:delText>
        </w:r>
      </w:del>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0A98125C"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del w:id="1781" w:author="Author">
        <w:r w:rsidR="00836AD8" w:rsidRPr="002D676C" w:rsidDel="00D47F0F">
          <w:delText xml:space="preserve">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w:t>
      </w:r>
      <w:r w:rsidR="00191E68" w:rsidRPr="002D676C">
        <w:lastRenderedPageBreak/>
        <w:t xml:space="preserve">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C750C1">
      <w:pPr>
        <w:pStyle w:val="Heading1"/>
      </w:pPr>
      <w:commentRangeStart w:id="1782"/>
      <w:r w:rsidRPr="002D676C">
        <w:t>Methods</w:t>
      </w:r>
      <w:commentRangeEnd w:id="1782"/>
      <w:r w:rsidR="00064542">
        <w:rPr>
          <w:rStyle w:val="CommentReference"/>
          <w:rFonts w:asciiTheme="minorHAnsi" w:eastAsiaTheme="minorEastAsia" w:hAnsiTheme="minorHAnsi" w:cstheme="minorBidi"/>
          <w:color w:val="auto"/>
        </w:rPr>
        <w:commentReference w:id="1782"/>
      </w:r>
    </w:p>
    <w:p w14:paraId="357A81E7" w14:textId="4003B872" w:rsidR="00E33C89" w:rsidRPr="00E33C89" w:rsidRDefault="006A1369" w:rsidP="00C750C1">
      <w:pPr>
        <w:pStyle w:val="Heading2"/>
      </w:pPr>
      <w:r>
        <w:t xml:space="preserve">Variance loci tests to </w:t>
      </w:r>
      <w:del w:id="1783" w:author="Author">
        <w:r w:rsidDel="00F34F75">
          <w:delText xml:space="preserve">Find </w:delText>
        </w:r>
      </w:del>
      <w:ins w:id="1784" w:author="Author">
        <w:r w:rsidR="00F34F75">
          <w:t xml:space="preserve">identify </w:t>
        </w:r>
      </w:ins>
      <w:r w:rsidR="00856A01">
        <w:t>GxE candidate SNP</w:t>
      </w:r>
      <w:r w:rsidR="002A6A0A">
        <w:t>s</w:t>
      </w:r>
      <w:r>
        <w:t xml:space="preserve"> </w:t>
      </w:r>
    </w:p>
    <w:p w14:paraId="31929082" w14:textId="79FAF7B9" w:rsidR="00D252B9" w:rsidRDefault="00744165" w:rsidP="00C750C1">
      <w:commentRangeStart w:id="1785"/>
      <w:del w:id="1786" w:author="Author">
        <w:r w:rsidDel="00F34F75">
          <w:delText xml:space="preserve">We </w:delText>
        </w:r>
        <w:r w:rsidR="00FF5AC7" w:rsidDel="00F34F75">
          <w:delText>start</w:delText>
        </w:r>
        <w:r w:rsidR="00D252B9" w:rsidDel="00F34F75">
          <w:delText>ed</w:delText>
        </w:r>
        <w:r w:rsidDel="00F34F75">
          <w:delText xml:space="preserve"> with DLM (double linear model</w:delText>
        </w:r>
        <w:r w:rsidR="002977C9" w:rsidDel="00F34F75">
          <w:delText xml:space="preserve">, Figure </w:delText>
        </w:r>
        <w:r w:rsidR="002C2731" w:rsidDel="00F34F75">
          <w:delText>10</w:delText>
        </w:r>
        <w:r w:rsidR="002977C9" w:rsidDel="00F34F75">
          <w:delText xml:space="preserve"> left</w:delText>
        </w:r>
        <w:r w:rsidDel="00F34F75">
          <w:delText>), the most intuitive vQTL test</w:delText>
        </w:r>
        <w:r w:rsidR="00CF0EB5" w:rsidDel="00F34F75">
          <w:delText>.</w:delText>
        </w:r>
        <w:r w:rsidR="00493FF9" w:rsidDel="00F34F75">
          <w:delText xml:space="preserve"> </w:delText>
        </w:r>
      </w:del>
      <w:r w:rsidR="00D252B9">
        <w:t>Given</w:t>
      </w:r>
      <w:r w:rsidR="00493FF9">
        <w:t xml:space="preserve"> a quantitative</w:t>
      </w:r>
      <w:r w:rsidR="00FD34E2">
        <w:t xml:space="preserve"> </w:t>
      </w:r>
      <w:del w:id="1787" w:author="Author">
        <w:r w:rsidR="00493FF9" w:rsidDel="00F34F75">
          <w:delText>treat</w:delText>
        </w:r>
      </w:del>
      <w:ins w:id="1788" w:author="Author">
        <w:r w:rsidR="00F34F75">
          <w:t>trait</w:t>
        </w:r>
      </w:ins>
      <w:r w:rsidR="002D3985">
        <w:t>,</w:t>
      </w:r>
      <w:r w:rsidR="00493FF9">
        <w:t xml:space="preserve"> </w:t>
      </w:r>
      <w:r w:rsidR="00D252B9">
        <w:t>a</w:t>
      </w:r>
      <w:ins w:id="1789" w:author="Author">
        <w:r w:rsidR="00F34F75">
          <w:t>n</w:t>
        </w:r>
      </w:ins>
      <w:r w:rsidR="00493FF9">
        <w:t xml:space="preserve"> SNP</w:t>
      </w:r>
      <w:r w:rsidR="002D3985">
        <w:t xml:space="preserve">, and </w:t>
      </w:r>
      <w:del w:id="1790" w:author="Author">
        <w:r w:rsidR="002D3985" w:rsidDel="00F34F75">
          <w:delText xml:space="preserve">some </w:delText>
        </w:r>
      </w:del>
      <w:r w:rsidR="002D3985">
        <w:t>covariates</w:t>
      </w:r>
      <w:r w:rsidR="00493FF9">
        <w:t xml:space="preserve">, </w:t>
      </w:r>
      <w:r w:rsidR="00C03835">
        <w:t xml:space="preserve">DLM </w:t>
      </w:r>
      <w:r w:rsidR="00493FF9">
        <w:t>fit</w:t>
      </w:r>
      <w:r w:rsidR="00C03835">
        <w:t>s</w:t>
      </w:r>
      <w:r w:rsidR="00493FF9">
        <w:t xml:space="preserve"> a GWAS linear model</w:t>
      </w:r>
      <w:ins w:id="1791" w:author="Author">
        <w:r w:rsidR="00F34F75">
          <w:t>,</w:t>
        </w:r>
      </w:ins>
      <w:r w:rsidR="00493FF9">
        <w:t xml:space="preserve"> adjusting </w:t>
      </w:r>
      <w:r w:rsidR="008F3927">
        <w:t xml:space="preserve">the </w:t>
      </w:r>
      <w:r w:rsidR="00493FF9">
        <w:t xml:space="preserve">covariates, </w:t>
      </w:r>
      <w:ins w:id="1792" w:author="Author">
        <w:r w:rsidR="00F34F75">
          <w:t xml:space="preserve">and </w:t>
        </w:r>
      </w:ins>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ins w:id="1793" w:author="Author">
        <w:r w:rsidR="00F34F75">
          <w:t>, subsequently</w:t>
        </w:r>
      </w:ins>
      <w:del w:id="1794" w:author="Author">
        <w:r w:rsidR="00365D9F" w:rsidDel="00F34F75">
          <w:delText xml:space="preserve"> and</w:delText>
        </w:r>
      </w:del>
      <w:r w:rsidR="00365D9F">
        <w:t xml:space="preserve"> fit</w:t>
      </w:r>
      <w:del w:id="1795" w:author="Author">
        <w:r w:rsidR="00365D9F" w:rsidDel="00F34F75">
          <w:delText>s</w:delText>
        </w:r>
      </w:del>
      <w:ins w:id="1796" w:author="Author">
        <w:r w:rsidR="00F34F75">
          <w:t>ting</w:t>
        </w:r>
      </w:ins>
      <w:r w:rsidR="00365D9F">
        <w:t xml:space="preserve"> another </w:t>
      </w:r>
      <w:r w:rsidR="00914E0E">
        <w:t xml:space="preserve">GWAS </w:t>
      </w:r>
      <w:r w:rsidR="00365D9F">
        <w:t xml:space="preserve">linear model with </w:t>
      </w:r>
      <w:r w:rsidR="00493FF9">
        <w:t>the same SNP</w:t>
      </w:r>
      <w:r w:rsidR="00914E0E">
        <w:t xml:space="preserve"> and covariates</w:t>
      </w:r>
      <w:ins w:id="1797"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del w:id="1798" w:author="Author">
        <w:r w:rsidR="00B70BD3" w:rsidDel="00D540DC">
          <w:delText xml:space="preserve">The </w:delText>
        </w:r>
      </w:del>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1785"/>
      <w:r w:rsidR="00EA7A77">
        <w:rPr>
          <w:rStyle w:val="CommentReference"/>
        </w:rPr>
        <w:commentReference w:id="1785"/>
      </w:r>
    </w:p>
    <w:p w14:paraId="59241883" w14:textId="384E8FB6" w:rsidR="002A6A0A" w:rsidRDefault="002A6A0A" w:rsidP="00C750C1">
      <w:pPr>
        <w:pStyle w:val="Heading2"/>
      </w:pPr>
      <w:del w:id="1799" w:author="Author">
        <w:r w:rsidDel="00D47F0F">
          <w:delText>2</w:delText>
        </w:r>
      </w:del>
      <w:ins w:id="1800" w:author="Author">
        <w:r w:rsidR="00D47F0F">
          <w:t>Two</w:t>
        </w:r>
      </w:ins>
      <w:r>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65FEDD15"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del w:id="1801" w:author="Author">
        <w:r w:rsidR="00DE31CF" w:rsidDel="00F34F75">
          <w:delText>2</w:delText>
        </w:r>
      </w:del>
      <w:ins w:id="1802" w:author="Author">
        <w:r w:rsidR="00F34F75">
          <w:t>two</w:t>
        </w:r>
      </w:ins>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ins w:id="1803" w:author="Author">
        <w:r w:rsidR="00F34F75">
          <w:t>e</w:t>
        </w:r>
      </w:ins>
      <w:r w:rsidR="00DA45F0">
        <w:t>low a p-value threshold</w:t>
      </w:r>
      <w:r w:rsidR="001221B3">
        <w:t xml:space="preserve"> for shorter running time and </w:t>
      </w:r>
      <w:r w:rsidR="00B930CF">
        <w:t>mitigated multiple testing.</w:t>
      </w:r>
    </w:p>
    <w:p w14:paraId="4F9A52C5" w14:textId="7D7451C1" w:rsidR="00706138" w:rsidDel="00F34F75" w:rsidRDefault="000056AD" w:rsidP="00F34F75">
      <w:pPr>
        <w:pStyle w:val="Heading2"/>
        <w:rPr>
          <w:del w:id="1804" w:author="Author"/>
        </w:rPr>
      </w:pPr>
      <w:commentRangeStart w:id="1805"/>
      <w:del w:id="1806" w:author="Author">
        <w:r w:rsidDel="00D540DC">
          <w:delText>Find ABCB7</w:delText>
        </w:r>
        <w:commentRangeEnd w:id="1805"/>
        <w:r w:rsidR="00336F71" w:rsidDel="00D540DC">
          <w:rPr>
            <w:rStyle w:val="CommentReference"/>
            <w:rFonts w:asciiTheme="minorHAnsi" w:eastAsiaTheme="minorEastAsia" w:hAnsiTheme="minorHAnsi" w:cstheme="minorBidi"/>
            <w:color w:val="auto"/>
          </w:rPr>
          <w:commentReference w:id="1805"/>
        </w:r>
      </w:del>
    </w:p>
    <w:p w14:paraId="7271653A" w14:textId="77777777" w:rsidR="00F34F75" w:rsidRPr="00C51D9C" w:rsidRDefault="00F34F75">
      <w:pPr>
        <w:rPr>
          <w:ins w:id="1807" w:author="Author"/>
        </w:rPr>
        <w:pPrChange w:id="1808" w:author="Author">
          <w:pPr>
            <w:pStyle w:val="Heading2"/>
          </w:pPr>
        </w:pPrChange>
      </w:pPr>
    </w:p>
    <w:p w14:paraId="01F34725" w14:textId="6D17E6EF" w:rsidR="006B2EDB" w:rsidRPr="006B2EDB" w:rsidDel="00D540DC" w:rsidRDefault="004F3C10" w:rsidP="00F34F75">
      <w:pPr>
        <w:rPr>
          <w:del w:id="1809" w:author="Author"/>
        </w:rPr>
      </w:pPr>
      <w:del w:id="1810" w:author="Author">
        <w:r w:rsidDel="00D540DC">
          <w:delText xml:space="preserve">From </w:delText>
        </w:r>
        <w:r w:rsidR="001B7CD3" w:rsidDel="00D540DC">
          <w:delText xml:space="preserve">the </w:delText>
        </w:r>
        <w:r w:rsidRPr="007C583F" w:rsidDel="00D540DC">
          <w:delText>14</w:delText>
        </w:r>
        <w:r w:rsidDel="00D540DC">
          <w:delText>,</w:delText>
        </w:r>
        <w:r w:rsidRPr="007C583F" w:rsidDel="00D540DC">
          <w:delText>874</w:delText>
        </w:r>
        <w:r w:rsidDel="00D540DC">
          <w:delText>,</w:delText>
        </w:r>
        <w:r w:rsidRPr="007C583F" w:rsidDel="00D540DC">
          <w:delText>008</w:delText>
        </w:r>
        <w:r w:rsidDel="00D540DC">
          <w:delText xml:space="preserve"> x </w:delText>
        </w:r>
        <w:r w:rsidRPr="001F51E3" w:rsidDel="00D540DC">
          <w:delText>765</w:delText>
        </w:r>
        <w:r w:rsidDel="00D540DC">
          <w:delText xml:space="preserve"> </w:delText>
        </w:r>
        <w:r w:rsidR="001B7CD3" w:rsidDel="00D540DC">
          <w:delText xml:space="preserve">2-way </w:delText>
        </w:r>
        <w:r w:rsidDel="00D540DC">
          <w:delText>GxE</w:delText>
        </w:r>
        <w:r w:rsidR="001B7CD3" w:rsidDel="00D540DC">
          <w:delText xml:space="preserve">-WAS test </w:delText>
        </w:r>
        <w:r w:rsidDel="00D540DC">
          <w:delText xml:space="preserve">statistics </w:delText>
        </w:r>
        <w:r w:rsidR="001B7CD3" w:rsidDel="00D540DC">
          <w:delText xml:space="preserve">based on PEGS, we </w:delText>
        </w:r>
        <w:r w:rsidR="005F6CD4" w:rsidDel="00D540DC">
          <w:delText xml:space="preserve">first </w:delText>
        </w:r>
        <w:r w:rsidR="001B7CD3" w:rsidDel="00D540DC">
          <w:delText>extract those with p-values less than 5e-4</w:delText>
        </w:r>
        <w:r w:rsidR="005F6CD4" w:rsidDel="00D540DC">
          <w:delText xml:space="preserve"> (num), </w:delText>
        </w:r>
        <w:r w:rsidR="003800B8" w:rsidDel="00D540DC">
          <w:delText xml:space="preserve">than joined the results with </w:delText>
        </w:r>
        <w:r w:rsidR="004331E6" w:rsidDel="00D540DC">
          <w:delText xml:space="preserve">summaries from </w:delText>
        </w:r>
        <w:r w:rsidR="003800B8" w:rsidDel="00D540DC">
          <w:delText>variance loci test</w:delText>
        </w:r>
        <w:r w:rsidR="004331E6" w:rsidDel="00D540DC">
          <w:delText xml:space="preserve"> statistics</w:delText>
        </w:r>
        <w:r w:rsidR="003800B8" w:rsidDel="00D540DC">
          <w:delText xml:space="preserve"> (i.e., DLM, VLA, LVT, DRM, and GWAS).</w:delText>
        </w:r>
      </w:del>
    </w:p>
    <w:p w14:paraId="01929537" w14:textId="3276A623" w:rsidR="002A0CB9" w:rsidDel="00D540DC" w:rsidRDefault="002A0CB9" w:rsidP="00F34F75">
      <w:pPr>
        <w:rPr>
          <w:del w:id="1811" w:author="Author"/>
        </w:rPr>
      </w:pPr>
      <w:del w:id="1812" w:author="Author">
        <w:r w:rsidDel="00D540DC">
          <w:delTex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delText>
        </w:r>
        <w:commentRangeStart w:id="1813"/>
        <w:commentRangeStart w:id="1814"/>
        <w:r w:rsidDel="00D540DC">
          <w:delText xml:space="preserve"> </w:delText>
        </w:r>
        <w:commentRangeEnd w:id="1813"/>
        <w:r w:rsidDel="00D540DC">
          <w:rPr>
            <w:rStyle w:val="CommentReference"/>
          </w:rPr>
          <w:commentReference w:id="1813"/>
        </w:r>
        <w:commentRangeEnd w:id="1814"/>
        <w:r w:rsidDel="00D540DC">
          <w:rPr>
            <w:rStyle w:val="CommentReference"/>
          </w:rPr>
          <w:commentReference w:id="1814"/>
        </w:r>
      </w:del>
    </w:p>
    <w:p w14:paraId="6F7300C5" w14:textId="48DE454B" w:rsidR="002A0CB9" w:rsidDel="00D540DC" w:rsidRDefault="002A0CB9" w:rsidP="00F34F75">
      <w:pPr>
        <w:rPr>
          <w:del w:id="1815" w:author="Author"/>
        </w:rPr>
      </w:pPr>
      <w:del w:id="1816" w:author="Author">
        <w:r w:rsidDel="00D540DC">
          <w:delText xml:space="preserve">Building on QC completed in Tuxedo, we removed gene IDs with less than two counts in five or more of </w:delText>
        </w:r>
        <w:r w:rsidRPr="008F5980" w:rsidDel="00D540DC">
          <w:delText xml:space="preserve">the 33 samples </w:delText>
        </w:r>
        <w:r w:rsidDel="00D540DC">
          <w:delText xml:space="preserve">(from nine participants at four time points) and used DESeq2 to obtain normalized gene counts, treating repeated measures for each subject as replicates. We performed filtering based on the gene list and conducted repeated measures linear regression for </w:delText>
        </w:r>
        <w:r w:rsidRPr="008F5980" w:rsidDel="00D540DC">
          <w:delText xml:space="preserve">the 10 </w:delText>
        </w:r>
        <w:r w:rsidDel="00D540DC">
          <w:delText xml:space="preserve">genes </w:delText>
        </w:r>
        <w:r w:rsidRPr="008F5980" w:rsidDel="00D540DC">
          <w:delText>of interest</w:delText>
        </w:r>
        <w:r w:rsidDel="00D540DC">
          <w:delText xml:space="preserve">. </w:delText>
        </w:r>
        <w:r w:rsidRPr="002552DD" w:rsidDel="00D540DC">
          <w:rPr>
            <w:i/>
            <w:iCs/>
          </w:rPr>
          <w:delText>ABCB7</w:delText>
        </w:r>
        <w:r w:rsidDel="00D540DC">
          <w:delText xml:space="preserve"> was the only gene expressed in this dataset, which is expected given that the others are pseudogenes or non-coding regions. Because there were no male controls, we used data only on females. Details of the QC and analysis are included in the Supplement.</w:delText>
        </w:r>
      </w:del>
      <w:ins w:id="1817" w:author="Author">
        <w:del w:id="1818" w:author="Author">
          <w:r w:rsidDel="00D540DC">
            <w:delText xml:space="preserve"> MAKE A STATEMENT OF SIGNIFICANCE BETWEEN EXPOSED AND UNEXPOSESD</w:delText>
          </w:r>
        </w:del>
      </w:ins>
    </w:p>
    <w:p w14:paraId="29F182B3" w14:textId="0E24558A" w:rsidR="002A0CB9" w:rsidDel="00D540DC" w:rsidRDefault="002A0CB9" w:rsidP="00F34F75">
      <w:pPr>
        <w:rPr>
          <w:ins w:id="1819" w:author="Author"/>
          <w:del w:id="1820" w:author="Author"/>
        </w:rPr>
      </w:pPr>
      <w:del w:id="1821" w:author="Author">
        <w:r w:rsidDel="00D540DC">
          <w:delText xml:space="preserve">The expression of </w:delText>
        </w:r>
        <w:r w:rsidRPr="002552DD" w:rsidDel="00D540DC">
          <w:rPr>
            <w:i/>
            <w:iCs/>
          </w:rPr>
          <w:delText>ABCB7</w:delText>
        </w:r>
        <w:r w:rsidDel="00D540DC">
          <w:delText xml:space="preserve"> is an interesting key finding</w:delText>
        </w:r>
      </w:del>
      <w:ins w:id="1822" w:author="Author">
        <w:del w:id="1823" w:author="Author">
          <w:r w:rsidDel="00D540DC">
            <w:delText>.</w:delText>
          </w:r>
        </w:del>
      </w:ins>
      <w:del w:id="1824" w:author="Author">
        <w:r w:rsidDel="00D540DC">
          <w:delText xml:space="preserve"> and has potential for hypothesis generation. </w:delText>
        </w:r>
        <w:r w:rsidRPr="002552DD" w:rsidDel="00D540DC">
          <w:rPr>
            <w:i/>
            <w:iCs/>
          </w:rPr>
          <w:delText>ABCB7</w:delText>
        </w:r>
        <w:r w:rsidDel="00D540DC">
          <w:delText xml:space="preserve"> is involved in metabolism and multi-drug resistance and is related to</w:delText>
        </w:r>
        <w:r w:rsidRPr="008F5980" w:rsidDel="00D540DC">
          <w:delText xml:space="preserve"> </w:delText>
        </w:r>
        <w:r w:rsidDel="00D540DC">
          <w:delText xml:space="preserve">transport pathways of glucose and other sugars, bile salts and organic acids, metal ions, and amine compounds. Notably, the gene encodes </w:delText>
        </w:r>
        <w:r w:rsidRPr="00870676" w:rsidDel="00D540DC">
          <w:delText xml:space="preserve">a half-transporter involved in the transport of heme from the mitochondria to the cytosol. </w:delText>
        </w:r>
        <w:r w:rsidRPr="002552DD" w:rsidDel="00D540DC">
          <w:rPr>
            <w:i/>
            <w:iCs/>
          </w:rPr>
          <w:delText>ABCB7</w:delText>
        </w:r>
        <w:r w:rsidRPr="00870676" w:rsidDel="00D540DC">
          <w:delText xml:space="preserve"> is </w:delText>
        </w:r>
        <w:r w:rsidDel="00D540DC">
          <w:delText xml:space="preserve">also </w:delText>
        </w:r>
        <w:r w:rsidRPr="00870676" w:rsidDel="00D540DC">
          <w:delText>an ATP-dependent mitochondrial transporter implicated in Fe–S cluster assembly</w:delText>
        </w:r>
        <w:r w:rsidDel="00D540DC">
          <w:delText>. I</w:delText>
        </w:r>
        <w:r w:rsidRPr="00870676" w:rsidDel="00D540DC">
          <w:delText xml:space="preserve">nherited mutations in </w:delText>
        </w:r>
        <w:r w:rsidRPr="002552DD" w:rsidDel="00D540DC">
          <w:rPr>
            <w:i/>
            <w:iCs/>
          </w:rPr>
          <w:delText>ABCB7</w:delText>
        </w:r>
        <w:r w:rsidDel="00D540DC">
          <w:delText xml:space="preserve"> have been linked to </w:delText>
        </w:r>
        <w:r w:rsidRPr="00870676" w:rsidDel="00D540DC">
          <w:delText>inherited and acquired sideroblastic anemia with cerebellar ataxia</w:delText>
        </w:r>
        <w:r w:rsidDel="00D540DC">
          <w:delText xml:space="preserve"> </w:del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 </w:delInstr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DATA </w:delInstrText>
        </w:r>
        <w:r w:rsidDel="00D540DC">
          <w:fldChar w:fldCharType="end"/>
        </w:r>
        <w:r w:rsidDel="00D540DC">
          <w:fldChar w:fldCharType="separate"/>
        </w:r>
        <w:r w:rsidDel="00D540DC">
          <w:rPr>
            <w:noProof/>
          </w:rPr>
          <w:delText>(18, 19)</w:delText>
        </w:r>
        <w:r w:rsidDel="00D540DC">
          <w:fldChar w:fldCharType="end"/>
        </w:r>
        <w:r w:rsidDel="00D540DC">
          <w:delText>, and t</w:delText>
        </w:r>
        <w:r w:rsidRPr="00870676" w:rsidDel="00D540DC">
          <w:delText xml:space="preserve">he absence of </w:delText>
        </w:r>
        <w:r w:rsidRPr="002552DD" w:rsidDel="00D540DC">
          <w:rPr>
            <w:i/>
            <w:iCs/>
          </w:rPr>
          <w:delText>ABCB7</w:delText>
        </w:r>
        <w:r w:rsidRPr="00870676" w:rsidDel="00D540DC">
          <w:delText xml:space="preserve"> impairs the maturation of cytosolic iron</w:delText>
        </w:r>
        <w:r w:rsidDel="00D540DC">
          <w:delText>–</w:delText>
        </w:r>
        <w:r w:rsidRPr="00870676" w:rsidDel="00D540DC">
          <w:delText xml:space="preserve">sulfur proteins and induces iron accumulation in mitochondria. </w:delText>
        </w:r>
        <w:r w:rsidDel="00D540DC">
          <w:delText>Further, k</w:delText>
        </w:r>
        <w:r w:rsidRPr="00870676" w:rsidDel="00D540DC">
          <w:delText xml:space="preserve">nockdown of </w:delText>
        </w:r>
        <w:r w:rsidRPr="002552DD" w:rsidDel="00D540DC">
          <w:rPr>
            <w:i/>
            <w:iCs/>
          </w:rPr>
          <w:delText>ABCB7</w:delText>
        </w:r>
        <w:r w:rsidRPr="00870676" w:rsidDel="00D540DC">
          <w:delText xml:space="preserve"> in HEK293T cells cause</w:delText>
        </w:r>
        <w:r w:rsidDel="00D540DC">
          <w:delText>s</w:delText>
        </w:r>
        <w:r w:rsidRPr="00870676" w:rsidDel="00D540DC">
          <w:delText xml:space="preserve"> mitochondrial iron accumulation and </w:delText>
        </w:r>
        <w:r w:rsidDel="00D540DC">
          <w:delText xml:space="preserve">the </w:delText>
        </w:r>
        <w:r w:rsidRPr="00870676" w:rsidDel="00D540DC">
          <w:delText>activation of SOD enzymes.</w:delText>
        </w:r>
        <w:r w:rsidDel="00D540DC">
          <w:delText xml:space="preserve"> This is important because</w:delText>
        </w:r>
        <w:r w:rsidRPr="00870676" w:rsidDel="00D540DC">
          <w:delText xml:space="preserve"> </w:delText>
        </w:r>
        <w:r w:rsidDel="00D540DC">
          <w:delText>i</w:delText>
        </w:r>
        <w:r w:rsidRPr="00870676" w:rsidDel="00D540DC">
          <w:delText xml:space="preserve">ron and iron-regulatory proteins and cadmium alter </w:delText>
        </w:r>
        <w:r w:rsidRPr="002552DD" w:rsidDel="00D540DC">
          <w:rPr>
            <w:i/>
            <w:iCs/>
          </w:rPr>
          <w:delText>ABCB7</w:delText>
        </w:r>
        <w:r w:rsidRPr="00870676" w:rsidDel="00D540DC">
          <w:delText xml:space="preserve"> expression</w:delText>
        </w:r>
        <w:r w:rsidDel="00D540DC">
          <w:delText>, and some</w:delText>
        </w:r>
        <w:r w:rsidRPr="00870676" w:rsidDel="00D540DC">
          <w:delText xml:space="preserve"> pigments in printer ink dyes</w:delText>
        </w:r>
        <w:r w:rsidDel="00D540DC">
          <w:delText>,</w:delText>
        </w:r>
        <w:r w:rsidRPr="00870676" w:rsidDel="00D540DC">
          <w:delText xml:space="preserve"> such as potash blue or soda blue pigments</w:delText>
        </w:r>
        <w:r w:rsidDel="00D540DC">
          <w:delText>,</w:delText>
        </w:r>
        <w:r w:rsidRPr="00870676" w:rsidDel="00D540DC">
          <w:delText xml:space="preserve"> contain iron based on ferro and ferric cyanides. Printer inks </w:delText>
        </w:r>
        <w:r w:rsidDel="00D540DC">
          <w:delText>may</w:delText>
        </w:r>
        <w:r w:rsidRPr="00870676" w:rsidDel="00D540DC">
          <w:delText xml:space="preserve"> also contain cadmium</w:delText>
        </w:r>
        <w:r w:rsidDel="00D540DC">
          <w:delText xml:space="preserve"> </w:delText>
        </w:r>
        <w:r w:rsidDel="00D540DC">
          <w:fldChar w:fldCharType="begin"/>
        </w:r>
        <w:r w:rsidDel="00D540DC">
          <w:del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delInstrText>
        </w:r>
        <w:r w:rsidDel="00D540DC">
          <w:fldChar w:fldCharType="separate"/>
        </w:r>
        <w:r w:rsidDel="00D540DC">
          <w:rPr>
            <w:noProof/>
          </w:rPr>
          <w:delText>(20)</w:delText>
        </w:r>
        <w:r w:rsidDel="00D540DC">
          <w:fldChar w:fldCharType="end"/>
        </w:r>
        <w:r w:rsidRPr="00870676" w:rsidDel="00D540DC">
          <w:delText>.</w:delText>
        </w:r>
        <w:r w:rsidDel="00D540DC">
          <w:delText xml:space="preserve"> Also of interest is the association of </w:delText>
        </w:r>
        <w:r w:rsidRPr="002552DD" w:rsidDel="00D540DC">
          <w:rPr>
            <w:i/>
            <w:iCs/>
          </w:rPr>
          <w:delText>ABCB7</w:delText>
        </w:r>
        <w:r w:rsidDel="00D540DC">
          <w:delText xml:space="preserve"> </w:delText>
        </w:r>
        <w:r w:rsidRPr="008F44F0" w:rsidDel="00D540DC">
          <w:delText xml:space="preserve">with fatty liver disease. </w:delText>
        </w:r>
        <w:r w:rsidDel="00D540DC">
          <w:delText xml:space="preserve">This is notable because </w:delText>
        </w:r>
        <w:r w:rsidRPr="008F44F0" w:rsidDel="00D540DC">
          <w:delText>T2D is a major risk factor for fatty liver disease and could have common pathways</w:delText>
        </w:r>
        <w:r w:rsidDel="00D540DC">
          <w:delText xml:space="preserve"> </w:del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 </w:delInstr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DATA </w:delInstrText>
        </w:r>
        <w:r w:rsidDel="00D540DC">
          <w:fldChar w:fldCharType="end"/>
        </w:r>
        <w:r w:rsidDel="00D540DC">
          <w:fldChar w:fldCharType="separate"/>
        </w:r>
        <w:r w:rsidDel="00D540DC">
          <w:rPr>
            <w:noProof/>
          </w:rPr>
          <w:delText>(21, 22)</w:delText>
        </w:r>
        <w:r w:rsidDel="00D540DC">
          <w:fldChar w:fldCharType="end"/>
        </w:r>
        <w:r w:rsidDel="00D540DC">
          <w:delText xml:space="preserve">. </w:delText>
        </w:r>
      </w:del>
    </w:p>
    <w:p w14:paraId="312FD915" w14:textId="77777777" w:rsidR="002A0CB9" w:rsidDel="00FA671D" w:rsidRDefault="002A0CB9" w:rsidP="00F34F75">
      <w:pPr>
        <w:rPr>
          <w:del w:id="1825" w:author="Author"/>
        </w:rPr>
      </w:pPr>
      <w:del w:id="1826"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F34F75">
      <w:pPr>
        <w:rPr>
          <w:del w:id="1827" w:author="Author"/>
        </w:rPr>
      </w:pPr>
      <w:del w:id="1828"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79E8F883" w:rsidR="002558EF" w:rsidDel="00B22160" w:rsidRDefault="001E767A" w:rsidP="00F34F75">
      <w:pPr>
        <w:pStyle w:val="Heading1"/>
        <w:rPr>
          <w:del w:id="1829" w:author="Author"/>
        </w:rPr>
      </w:pPr>
      <w:commentRangeStart w:id="1830"/>
      <w:del w:id="1831" w:author="Author">
        <w:r w:rsidRPr="00385255" w:rsidDel="00B22160">
          <w:delText>Material</w:delText>
        </w:r>
        <w:r w:rsidR="00694F34" w:rsidRPr="00385255" w:rsidDel="00B22160">
          <w:delText>s</w:delText>
        </w:r>
        <w:commentRangeEnd w:id="1830"/>
        <w:r w:rsidR="00064542" w:rsidRPr="002552DD" w:rsidDel="00B22160">
          <w:rPr>
            <w:rStyle w:val="CommentReference"/>
            <w:rFonts w:asciiTheme="minorHAnsi" w:eastAsiaTheme="minorEastAsia" w:hAnsiTheme="minorHAnsi" w:cstheme="minorBidi"/>
            <w:color w:val="auto"/>
          </w:rPr>
          <w:commentReference w:id="1830"/>
        </w:r>
      </w:del>
      <w:ins w:id="1832" w:author="Author">
        <w:del w:id="1833" w:author="Author">
          <w:r w:rsidR="0087743F" w:rsidDel="00B22160">
            <w:delText xml:space="preserve">  </w:delText>
          </w:r>
          <w:r w:rsidR="0087743F" w:rsidRPr="004B4FAA" w:rsidDel="00B22160">
            <w:rPr>
              <w:b/>
              <w:bCs/>
            </w:rPr>
            <w:delText>[No M</w:delText>
          </w:r>
          <w:r w:rsidR="00860841" w:rsidDel="00B22160">
            <w:rPr>
              <w:b/>
              <w:bCs/>
            </w:rPr>
            <w:delText>aterials</w:delText>
          </w:r>
          <w:r w:rsidR="0087743F" w:rsidRPr="004B4FAA" w:rsidDel="00B22160">
            <w:rPr>
              <w:b/>
              <w:bCs/>
            </w:rPr>
            <w:delText xml:space="preserve"> section</w:delText>
          </w:r>
          <w:r w:rsidR="0087743F" w:rsidDel="00B22160">
            <w:rPr>
              <w:b/>
              <w:bCs/>
            </w:rPr>
            <w:delText>-</w:delText>
          </w:r>
          <w:r w:rsidR="00860841" w:rsidDel="00B22160">
            <w:rPr>
              <w:b/>
              <w:bCs/>
            </w:rPr>
            <w:delText>Add to Methods?</w:delText>
          </w:r>
          <w:r w:rsidR="0087743F" w:rsidRPr="004B4FAA" w:rsidDel="00B22160">
            <w:rPr>
              <w:b/>
              <w:bCs/>
            </w:rPr>
            <w:delText>]</w:delText>
          </w:r>
        </w:del>
      </w:ins>
    </w:p>
    <w:p w14:paraId="17A6E711" w14:textId="77777777" w:rsidR="006D51F0" w:rsidRDefault="006D51F0">
      <w:pPr>
        <w:pStyle w:val="Heading2"/>
      </w:pPr>
      <w:bookmarkStart w:id="1834" w:name="_Hlk103775017"/>
      <w:r>
        <w:t>UK Biobank (UKBB) data</w:t>
      </w:r>
    </w:p>
    <w:p w14:paraId="0389207C" w14:textId="0C04CF8C" w:rsidR="006D51F0" w:rsidDel="00D540DC" w:rsidRDefault="00D540DC" w:rsidP="00CA4D30">
      <w:pPr>
        <w:rPr>
          <w:del w:id="1835" w:author="Author"/>
        </w:rPr>
      </w:pPr>
      <w:ins w:id="1836" w:author="Author">
        <w:r>
          <w:t>To evaluate the performance of VLA in selecting GxE candidates, w</w:t>
        </w:r>
      </w:ins>
      <w:del w:id="1837" w:author="Author">
        <w:r w:rsidR="00770D9C" w:rsidDel="00D540DC">
          <w:delText>W</w:delText>
        </w:r>
      </w:del>
      <w:r w:rsidR="00770D9C">
        <w:t xml:space="preserve">e used </w:t>
      </w:r>
      <w:ins w:id="1838" w:author="Author">
        <w:r>
          <w:t xml:space="preserve">data from the </w:t>
        </w:r>
      </w:ins>
      <w:r w:rsidR="00770D9C">
        <w:t>UKBB</w:t>
      </w:r>
      <w:ins w:id="1839" w:author="Author">
        <w:r>
          <w:t>,</w:t>
        </w:r>
      </w:ins>
      <w:r w:rsidR="00770D9C">
        <w:t xml:space="preserve"> </w:t>
      </w:r>
      <w:ins w:id="1840" w:author="Autho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ins>
      <w:del w:id="1841" w:author="Author">
        <w:r w:rsidR="00770D9C" w:rsidDel="00D540DC">
          <w:delText xml:space="preserve">data to evaluate the performance of VLA is </w:delText>
        </w:r>
      </w:del>
      <w:ins w:id="1842" w:author="Author">
        <w:del w:id="1843" w:author="Author">
          <w:r w:rsidR="00D47F0F" w:rsidDel="00D540DC">
            <w:delText xml:space="preserve">in </w:delText>
          </w:r>
        </w:del>
      </w:ins>
      <w:del w:id="1844" w:author="Author">
        <w:r w:rsidR="00770D9C" w:rsidDel="00D540DC">
          <w:delText>selecting GxE candidates and compare</w:delText>
        </w:r>
      </w:del>
      <w:ins w:id="1845" w:author="Author">
        <w:del w:id="1846" w:author="Author">
          <w:r w:rsidR="00D47F0F" w:rsidDel="00D540DC">
            <w:delText xml:space="preserve">d to </w:delText>
          </w:r>
        </w:del>
      </w:ins>
      <w:del w:id="1847" w:author="Author">
        <w:r w:rsidR="00770D9C" w:rsidDel="00D540DC">
          <w:delText xml:space="preserve"> it with other methods. </w:delText>
        </w:r>
        <w:r w:rsidR="00770D9C" w:rsidRPr="00505727" w:rsidDel="00D540DC">
          <w:delText xml:space="preserve">The UK </w:delText>
        </w:r>
        <w:r w:rsidR="00560654" w:rsidRPr="00505727" w:rsidDel="00D540DC">
          <w:delText>Biobank is</w:delText>
        </w:r>
        <w:r w:rsidR="00770D9C" w:rsidRPr="00505727" w:rsidDel="00D540DC">
          <w:delText xml:space="preserve"> a large-scale resource consisting of genetic and health information for over half a million participants (Application ID: 57849, version 2) collected via questionnaires, electronic health records, biological samples, oral interviews, imaging, and genotype data. </w:delText>
        </w:r>
        <w:r w:rsidR="00770D9C" w:rsidDel="00D540DC">
          <w:delText>Details of this resource are included in the Supplement.</w:delText>
        </w:r>
      </w:del>
      <w:ins w:id="1848" w:author="Author">
        <w:r>
          <w:t xml:space="preserve">For genotype data, </w:t>
        </w:r>
      </w:ins>
      <w:del w:id="1849" w:author="Author">
        <w:r w:rsidR="00770D9C" w:rsidDel="00D540DC">
          <w:delText xml:space="preserve"> </w:delText>
        </w:r>
      </w:del>
    </w:p>
    <w:p w14:paraId="78FB288D" w14:textId="633F37DC" w:rsidR="006D51F0" w:rsidDel="00D540DC" w:rsidRDefault="006D51F0">
      <w:pPr>
        <w:rPr>
          <w:del w:id="1850" w:author="Author"/>
        </w:rPr>
        <w:pPrChange w:id="1851" w:author="Author">
          <w:pPr>
            <w:pStyle w:val="Heading3"/>
          </w:pPr>
        </w:pPrChange>
      </w:pPr>
      <w:del w:id="1852" w:author="Author">
        <w:r w:rsidDel="00D540DC">
          <w:delText>Genotype data</w:delText>
        </w:r>
      </w:del>
    </w:p>
    <w:p w14:paraId="1FF2CC0C" w14:textId="19C2FE4A" w:rsidR="00770D9C" w:rsidRPr="00770D9C" w:rsidDel="00D644F7" w:rsidRDefault="00770D9C">
      <w:pPr>
        <w:rPr>
          <w:del w:id="1853" w:author="Author"/>
        </w:rPr>
      </w:pPr>
      <w:del w:id="1854" w:author="Author">
        <w:r w:rsidDel="00D540DC">
          <w:delText>U</w:delText>
        </w:r>
      </w:del>
      <w:ins w:id="1855" w:author="Author">
        <w:r w:rsidR="00D540DC">
          <w:t>u</w:t>
        </w:r>
      </w:ins>
      <w:r w:rsidRPr="00770D9C">
        <w:t>sing the imputed genotype</w:t>
      </w:r>
      <w:r>
        <w:t>, w</w:t>
      </w:r>
      <w:r w:rsidRPr="00770D9C">
        <w:t>e created a comprehensive catalog of the whole genome</w:t>
      </w:r>
      <w:r>
        <w:t xml:space="preserve">. </w:t>
      </w:r>
      <w:ins w:id="1856" w:author="Author">
        <w:r w:rsidR="00D540DC">
          <w:t xml:space="preserve">After quality control, we divided the remaining </w:t>
        </w:r>
        <w:r w:rsidR="00D540DC" w:rsidRPr="007D5392">
          <w:t>individuals</w:t>
        </w:r>
        <w:r w:rsidR="00D540DC">
          <w:t xml:space="preserve"> </w:t>
        </w:r>
        <w:r w:rsidR="00D540DC" w:rsidRPr="00D6050C">
          <w:t xml:space="preserve">into </w:t>
        </w:r>
        <w:r w:rsidR="00D540DC">
          <w:t>five</w:t>
        </w:r>
        <w:r w:rsidR="00D540DC" w:rsidRPr="00D6050C">
          <w:t xml:space="preserve"> major ancestry groups</w:t>
        </w:r>
        <w:r w:rsidR="00D540DC">
          <w:t>—</w:t>
        </w:r>
        <w:r w:rsidR="00D540DC" w:rsidRPr="004507A6">
          <w:t>African</w:t>
        </w:r>
        <w:r w:rsidR="00D540DC">
          <w:t xml:space="preserve"> (</w:t>
        </w:r>
        <w:proofErr w:type="spellStart"/>
        <w:r w:rsidR="00D540DC">
          <w:t>afr</w:t>
        </w:r>
        <w:proofErr w:type="spellEnd"/>
        <w:r w:rsidR="00D540DC">
          <w:t xml:space="preserve">), </w:t>
        </w:r>
        <w:proofErr w:type="spellStart"/>
        <w:r w:rsidR="00D540DC" w:rsidRPr="004507A6">
          <w:t>non-Chinese</w:t>
        </w:r>
        <w:proofErr w:type="spellEnd"/>
        <w:r w:rsidR="00D540DC" w:rsidRPr="004507A6">
          <w:t xml:space="preserve"> Asian</w:t>
        </w:r>
        <w:r w:rsidR="00D540DC">
          <w:t xml:space="preserve"> (</w:t>
        </w:r>
        <w:proofErr w:type="spellStart"/>
        <w:r w:rsidR="00D540DC">
          <w:t>asi</w:t>
        </w:r>
        <w:proofErr w:type="spellEnd"/>
        <w:r w:rsidR="00D540DC">
          <w:t xml:space="preserve">), </w:t>
        </w:r>
        <w:r w:rsidR="00D540DC" w:rsidRPr="004507A6">
          <w:t>White British</w:t>
        </w:r>
        <w:r w:rsidR="00D540DC">
          <w:t xml:space="preserve"> (</w:t>
        </w:r>
        <w:proofErr w:type="spellStart"/>
        <w:r w:rsidR="00D540DC">
          <w:t>bri</w:t>
        </w:r>
        <w:proofErr w:type="spellEnd"/>
        <w:r w:rsidR="00D540DC">
          <w:t xml:space="preserve">), </w:t>
        </w:r>
        <w:r w:rsidR="00D540DC" w:rsidRPr="004507A6">
          <w:t>Irish</w:t>
        </w:r>
        <w:r w:rsidR="00D540DC">
          <w:t xml:space="preserve"> (</w:t>
        </w:r>
        <w:proofErr w:type="spellStart"/>
        <w:r w:rsidR="00D540DC">
          <w:t>iri</w:t>
        </w:r>
        <w:proofErr w:type="spellEnd"/>
        <w:r w:rsidR="00D540DC">
          <w:t>), and</w:t>
        </w:r>
        <w:r w:rsidR="00D540DC" w:rsidRPr="004507A6">
          <w:t xml:space="preserve"> White</w:t>
        </w:r>
        <w:r w:rsidR="00D540DC">
          <w:t xml:space="preserve"> </w:t>
        </w:r>
        <w:r w:rsidR="00D540DC" w:rsidRPr="004507A6">
          <w:lastRenderedPageBreak/>
          <w:t>but non-British</w:t>
        </w:r>
        <w:r w:rsidR="00D540DC">
          <w:t xml:space="preserve"> (</w:t>
        </w:r>
        <w:proofErr w:type="spellStart"/>
        <w:r w:rsidR="00D540DC">
          <w:t>wnb</w:t>
        </w:r>
        <w:proofErr w:type="spellEnd"/>
        <w:r w:rsidR="00D540DC">
          <w:t>)—</w:t>
        </w:r>
        <w:r w:rsidR="00D540DC" w:rsidRPr="00D540DC">
          <w:t xml:space="preserve"> </w:t>
        </w:r>
        <w:r w:rsidR="00D540DC">
          <w:t xml:space="preserve">leaving 375,992 individuals. These ancestry groups are the basis of the </w:t>
        </w:r>
        <w:r w:rsidR="00D540DC" w:rsidRPr="004507A6">
          <w:t>NIEHS VLA Catalog</w:t>
        </w:r>
        <w:r w:rsidR="00D540DC">
          <w:t xml:space="preserve">, and </w:t>
        </w:r>
        <w:r w:rsidR="00D540DC" w:rsidRPr="004507A6">
          <w:t xml:space="preserve">the </w:t>
        </w:r>
        <w:proofErr w:type="spellStart"/>
        <w:r w:rsidR="00D540DC" w:rsidRPr="004507A6">
          <w:t>bri</w:t>
        </w:r>
        <w:proofErr w:type="spellEnd"/>
        <w:r w:rsidR="00D540DC" w:rsidRPr="004507A6">
          <w:t xml:space="preserve"> and </w:t>
        </w:r>
        <w:proofErr w:type="spellStart"/>
        <w:r w:rsidR="00D540DC" w:rsidRPr="004507A6">
          <w:t>wnb</w:t>
        </w:r>
        <w:proofErr w:type="spellEnd"/>
        <w:r w:rsidR="00D540DC" w:rsidRPr="004507A6">
          <w:t xml:space="preserve"> groups serve as training and testing datasets, respectively</w:t>
        </w:r>
        <w:r w:rsidR="00D540DC">
          <w:t xml:space="preserve">. </w:t>
        </w:r>
        <w:r w:rsidR="00D644F7">
          <w:t xml:space="preserve">Details can be found in the supplement. For phenotype data, </w:t>
        </w:r>
      </w:ins>
      <w:del w:id="1857" w:author="Author">
        <w:r w:rsidR="004507A6" w:rsidDel="00D644F7">
          <w:delText xml:space="preserve">Beginning </w:delText>
        </w:r>
        <w:r w:rsidR="004507A6" w:rsidRPr="004507A6" w:rsidDel="00D644F7">
          <w:delText xml:space="preserve">with 97,059,328 imputed variants </w:delText>
        </w:r>
        <w:r w:rsidR="004507A6" w:rsidDel="00D644F7">
          <w:delText xml:space="preserve">from </w:delText>
        </w:r>
        <w:r w:rsidR="004507A6" w:rsidRPr="004507A6" w:rsidDel="00D644F7">
          <w:delText>487,411 individuals</w:delText>
        </w:r>
        <w:r w:rsidR="004507A6" w:rsidDel="00D644F7">
          <w:delText>, we</w:delText>
        </w:r>
        <w:r w:rsidR="004507A6" w:rsidRPr="004507A6" w:rsidDel="00D644F7">
          <w:delText xml:space="preserve"> </w:delText>
        </w:r>
        <w:r w:rsidR="00D6050C" w:rsidDel="00D644F7">
          <w:delText xml:space="preserve">performed a series of quality control measures, </w:delText>
        </w:r>
        <w:r w:rsidR="007D5392" w:rsidDel="00D644F7">
          <w:delText xml:space="preserve">after which </w:delText>
        </w:r>
        <w:r w:rsidR="007D5392" w:rsidRPr="007D5392" w:rsidDel="00D644F7">
          <w:delText xml:space="preserve">405,432 individuals with high-quality micro-array genotyping </w:delText>
        </w:r>
        <w:r w:rsidR="007D5392" w:rsidDel="00D644F7">
          <w:delText xml:space="preserve">remained. </w:delText>
        </w:r>
        <w:r w:rsidR="00D6050C" w:rsidRPr="00D6050C" w:rsidDel="00D644F7">
          <w:delText xml:space="preserve">We divided the remaining samples into </w:delText>
        </w:r>
        <w:r w:rsidR="002248BE" w:rsidDel="00D644F7">
          <w:delText>five</w:delText>
        </w:r>
        <w:r w:rsidR="00D6050C" w:rsidRPr="00D6050C" w:rsidDel="00D644F7">
          <w:delText xml:space="preserve"> major ancestry groups</w:delText>
        </w:r>
        <w:r w:rsidR="007D5392" w:rsidDel="00D644F7">
          <w:delText>—</w:delText>
        </w:r>
        <w:r w:rsidR="004507A6" w:rsidRPr="004507A6" w:rsidDel="00D644F7">
          <w:delText>African</w:delText>
        </w:r>
        <w:r w:rsidR="004507A6" w:rsidDel="00D644F7">
          <w:delText xml:space="preserve"> (afr), </w:delText>
        </w:r>
        <w:r w:rsidR="004507A6" w:rsidRPr="004507A6" w:rsidDel="00D644F7">
          <w:delText>non-Chinese Asian</w:delText>
        </w:r>
        <w:r w:rsidR="004507A6" w:rsidDel="00D644F7">
          <w:delText xml:space="preserve"> (asi), </w:delText>
        </w:r>
        <w:r w:rsidR="004507A6" w:rsidRPr="004507A6" w:rsidDel="00D644F7">
          <w:delText>White British</w:delText>
        </w:r>
        <w:r w:rsidR="004507A6" w:rsidDel="00D644F7">
          <w:delText xml:space="preserve"> (bri), </w:delText>
        </w:r>
        <w:r w:rsidR="004507A6" w:rsidRPr="004507A6" w:rsidDel="00D644F7">
          <w:delText>Irish</w:delText>
        </w:r>
        <w:r w:rsidR="004507A6" w:rsidDel="00D644F7">
          <w:delText xml:space="preserve"> (iri), and</w:delText>
        </w:r>
        <w:r w:rsidR="004507A6" w:rsidRPr="004507A6" w:rsidDel="00D644F7">
          <w:delText xml:space="preserve"> White</w:delText>
        </w:r>
        <w:r w:rsidR="004507A6" w:rsidDel="00D644F7">
          <w:delText xml:space="preserve"> </w:delText>
        </w:r>
        <w:r w:rsidR="004507A6" w:rsidRPr="004507A6" w:rsidDel="00D644F7">
          <w:delText>but non-British</w:delText>
        </w:r>
        <w:r w:rsidR="004507A6" w:rsidDel="00D644F7">
          <w:delText xml:space="preserve"> (wnb)</w:delText>
        </w:r>
        <w:r w:rsidR="007D5392" w:rsidDel="00D644F7">
          <w:delText xml:space="preserve">—and </w:delText>
        </w:r>
        <w:r w:rsidR="004507A6" w:rsidRPr="00505727" w:rsidDel="00D644F7">
          <w:delText xml:space="preserve">subsequently </w:delText>
        </w:r>
        <w:r w:rsidR="004507A6" w:rsidRPr="004507A6" w:rsidDel="00D644F7">
          <w:delText xml:space="preserve">removed </w:delText>
        </w:r>
        <w:r w:rsidR="00D0589B" w:rsidDel="00D644F7">
          <w:delText xml:space="preserve">29,440 </w:delText>
        </w:r>
        <w:r w:rsidR="004507A6" w:rsidRPr="004507A6" w:rsidDel="00D644F7">
          <w:delText>individuals belong</w:delText>
        </w:r>
        <w:r w:rsidR="004507A6" w:rsidDel="00D644F7">
          <w:delText>ing</w:delText>
        </w:r>
        <w:r w:rsidR="004507A6" w:rsidRPr="004507A6" w:rsidDel="00D644F7">
          <w:delText xml:space="preserve"> to ethnic group</w:delText>
        </w:r>
        <w:r w:rsidR="004507A6" w:rsidDel="00D644F7">
          <w:delText>s</w:delText>
        </w:r>
        <w:r w:rsidR="004507A6" w:rsidRPr="004507A6" w:rsidDel="00D644F7">
          <w:delText xml:space="preserve"> with a small sample size</w:delText>
        </w:r>
        <w:r w:rsidR="004507A6" w:rsidDel="00D644F7">
          <w:delText xml:space="preserve"> (e.g., Chinese with a sample size of 1574) or unclear ancestry</w:delText>
        </w:r>
        <w:r w:rsidR="00D0589B" w:rsidDel="00D644F7">
          <w:delText>, leaving 375,992 individuals from the original total</w:delText>
        </w:r>
        <w:r w:rsidR="007D5392" w:rsidDel="00D644F7">
          <w:delText xml:space="preserve"> </w:delText>
        </w:r>
        <w:r w:rsidR="007D5392" w:rsidRPr="007D5392" w:rsidDel="00D644F7">
          <w:delText>(77.1% of 487,411 with imputed genotypes and 74.8% of the total 502,505)</w:delText>
        </w:r>
        <w:r w:rsidR="004507A6" w:rsidDel="00D644F7">
          <w:delText xml:space="preserve">. </w:delText>
        </w:r>
        <w:bookmarkStart w:id="1858" w:name="_Hlk92797398"/>
        <w:r w:rsidR="004507A6" w:rsidRPr="004507A6" w:rsidDel="00D644F7">
          <w:delText xml:space="preserve">The afr, asi, bri, and iri groups serve as the basis of the NIEHS VLA Catalog, and the bri and wnb groups serve as training and testing datasets, respectively, </w:delText>
        </w:r>
        <w:r w:rsidR="004507A6" w:rsidDel="00D644F7">
          <w:delText xml:space="preserve">for </w:delText>
        </w:r>
        <w:r w:rsidR="004507A6" w:rsidRPr="004507A6" w:rsidDel="00D644F7">
          <w:delText>comparison of the performance of methods.</w:delText>
        </w:r>
        <w:bookmarkEnd w:id="1858"/>
        <w:r w:rsidR="007D5392" w:rsidDel="00D644F7">
          <w:delText xml:space="preserve"> Details of the quality control steps are provided in the Supplement. </w:delText>
        </w:r>
      </w:del>
    </w:p>
    <w:p w14:paraId="25BEF669" w14:textId="23725240" w:rsidR="00770D9C" w:rsidDel="00D644F7" w:rsidRDefault="006D51F0">
      <w:pPr>
        <w:rPr>
          <w:del w:id="1859" w:author="Author"/>
        </w:rPr>
        <w:pPrChange w:id="1860" w:author="Author">
          <w:pPr>
            <w:pStyle w:val="Heading3"/>
          </w:pPr>
        </w:pPrChange>
      </w:pPr>
      <w:del w:id="1861" w:author="Author">
        <w:r w:rsidDel="00D644F7">
          <w:delText>Phenotype data</w:delText>
        </w:r>
      </w:del>
    </w:p>
    <w:p w14:paraId="5654D4DD" w14:textId="109621E8" w:rsidR="00770D9C" w:rsidDel="00D644F7" w:rsidRDefault="00DF5102" w:rsidP="00C750C1">
      <w:pPr>
        <w:rPr>
          <w:del w:id="1862" w:author="Author"/>
        </w:rPr>
      </w:pPr>
      <w:del w:id="1863" w:author="Author">
        <w:r w:rsidRPr="00DF5102" w:rsidDel="00D644F7">
          <w:delText>W</w:delText>
        </w:r>
      </w:del>
      <w:ins w:id="1864" w:author="Author">
        <w:r w:rsidR="00D644F7">
          <w:t>w</w:t>
        </w:r>
      </w:ins>
      <w:r w:rsidRPr="00DF5102">
        <w:t xml:space="preserve">e manually compiled </w:t>
      </w:r>
      <w:del w:id="1865" w:author="Author">
        <w:r w:rsidRPr="00DF5102" w:rsidDel="00D644F7">
          <w:delText xml:space="preserve">several phenotypes </w:delText>
        </w:r>
        <w:r w:rsidDel="00D644F7">
          <w:delText xml:space="preserve">from </w:delText>
        </w:r>
      </w:del>
      <w:ins w:id="1866" w:author="Author">
        <w:r w:rsidR="00D644F7">
          <w:t xml:space="preserve">UKBB </w:t>
        </w:r>
        <w:r w:rsidR="00D644F7" w:rsidRPr="00DF5102">
          <w:t xml:space="preserve">phenotype </w:t>
        </w:r>
        <w:r w:rsidR="00D644F7">
          <w:t>data</w:t>
        </w:r>
      </w:ins>
      <w:del w:id="1867" w:author="Author">
        <w:r w:rsidRPr="00DF5102" w:rsidDel="00D644F7">
          <w:delText>baseline data collected at UKBB participants’ first visit</w:delText>
        </w:r>
      </w:del>
      <w:r w:rsidRPr="00DF5102">
        <w:t xml:space="preserve">, </w:t>
      </w:r>
      <w:del w:id="1868" w:author="Author">
        <w:r w:rsidRPr="00DF5102" w:rsidDel="00D47F0F">
          <w:delText xml:space="preserve">as </w:delText>
        </w:r>
      </w:del>
      <w:ins w:id="1869" w:author="Author">
        <w:r w:rsidR="00D47F0F">
          <w:t>which is</w:t>
        </w:r>
        <w:r w:rsidR="00D47F0F" w:rsidRPr="00DF5102">
          <w:t xml:space="preserve"> </w:t>
        </w:r>
      </w:ins>
      <w:r w:rsidRPr="00DF5102">
        <w:t>summarized in Table 2</w:t>
      </w:r>
      <w:ins w:id="1870" w:author="Author">
        <w:r w:rsidR="00D644F7">
          <w:t xml:space="preserve">, for </w:t>
        </w:r>
      </w:ins>
      <w:del w:id="1871" w:author="Author">
        <w:r w:rsidRPr="00DF5102" w:rsidDel="00D644F7">
          <w:delText>.</w:delText>
        </w:r>
        <w:r w:rsidDel="00D644F7">
          <w:delText xml:space="preserve"> These phenotypes are type 2 diabetes</w:delText>
        </w:r>
      </w:del>
      <w:ins w:id="1872" w:author="Author">
        <w:r w:rsidR="00D644F7">
          <w:t>T2D</w:t>
        </w:r>
      </w:ins>
      <w:r>
        <w:t xml:space="preserve">, </w:t>
      </w:r>
      <w:del w:id="1873" w:author="Author">
        <w:r w:rsidDel="00D644F7">
          <w:delText>coronary artery disease</w:delText>
        </w:r>
      </w:del>
      <w:ins w:id="1874" w:author="Author">
        <w:r w:rsidR="00D644F7">
          <w:t>CAD</w:t>
        </w:r>
      </w:ins>
      <w:r>
        <w:t xml:space="preserve">, </w:t>
      </w:r>
      <w:del w:id="1875" w:author="Author">
        <w:r w:rsidDel="00D644F7">
          <w:delText>body mass index</w:delText>
        </w:r>
      </w:del>
      <w:ins w:id="1876" w:author="Author">
        <w:r w:rsidR="00D644F7">
          <w:t>BMI</w:t>
        </w:r>
      </w:ins>
      <w:r>
        <w:t xml:space="preserve">, and fasting glucose level. </w:t>
      </w:r>
      <w:ins w:id="1877" w:author="Author">
        <w:del w:id="1878" w:author="Author">
          <w:r w:rsidR="00D47F0F" w:rsidDel="00D644F7">
            <w:delText>The supplement provides d</w:delText>
          </w:r>
        </w:del>
      </w:ins>
      <w:del w:id="1879" w:author="Author">
        <w:r w:rsidDel="00D644F7">
          <w:delText>Details of how we compiled these phenotypes, including criteria and the UKBB data fields used, are included in the Supplement.</w:delText>
        </w:r>
      </w:del>
      <w:ins w:id="1880" w:author="Author">
        <w:r w:rsidR="00D644F7">
          <w:t xml:space="preserve">For environmental data, we used </w:t>
        </w:r>
      </w:ins>
    </w:p>
    <w:p w14:paraId="7048613E" w14:textId="0E0B1227" w:rsidR="00DF5102" w:rsidDel="00D644F7" w:rsidRDefault="00DF5102" w:rsidP="00C750C1">
      <w:pPr>
        <w:pStyle w:val="Heading3"/>
        <w:rPr>
          <w:del w:id="1881" w:author="Author"/>
        </w:rPr>
      </w:pPr>
      <w:del w:id="1882" w:author="Author">
        <w:r w:rsidDel="00D644F7">
          <w:delText>Environmental data</w:delText>
        </w:r>
      </w:del>
    </w:p>
    <w:p w14:paraId="6A67446C" w14:textId="2A1220D7" w:rsidR="00C95B2C" w:rsidDel="00D644F7" w:rsidRDefault="00BE1EBB" w:rsidP="00C750C1">
      <w:pPr>
        <w:rPr>
          <w:del w:id="1883" w:author="Author"/>
        </w:rPr>
      </w:pPr>
      <w:del w:id="1884" w:author="Author">
        <w:r w:rsidDel="00D644F7">
          <w:delText xml:space="preserve">We collected </w:delText>
        </w:r>
      </w:del>
      <w:ins w:id="1885" w:author="Author">
        <w:r w:rsidR="00D47F0F">
          <w:t xml:space="preserve">data on </w:t>
        </w:r>
      </w:ins>
      <w:r>
        <w:t xml:space="preserve">16 </w:t>
      </w:r>
      <w:r w:rsidR="00C95B2C">
        <w:t xml:space="preserve">environmental variables in UKBB, </w:t>
      </w:r>
      <w:del w:id="1886" w:author="Author">
        <w:r w:rsidDel="00D47F0F">
          <w:delText>which include</w:delText>
        </w:r>
      </w:del>
      <w:ins w:id="1887" w:author="Author">
        <w:r w:rsidR="00D644F7">
          <w:t xml:space="preserve">which are outlined in </w:t>
        </w:r>
      </w:ins>
      <w:del w:id="1888" w:author="Author">
        <w:r w:rsidDel="00D47F0F">
          <w:delText xml:space="preserve"> </w:delText>
        </w:r>
      </w:del>
      <w:ins w:id="1889" w:author="Author">
        <w:del w:id="1890" w:author="Author">
          <w:r w:rsidR="00D47F0F" w:rsidDel="00D644F7">
            <w:delText xml:space="preserve">including </w:delText>
          </w:r>
        </w:del>
      </w:ins>
      <w:del w:id="1891" w:author="Author">
        <w:r w:rsidDel="00D644F7">
          <w:delText xml:space="preserve">the </w:delText>
        </w:r>
        <w:r w:rsidR="00C95B2C" w:rsidDel="00D644F7">
          <w:delText xml:space="preserve">number of siblings (SIB), physical activity in metabolic equivalent minutes (MET), </w:delText>
        </w:r>
        <w:r w:rsidDel="00D644F7">
          <w:delText xml:space="preserve">ever </w:delText>
        </w:r>
        <w:r w:rsidR="00C95B2C" w:rsidDel="00D644F7">
          <w:delText xml:space="preserve">smoking (SMK), </w:delText>
        </w:r>
      </w:del>
      <w:ins w:id="1892" w:author="Author">
        <w:del w:id="1893" w:author="Author">
          <w:r w:rsidR="00D47F0F" w:rsidDel="00D644F7">
            <w:delText xml:space="preserve">weekly </w:delText>
          </w:r>
        </w:del>
      </w:ins>
      <w:del w:id="1894" w:author="Author">
        <w:r w:rsidR="00C95B2C" w:rsidDel="00D644F7">
          <w:delText>alcohol intake (ALC), neighborhood traffic (TRF), nitrogen oxide (NO1), nitrogen dioxide (NO2), particulate matter air pollution, 10</w:delText>
        </w:r>
        <w:r w:rsidR="00C95B2C" w:rsidDel="00D644F7">
          <w:rPr>
            <w:rFonts w:ascii="Symbol" w:eastAsia="Symbol" w:hAnsi="Symbol" w:cs="Symbol"/>
          </w:rPr>
          <w:delText>m</w:delText>
        </w:r>
        <w:r w:rsidR="00C95B2C" w:rsidDel="00D644F7">
          <w:delText>m (P10), particulate matter air pollution, 2.5</w:delText>
        </w:r>
        <w:r w:rsidR="00C95B2C" w:rsidDel="00D644F7">
          <w:rPr>
            <w:rFonts w:ascii="Symbol" w:eastAsia="Symbol" w:hAnsi="Symbol" w:cs="Symbol"/>
          </w:rPr>
          <w:delText>m</w:delText>
        </w:r>
        <w:r w:rsidR="00C95B2C" w:rsidDel="00D644F7">
          <w:delText xml:space="preserve">m (P25), </w:delText>
        </w:r>
        <w:r w:rsidR="000846B2" w:rsidDel="00D644F7">
          <w:delText xml:space="preserve">and </w:delText>
        </w:r>
        <w:r w:rsidR="00C95B2C" w:rsidDel="00D644F7">
          <w:delText>noise (NOI)</w:delText>
        </w:r>
        <w:r w:rsidR="000846B2" w:rsidDel="00D644F7">
          <w:delText xml:space="preserve">. We also included several </w:delText>
        </w:r>
        <w:r w:rsidR="00C95B2C" w:rsidDel="00D644F7">
          <w:delText>neighborhood exposures</w:delText>
        </w:r>
        <w:r w:rsidR="000846B2" w:rsidDel="00D644F7">
          <w:delText xml:space="preserve"> in a 1000-m buffer around an individual’s home address, namely green space percentage (GSP), domestic garden percentage (DGP), water percentage (WTP), and natural environment percentage (NEP) and distance to the coast (SEA). </w:delText>
        </w:r>
      </w:del>
      <w:r w:rsidR="000846B2">
        <w:t>Table 3</w:t>
      </w:r>
      <w:ins w:id="1895" w:author="Author">
        <w:r w:rsidR="00D644F7">
          <w:t>.</w:t>
        </w:r>
      </w:ins>
      <w:del w:id="1896" w:author="Author">
        <w:r w:rsidR="000846B2" w:rsidDel="00D644F7">
          <w:delText xml:space="preserve"> </w:delText>
        </w:r>
      </w:del>
      <w:ins w:id="1897" w:author="Author">
        <w:r w:rsidR="00D644F7">
          <w:t xml:space="preserve"> </w:t>
        </w:r>
      </w:ins>
      <w:del w:id="1898" w:author="Author">
        <w:r w:rsidR="000846B2" w:rsidDel="00D644F7">
          <w:delText xml:space="preserve">outlines the environmental variables, and the Supplement provides details on the methods and </w:delText>
        </w:r>
      </w:del>
      <w:ins w:id="1899" w:author="Author">
        <w:del w:id="1900" w:author="Author">
          <w:r w:rsidR="00D47F0F" w:rsidDel="00D644F7">
            <w:delText xml:space="preserve">UKBB </w:delText>
          </w:r>
        </w:del>
      </w:ins>
      <w:del w:id="1901" w:author="Author">
        <w:r w:rsidR="000846B2" w:rsidDel="00D644F7">
          <w:delText>fields used to calculate the variables.</w:delText>
        </w:r>
      </w:del>
    </w:p>
    <w:p w14:paraId="41A0DC7C" w14:textId="0A99C4FA" w:rsidR="000846B2" w:rsidDel="00D644F7" w:rsidRDefault="000846B2" w:rsidP="00C750C1">
      <w:pPr>
        <w:pStyle w:val="Heading3"/>
        <w:rPr>
          <w:del w:id="1902" w:author="Author"/>
        </w:rPr>
      </w:pPr>
      <w:del w:id="1903" w:author="Author">
        <w:r w:rsidDel="00D644F7">
          <w:delText>Phecodes</w:delText>
        </w:r>
      </w:del>
    </w:p>
    <w:p w14:paraId="1DDAA2B4" w14:textId="04FAC7E0" w:rsidR="00954AD6" w:rsidRPr="008265D5" w:rsidRDefault="00954AD6" w:rsidP="00C750C1">
      <w:r>
        <w:t>We</w:t>
      </w:r>
      <w:ins w:id="1904" w:author="Author">
        <w:r w:rsidR="00D644F7">
          <w:t xml:space="preserve"> also</w:t>
        </w:r>
      </w:ins>
      <w:r>
        <w:t xml:space="preserve"> derived phecodes </w:t>
      </w:r>
      <w:del w:id="1905" w:author="Author">
        <w:r w:rsidDel="00D644F7">
          <w:delText xml:space="preserve">for our analysis </w:delText>
        </w:r>
      </w:del>
      <w:r>
        <w:t xml:space="preserve">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ins w:id="1906" w:author="Autho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ins>
      <w:r>
        <w:t>.</w:t>
      </w:r>
      <w:del w:id="1907" w:author="Author">
        <w:r w:rsidDel="00D644F7">
          <w:delText xml:space="preserve"> ICD codes are</w:delText>
        </w:r>
        <w:r w:rsidRPr="00CE14AA" w:rsidDel="00D644F7">
          <w:delText xml:space="preserve"> </w:delText>
        </w:r>
        <w:r w:rsidDel="00D644F7">
          <w:delText>used to record medical diagnoses</w:delText>
        </w:r>
        <w:r w:rsidRPr="00CE14AA" w:rsidDel="00D644F7">
          <w:delText xml:space="preserve">, signs and symptoms, abnormal findings, </w:delText>
        </w:r>
        <w:r w:rsidDel="00D644F7">
          <w:delText xml:space="preserve">and </w:delText>
        </w:r>
        <w:r w:rsidRPr="00CE14AA" w:rsidDel="00D644F7">
          <w:delText>injuries</w:delText>
        </w:r>
        <w:r w:rsidR="001770E5" w:rsidDel="00D644F7">
          <w:delText>. A</w:delText>
        </w:r>
        <w:r w:rsidDel="00D644F7">
          <w:delText xml:space="preserve">lthough more than 100 countries use </w:delText>
        </w:r>
        <w:r w:rsidR="00165E35" w:rsidDel="00D644F7">
          <w:delText>ICD</w:delText>
        </w:r>
        <w:r w:rsidDel="00D644F7">
          <w:delText xml:space="preserve"> </w:delText>
        </w:r>
        <w:r w:rsidRPr="00CE14AA" w:rsidDel="00D644F7">
          <w:delText xml:space="preserve">codes to track morbidity and mortality </w:delText>
        </w:r>
        <w:r w:rsidDel="00D644F7">
          <w:fldChar w:fldCharType="begin"/>
        </w:r>
        <w:r w:rsidR="00165E35" w:rsidDel="00D644F7">
          <w:del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delInstrText>
        </w:r>
        <w:r w:rsidDel="00D644F7">
          <w:fldChar w:fldCharType="separate"/>
        </w:r>
        <w:r w:rsidR="00165E35" w:rsidDel="00D644F7">
          <w:rPr>
            <w:noProof/>
          </w:rPr>
          <w:delText>(41)</w:delText>
        </w:r>
        <w:r w:rsidDel="00D644F7">
          <w:fldChar w:fldCharType="end"/>
        </w:r>
        <w:r w:rsidDel="00D644F7">
          <w:delText>, they</w:delText>
        </w:r>
        <w:r w:rsidRPr="00EE7071" w:rsidDel="00D644F7">
          <w:delText xml:space="preserve"> </w:delText>
        </w:r>
        <w:r w:rsidRPr="00CE14AA" w:rsidDel="00D644F7">
          <w:delText>do not provide an appropriate level of granularity for phenotypes relevant for genetic association studies.</w:delText>
        </w:r>
        <w:r w:rsidR="00165E35" w:rsidDel="00D644F7">
          <w:delText xml:space="preserve"> </w:delText>
        </w:r>
        <w:r w:rsidRPr="00CE14AA" w:rsidDel="00D644F7">
          <w:delText xml:space="preserve">Phecodes are manually curated groups of </w:delText>
        </w:r>
        <w:r w:rsidDel="00D644F7">
          <w:delText>I</w:delText>
        </w:r>
        <w:r w:rsidRPr="00CE14AA" w:rsidDel="00D644F7">
          <w:delText>CD codes aggregate</w:delText>
        </w:r>
        <w:r w:rsidDel="00D644F7">
          <w:delText>d</w:delText>
        </w:r>
        <w:r w:rsidRPr="00CE14AA" w:rsidDel="00D644F7">
          <w:delText xml:space="preserve"> into a distinct medical concept, disease</w:delText>
        </w:r>
        <w:r w:rsidDel="00D644F7">
          <w:delText>,</w:delText>
        </w:r>
        <w:r w:rsidRPr="00CE14AA" w:rsidDel="00D644F7">
          <w:delText xml:space="preserve"> or phenotype intended to capture clinically meaningful concepts for re</w:delText>
        </w:r>
        <w:r w:rsidRPr="008265D5" w:rsidDel="00D644F7">
          <w:delText>search</w:delText>
        </w:r>
        <w:r w:rsidRPr="002C5834" w:rsidDel="00D644F7">
          <w:delText xml:space="preserve"> </w:delText>
        </w:r>
        <w:r w:rsidRPr="002C5834" w:rsidDel="00D644F7">
          <w:fldChar w:fldCharType="begin"/>
        </w:r>
        <w:r w:rsidR="00165E35" w:rsidDel="00D644F7">
          <w:del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delInstrText>
        </w:r>
        <w:r w:rsidRPr="002C5834" w:rsidDel="00D644F7">
          <w:fldChar w:fldCharType="separate"/>
        </w:r>
        <w:r w:rsidR="00165E35" w:rsidDel="00D644F7">
          <w:rPr>
            <w:noProof/>
          </w:rPr>
          <w:delText>(40)</w:delText>
        </w:r>
        <w:r w:rsidRPr="002C5834" w:rsidDel="00D644F7">
          <w:fldChar w:fldCharType="end"/>
        </w:r>
        <w:r w:rsidRPr="008265D5" w:rsidDel="00D644F7">
          <w:delText>. Phecodes pro</w:delText>
        </w:r>
        <w:r w:rsidRPr="00CE14AA" w:rsidDel="00D644F7">
          <w:delText>vide embedded case-control definitions based on exclusion criteria</w:delText>
        </w:r>
        <w:r w:rsidRPr="00485478" w:rsidDel="00D644F7">
          <w:delText xml:space="preserve"> </w:delText>
        </w:r>
        <w:r w:rsidDel="00D644F7">
          <w:delText xml:space="preserve">for controls, </w:delText>
        </w:r>
        <w:r w:rsidRPr="00CE14AA" w:rsidDel="00D644F7">
          <w:delText>enabl</w:delText>
        </w:r>
        <w:r w:rsidDel="00D644F7">
          <w:delText>ing</w:delText>
        </w:r>
        <w:r w:rsidRPr="00CE14AA" w:rsidDel="00D644F7">
          <w:delText xml:space="preserve"> the rapid characterization of large number</w:delText>
        </w:r>
        <w:r w:rsidDel="00D644F7">
          <w:delText>s</w:delText>
        </w:r>
        <w:r w:rsidRPr="00CE14AA" w:rsidDel="00D644F7">
          <w:delText xml:space="preserve"> of phenotypes</w:delText>
        </w:r>
        <w:r w:rsidDel="00D644F7">
          <w:delText xml:space="preserve">. </w:delText>
        </w:r>
        <w:r w:rsidR="001770E5" w:rsidDel="00D644F7">
          <w:delText>They</w:delText>
        </w:r>
        <w:r w:rsidDel="00D644F7">
          <w:delText xml:space="preserve"> </w:delText>
        </w:r>
        <w:r w:rsidRPr="00CE14AA" w:rsidDel="00D644F7">
          <w:delText xml:space="preserve">are widely used </w:delText>
        </w:r>
        <w:r w:rsidDel="00D644F7">
          <w:delText>for</w:delText>
        </w:r>
        <w:r w:rsidRPr="00CE14AA" w:rsidDel="00D644F7">
          <w:delText xml:space="preserve"> phenotyping participants with EHR data, especially for genetic association studies</w:delText>
        </w:r>
        <w:r w:rsidDel="00D644F7">
          <w:delText xml:space="preserve"> </w:delText>
        </w:r>
        <w:r w:rsidRPr="00CE14AA"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 </w:delInstrText>
        </w:r>
        <w:r w:rsidR="00165E35"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DATA </w:delInstrText>
        </w:r>
        <w:r w:rsidR="00165E35" w:rsidDel="00D644F7">
          <w:fldChar w:fldCharType="end"/>
        </w:r>
        <w:r w:rsidRPr="00CE14AA" w:rsidDel="00D644F7">
          <w:fldChar w:fldCharType="separate"/>
        </w:r>
        <w:r w:rsidR="00165E35" w:rsidDel="00D644F7">
          <w:rPr>
            <w:noProof/>
          </w:rPr>
          <w:delText>(40, 42)</w:delText>
        </w:r>
        <w:r w:rsidRPr="00CE14AA" w:rsidDel="00D644F7">
          <w:fldChar w:fldCharType="end"/>
        </w:r>
        <w:r w:rsidRPr="00CE14AA" w:rsidDel="00D644F7">
          <w:delText xml:space="preserve">. </w:delText>
        </w:r>
        <w:r w:rsidDel="00D644F7">
          <w:delText xml:space="preserve">The use of </w:delText>
        </w:r>
        <w:r w:rsidRPr="00CE14AA" w:rsidDel="00D644F7">
          <w:delText xml:space="preserve">phecodes </w:delText>
        </w:r>
        <w:r w:rsidDel="00D644F7">
          <w:delText xml:space="preserve">in such studies </w:delText>
        </w:r>
        <w:r w:rsidRPr="008265D5" w:rsidDel="00D644F7">
          <w:delText>produces superior results compared</w:delText>
        </w:r>
        <w:r w:rsidDel="00D644F7">
          <w:delText xml:space="preserve"> </w:delText>
        </w:r>
        <w:r w:rsidRPr="008265D5" w:rsidDel="00D644F7">
          <w:delText>to ICD and Clinical Classification Software (CCS) codes</w:delText>
        </w:r>
        <w:r w:rsidDel="00D644F7">
          <w:delText>.</w:delText>
        </w:r>
      </w:del>
      <w:r>
        <w:t xml:space="preserve"> </w:t>
      </w:r>
      <w:ins w:id="1908" w:author="Author">
        <w:r w:rsidR="00D644F7">
          <w:t xml:space="preserve">The supplement provides details of how we compiled the phenotypes, including criteria and the UKBB data fields used as well as </w:t>
        </w:r>
      </w:ins>
      <w:del w:id="1909" w:author="Author">
        <w:r w:rsidDel="00D644F7">
          <w:delText xml:space="preserve">The Supplement provides </w:delText>
        </w:r>
      </w:del>
      <w:r>
        <w:t xml:space="preserve">details of </w:t>
      </w:r>
      <w:r w:rsidR="008C7A4E">
        <w:t xml:space="preserve">our </w:t>
      </w:r>
      <w:proofErr w:type="spellStart"/>
      <w:r>
        <w:t>phecode</w:t>
      </w:r>
      <w:proofErr w:type="spellEnd"/>
      <w:r>
        <w:t xml:space="preserve"> mapping. </w:t>
      </w:r>
    </w:p>
    <w:bookmarkEnd w:id="1834"/>
    <w:p w14:paraId="65765071" w14:textId="57D79683" w:rsidR="00833476" w:rsidRDefault="00833476" w:rsidP="00C750C1"/>
    <w:p w14:paraId="1E2AF74C" w14:textId="4135FCCC" w:rsidR="00482D6C" w:rsidRDefault="00565241" w:rsidP="00C750C1">
      <w:pPr>
        <w:pStyle w:val="Heading2"/>
      </w:pPr>
      <w:bookmarkStart w:id="1910" w:name="_Hlk92456872"/>
      <w:r>
        <w:t>PEGS</w:t>
      </w:r>
      <w:ins w:id="1911" w:author="Author">
        <w:r w:rsidR="00B714A7">
          <w:t xml:space="preserve"> data</w:t>
        </w:r>
      </w:ins>
    </w:p>
    <w:p w14:paraId="7B0F6A04" w14:textId="71D771DE" w:rsidR="00936134" w:rsidRPr="00936134" w:rsidDel="008711C3" w:rsidRDefault="00B86420" w:rsidP="00C750C1">
      <w:pPr>
        <w:rPr>
          <w:del w:id="1912" w:author="Author"/>
        </w:rPr>
      </w:pPr>
      <w:ins w:id="1913" w:author="Author">
        <w:r>
          <w:t>For the external GxE enrichment analysis, we used data from t</w:t>
        </w:r>
      </w:ins>
      <w:del w:id="1914" w:author="Author">
        <w:r w:rsidR="00936134" w:rsidRPr="00936134" w:rsidDel="00B86420">
          <w:delText>T</w:delText>
        </w:r>
      </w:del>
      <w:r w:rsidR="00936134" w:rsidRPr="00936134">
        <w:t xml:space="preserve">he </w:t>
      </w:r>
      <w:del w:id="1915" w:author="Author">
        <w:r w:rsidR="00936134" w:rsidRPr="00936134" w:rsidDel="00B86420">
          <w:delText xml:space="preserve">North Carolina-based </w:delText>
        </w:r>
      </w:del>
      <w:r w:rsidR="00936134" w:rsidRPr="00936134">
        <w:t>Personalized Gene and Environment Study (PEGS)</w:t>
      </w:r>
      <w:ins w:id="1916" w:author="Author">
        <w:r>
          <w:t xml:space="preserve">, a </w:t>
        </w:r>
        <w:r w:rsidRPr="00936134">
          <w:t>North Carolina-based</w:t>
        </w:r>
      </w:ins>
      <w:r w:rsidR="00936134" w:rsidRPr="00936134">
        <w:t xml:space="preserve"> </w:t>
      </w:r>
      <w:del w:id="1917" w:author="Author">
        <w:r w:rsidR="00936134" w:rsidRPr="00936134" w:rsidDel="00B86420">
          <w:delText xml:space="preserve">is a </w:delText>
        </w:r>
      </w:del>
      <w:r w:rsidR="00936134" w:rsidRPr="00936134">
        <w:t xml:space="preserve">cohort </w:t>
      </w:r>
      <w:del w:id="1918" w:author="Author">
        <w:r w:rsidR="00936134" w:rsidRPr="00936134" w:rsidDel="00B86420">
          <w:delText xml:space="preserve">of </w:delText>
        </w:r>
      </w:del>
      <w:ins w:id="1919" w:author="Author">
        <w:r>
          <w:t>of</w:t>
        </w:r>
        <w:r w:rsidRPr="00936134">
          <w:t xml:space="preserve"> </w:t>
        </w:r>
      </w:ins>
      <w:r w:rsidR="00936134" w:rsidRPr="00936134">
        <w:t xml:space="preserve">19,672 participants of varying age, race, socioeconomic status, and education level. </w:t>
      </w:r>
      <w:del w:id="1920" w:author="Author">
        <w:r w:rsidR="00936134" w:rsidRPr="00936134" w:rsidDel="00D47F0F">
          <w:delText>and w</w:delText>
        </w:r>
      </w:del>
      <w:ins w:id="1921" w:author="Author">
        <w:r w:rsidR="00D47F0F">
          <w:t>W</w:t>
        </w:r>
      </w:ins>
      <w:r w:rsidR="00936134" w:rsidRPr="00936134">
        <w:t xml:space="preserve">hole-genome sequencing data </w:t>
      </w:r>
      <w:ins w:id="1922" w:author="Author">
        <w:r w:rsidR="00D47F0F">
          <w:t xml:space="preserve">is available </w:t>
        </w:r>
      </w:ins>
      <w:r w:rsidR="00936134" w:rsidRPr="00936134">
        <w:t xml:space="preserve">for 4,610 </w:t>
      </w:r>
      <w:del w:id="1923" w:author="Author">
        <w:r w:rsidR="00936134" w:rsidRPr="00936134" w:rsidDel="00D47F0F">
          <w:delText>individuals</w:delText>
        </w:r>
      </w:del>
      <w:ins w:id="1924" w:author="Author">
        <w:del w:id="1925" w:author="Author">
          <w:r w:rsidR="00D47F0F" w:rsidDel="00D644F7">
            <w:delText>particiapnts</w:delText>
          </w:r>
        </w:del>
        <w:r w:rsidR="00D644F7">
          <w:t>participants</w:t>
        </w:r>
      </w:ins>
      <w:r w:rsidR="00936134" w:rsidRPr="00936134">
        <w:t xml:space="preserve">. </w:t>
      </w:r>
      <w:ins w:id="1926" w:author="Author">
        <w:r w:rsidR="008711C3">
          <w:t xml:space="preserve">We used questionnaire-based exposome data in its original form for binary and integer-based items. </w:t>
        </w:r>
      </w:ins>
      <w:del w:id="1927" w:author="Author">
        <w:r w:rsidR="00936134" w:rsidRPr="00153FE8" w:rsidDel="00D644F7">
          <w:rPr>
            <w:strike/>
          </w:rPr>
          <w:delText>Details of the cohort and genotyping are found in the supplement.</w:delText>
        </w:r>
      </w:del>
    </w:p>
    <w:p w14:paraId="7D04311E" w14:textId="7CF6A358" w:rsidR="00493F89" w:rsidRPr="00493F89" w:rsidDel="008711C3" w:rsidRDefault="00493F89" w:rsidP="00C750C1">
      <w:pPr>
        <w:pStyle w:val="Heading3"/>
        <w:rPr>
          <w:del w:id="1928" w:author="Author"/>
        </w:rPr>
      </w:pPr>
      <w:del w:id="1929" w:author="Author">
        <w:r w:rsidRPr="00493F89" w:rsidDel="008711C3">
          <w:delText>Exposome data</w:delText>
        </w:r>
      </w:del>
    </w:p>
    <w:bookmarkEnd w:id="1910"/>
    <w:p w14:paraId="24DD44E9" w14:textId="0CE4CE7B" w:rsidR="00493F89" w:rsidRPr="00E373BA" w:rsidDel="008711C3" w:rsidRDefault="00556557" w:rsidP="00C750C1">
      <w:pPr>
        <w:rPr>
          <w:del w:id="1930" w:author="Author"/>
        </w:rPr>
      </w:pPr>
      <w:del w:id="1931" w:author="Author">
        <w:r w:rsidRPr="00936134" w:rsidDel="008711C3">
          <w:delText xml:space="preserve">PEGS </w:delText>
        </w:r>
        <w:r w:rsidDel="008711C3">
          <w:delText xml:space="preserve">conducted </w:delText>
        </w:r>
      </w:del>
      <w:ins w:id="1932" w:author="Author">
        <w:del w:id="1933" w:author="Author">
          <w:r w:rsidR="00D47F0F" w:rsidDel="008711C3">
            <w:delText xml:space="preserve">administered </w:delText>
          </w:r>
        </w:del>
      </w:ins>
      <w:del w:id="1934" w:author="Author">
        <w:r w:rsidRPr="00936134" w:rsidDel="008711C3">
          <w:delText xml:space="preserve">extensive </w:delText>
        </w:r>
      </w:del>
      <w:ins w:id="1935" w:author="Author">
        <w:del w:id="1936" w:author="Author">
          <w:r w:rsidR="00D47F0F" w:rsidDel="008711C3">
            <w:delText>comprehensive</w:delText>
          </w:r>
          <w:r w:rsidR="00D47F0F" w:rsidRPr="00936134" w:rsidDel="008711C3">
            <w:delText xml:space="preserve"> </w:delText>
          </w:r>
        </w:del>
      </w:ins>
      <w:del w:id="1937" w:author="Author">
        <w:r w:rsidRPr="00936134" w:rsidDel="008711C3">
          <w:delText>survey</w:delText>
        </w:r>
      </w:del>
      <w:ins w:id="1938" w:author="Author">
        <w:del w:id="1939" w:author="Author">
          <w:r w:rsidR="00D47F0F" w:rsidDel="008711C3">
            <w:delText>s</w:delText>
          </w:r>
        </w:del>
      </w:ins>
      <w:del w:id="1940" w:author="Author">
        <w:r w:rsidRPr="00936134" w:rsidDel="008711C3">
          <w:delText xml:space="preserve"> on </w:delText>
        </w:r>
        <w:r w:rsidRPr="00FC5301" w:rsidDel="008711C3">
          <w:rPr>
            <w:b/>
            <w:bCs/>
            <w:color w:val="FF0000"/>
          </w:rPr>
          <w:delText>756</w:delText>
        </w:r>
        <w:r w:rsidDel="008711C3">
          <w:delText xml:space="preserve"> </w:delText>
        </w:r>
        <w:r w:rsidRPr="00936134" w:rsidDel="008711C3">
          <w:delText>expos</w:delText>
        </w:r>
        <w:r w:rsidR="00EB519B" w:rsidDel="008711C3">
          <w:delText>ome</w:delText>
        </w:r>
        <w:r w:rsidRPr="00936134" w:rsidDel="008711C3">
          <w:delText xml:space="preserve"> items for 9,765 </w:delText>
        </w:r>
        <w:r w:rsidR="000F0701" w:rsidDel="008711C3">
          <w:delText xml:space="preserve">participants, divided into </w:delText>
        </w:r>
        <w:r w:rsidR="00B21A39" w:rsidDel="008711C3">
          <w:delText>three parts.</w:delText>
        </w:r>
        <w:r w:rsidDel="008711C3">
          <w:delText xml:space="preserve"> </w:delText>
        </w:r>
        <w:r w:rsidR="00493F89" w:rsidRPr="00E373BA" w:rsidDel="008711C3">
          <w:delText xml:space="preserve">The </w:delText>
        </w:r>
        <w:r w:rsidR="00E72478" w:rsidDel="008711C3">
          <w:delText xml:space="preserve">General </w:delText>
        </w:r>
        <w:r w:rsidR="00493F89" w:rsidRPr="00E373BA" w:rsidDel="008711C3">
          <w:delText xml:space="preserve">Health </w:delText>
        </w:r>
      </w:del>
      <w:ins w:id="1941" w:author="Author">
        <w:del w:id="1942" w:author="Author">
          <w:r w:rsidR="00D47F0F" w:rsidDel="008711C3">
            <w:delText>and</w:delText>
          </w:r>
        </w:del>
      </w:ins>
      <w:del w:id="1943" w:author="Author">
        <w:r w:rsidR="00B21A39" w:rsidDel="008711C3">
          <w:delText>&amp;</w:delText>
        </w:r>
        <w:r w:rsidR="00493F89" w:rsidRPr="00E373BA" w:rsidDel="008711C3">
          <w:delText xml:space="preserve"> Exposure </w:delText>
        </w:r>
        <w:r w:rsidR="00EB519B" w:rsidDel="008711C3">
          <w:delText xml:space="preserve">survey </w:delText>
        </w:r>
        <w:r w:rsidR="00E72478" w:rsidDel="008711C3">
          <w:delText>(part C)</w:delText>
        </w:r>
        <w:r w:rsidR="00A2164A" w:rsidRPr="00E373BA" w:rsidDel="008711C3">
          <w:delText xml:space="preserve"> </w:delText>
        </w:r>
        <w:r w:rsidR="00E72478" w:rsidDel="008711C3">
          <w:delText>collect</w:delText>
        </w:r>
      </w:del>
      <w:ins w:id="1944" w:author="Author">
        <w:del w:id="1945" w:author="Author">
          <w:r w:rsidR="00D47F0F" w:rsidDel="008711C3">
            <w:delText>s</w:delText>
          </w:r>
        </w:del>
      </w:ins>
      <w:del w:id="1946" w:author="Author">
        <w:r w:rsidR="00E72478" w:rsidDel="008711C3">
          <w:delText>ed</w:delText>
        </w:r>
        <w:r w:rsidR="00B21A39" w:rsidDel="008711C3">
          <w:delText xml:space="preserve"> information on </w:delText>
        </w:r>
        <w:r w:rsidR="00493F89" w:rsidRPr="00E373BA" w:rsidDel="008711C3">
          <w:delText>gen</w:delText>
        </w:r>
        <w:r w:rsidR="00493F89" w:rsidDel="008711C3">
          <w:delText>e</w:delText>
        </w:r>
        <w:r w:rsidR="00493F89" w:rsidRPr="00E373BA" w:rsidDel="008711C3">
          <w:delText>ral health</w:delText>
        </w:r>
      </w:del>
      <w:ins w:id="1947" w:author="Author">
        <w:del w:id="1948" w:author="Author">
          <w:r w:rsidR="00D47F0F" w:rsidDel="008711C3">
            <w:delText xml:space="preserve"> and</w:delText>
          </w:r>
        </w:del>
      </w:ins>
      <w:del w:id="1949" w:author="Author">
        <w:r w:rsidR="00493F89" w:rsidRPr="00E373BA" w:rsidDel="008711C3">
          <w:delText>, lifestyle, and occupational exposure</w:delText>
        </w:r>
      </w:del>
      <w:ins w:id="1950" w:author="Author">
        <w:del w:id="1951" w:author="Author">
          <w:r w:rsidR="00D47F0F" w:rsidDel="008711C3">
            <w:delText>s</w:delText>
          </w:r>
        </w:del>
      </w:ins>
      <w:del w:id="1952" w:author="Author">
        <w:r w:rsidR="00493F89" w:rsidRPr="00E373BA" w:rsidDel="008711C3">
          <w:delText xml:space="preserve"> information as well as individual and family medical histories (n=9,414)</w:delText>
        </w:r>
        <w:r w:rsidR="0034392B" w:rsidDel="008711C3">
          <w:delText>;</w:delText>
        </w:r>
        <w:r w:rsidR="00493F89" w:rsidRPr="00E373BA" w:rsidDel="008711C3">
          <w:delText xml:space="preserve"> </w:delText>
        </w:r>
        <w:r w:rsidR="0034392B" w:rsidDel="008711C3">
          <w:delText>t</w:delText>
        </w:r>
        <w:r w:rsidR="009C18F6" w:rsidDel="008711C3">
          <w:delText xml:space="preserve">he </w:delText>
        </w:r>
        <w:r w:rsidR="0034392B" w:rsidDel="008711C3">
          <w:delText xml:space="preserve">extended </w:delText>
        </w:r>
        <w:r w:rsidR="009C18F6" w:rsidDel="008711C3">
          <w:delText>e</w:delText>
        </w:r>
      </w:del>
      <w:ins w:id="1953" w:author="Author">
        <w:del w:id="1954" w:author="Author">
          <w:r w:rsidR="00D47F0F" w:rsidDel="008711C3">
            <w:delText>E</w:delText>
          </w:r>
        </w:del>
      </w:ins>
      <w:del w:id="1955" w:author="Author">
        <w:r w:rsidR="009C18F6" w:rsidDel="008711C3">
          <w:delText xml:space="preserve">xternal exposure </w:delText>
        </w:r>
      </w:del>
      <w:ins w:id="1956" w:author="Author">
        <w:del w:id="1957" w:author="Author">
          <w:r w:rsidR="00D47F0F" w:rsidDel="008711C3">
            <w:delText xml:space="preserve">Exposure </w:delText>
          </w:r>
        </w:del>
      </w:ins>
      <w:del w:id="1958" w:author="Author">
        <w:r w:rsidR="00EB519B" w:rsidDel="008711C3">
          <w:delText xml:space="preserve">survey </w:delText>
        </w:r>
        <w:r w:rsidR="00BB5132" w:rsidDel="008711C3">
          <w:delText xml:space="preserve">(part A) </w:delText>
        </w:r>
        <w:r w:rsidR="00493F89" w:rsidRPr="00E373BA" w:rsidDel="008711C3">
          <w:delText xml:space="preserve">requests </w:delText>
        </w:r>
      </w:del>
      <w:ins w:id="1959" w:author="Author">
        <w:del w:id="1960" w:author="Author">
          <w:r w:rsidR="00D47F0F" w:rsidDel="008711C3">
            <w:delText>collects</w:delText>
          </w:r>
          <w:r w:rsidR="00D47F0F" w:rsidRPr="00E373BA" w:rsidDel="008711C3">
            <w:delText xml:space="preserve"> </w:delText>
          </w:r>
        </w:del>
      </w:ins>
      <w:del w:id="1961" w:author="Author">
        <w:r w:rsidR="00493F89" w:rsidRPr="00E373BA" w:rsidDel="008711C3">
          <w:delText>information on exogenous exposures throughout life, including but not limited to chemical and environmental exposures at home and work (n=3,519)</w:delText>
        </w:r>
        <w:r w:rsidR="00BB5132" w:rsidDel="008711C3">
          <w:delText xml:space="preserve">; </w:delText>
        </w:r>
        <w:r w:rsidR="00A2164A" w:rsidDel="008711C3">
          <w:delText xml:space="preserve">the </w:delText>
        </w:r>
        <w:r w:rsidR="00B124C8" w:rsidDel="008711C3">
          <w:delText xml:space="preserve">extended </w:delText>
        </w:r>
        <w:r w:rsidR="00A2164A" w:rsidDel="008711C3">
          <w:delText>i</w:delText>
        </w:r>
      </w:del>
      <w:ins w:id="1962" w:author="Author">
        <w:del w:id="1963" w:author="Author">
          <w:r w:rsidR="00D47F0F" w:rsidDel="008711C3">
            <w:delText>I</w:delText>
          </w:r>
        </w:del>
      </w:ins>
      <w:del w:id="1964" w:author="Author">
        <w:r w:rsidR="00A2164A" w:rsidDel="008711C3">
          <w:delText xml:space="preserve">nternal exposure </w:delText>
        </w:r>
      </w:del>
      <w:ins w:id="1965" w:author="Author">
        <w:del w:id="1966" w:author="Author">
          <w:r w:rsidR="00D47F0F" w:rsidDel="008711C3">
            <w:delText xml:space="preserve">Exposure </w:delText>
          </w:r>
        </w:del>
      </w:ins>
      <w:del w:id="1967" w:author="Author">
        <w:r w:rsidR="00B124C8" w:rsidDel="008711C3">
          <w:delText xml:space="preserve">survey </w:delText>
        </w:r>
        <w:r w:rsidR="00A2164A" w:rsidDel="008711C3">
          <w:delText>(</w:delText>
        </w:r>
        <w:r w:rsidR="00493F89" w:rsidRPr="00E373BA" w:rsidDel="008711C3">
          <w:delText>Part B</w:delText>
        </w:r>
        <w:r w:rsidR="00A2164A" w:rsidDel="008711C3">
          <w:delText>)</w:delText>
        </w:r>
        <w:r w:rsidR="00493F89" w:rsidRPr="00E373BA" w:rsidDel="008711C3">
          <w:delText xml:space="preserve"> requests </w:delText>
        </w:r>
      </w:del>
      <w:ins w:id="1968" w:author="Author">
        <w:del w:id="1969" w:author="Author">
          <w:r w:rsidR="00D47F0F" w:rsidDel="008711C3">
            <w:delText>collects</w:delText>
          </w:r>
          <w:r w:rsidR="00D47F0F" w:rsidRPr="00E373BA" w:rsidDel="008711C3">
            <w:delText xml:space="preserve"> </w:delText>
          </w:r>
        </w:del>
      </w:ins>
      <w:del w:id="1970" w:author="Author">
        <w:r w:rsidR="00493F89" w:rsidRPr="00E373BA" w:rsidDel="008711C3">
          <w:delText>information on endogenous exposures such as medication as well as lifestyle factors, includ</w:delText>
        </w:r>
        <w:r w:rsidR="001C71C2" w:rsidDel="008711C3">
          <w:delText>ing</w:delText>
        </w:r>
        <w:r w:rsidR="00493F89" w:rsidRPr="00E373BA" w:rsidDel="008711C3">
          <w:delText xml:space="preserve"> sleep patterns, stress, physical activity, and diet (n=2,962). </w:delText>
        </w:r>
        <w:r w:rsidR="00822C3A" w:rsidDel="008711C3">
          <w:delText>The Supplement provides information on how the surveys were formulated.</w:delText>
        </w:r>
      </w:del>
    </w:p>
    <w:p w14:paraId="1D4A890A" w14:textId="6A69A5CD" w:rsidR="00520D63" w:rsidRPr="00063483" w:rsidDel="008711C3" w:rsidRDefault="00520D63" w:rsidP="00C750C1">
      <w:pPr>
        <w:pStyle w:val="Heading3"/>
        <w:rPr>
          <w:del w:id="1971" w:author="Author"/>
        </w:rPr>
      </w:pPr>
      <w:del w:id="1972" w:author="Author">
        <w:r w:rsidRPr="00063483" w:rsidDel="008711C3">
          <w:delText>Phenotype</w:delText>
        </w:r>
        <w:r w:rsidDel="008711C3">
          <w:delText xml:space="preserve"> data</w:delText>
        </w:r>
      </w:del>
    </w:p>
    <w:p w14:paraId="17247672" w14:textId="2A57EB83" w:rsidR="00165E35" w:rsidRDefault="00027554" w:rsidP="00C750C1">
      <w:bookmarkStart w:id="1973" w:name="_Hlk103777506"/>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w:t>
      </w:r>
      <w:del w:id="1974" w:author="Author">
        <w:r w:rsidR="00A84730" w:rsidDel="00D47F0F">
          <w:delText xml:space="preserve">General </w:delText>
        </w:r>
        <w:r w:rsidR="00A84730" w:rsidRPr="00E373BA" w:rsidDel="008711C3">
          <w:delText xml:space="preserve">Health </w:delText>
        </w:r>
        <w:r w:rsidR="00A84730" w:rsidDel="008711C3">
          <w:delText>&amp;</w:delText>
        </w:r>
        <w:r w:rsidR="00A84730" w:rsidRPr="00E373BA" w:rsidDel="008711C3">
          <w:delText xml:space="preserve"> </w:delText>
        </w:r>
      </w:del>
      <w:ins w:id="1975" w:author="Author">
        <w:del w:id="1976" w:author="Author">
          <w:r w:rsidR="00D47F0F" w:rsidDel="008711C3">
            <w:delText>and</w:delText>
          </w:r>
          <w:r w:rsidR="00D47F0F" w:rsidRPr="00E373BA" w:rsidDel="008711C3">
            <w:delText xml:space="preserve"> </w:delText>
          </w:r>
        </w:del>
      </w:ins>
      <w:del w:id="1977" w:author="Author">
        <w:r w:rsidR="00A84730" w:rsidRPr="00E373BA" w:rsidDel="008711C3">
          <w:delText xml:space="preserve">Exposure </w:delText>
        </w:r>
      </w:del>
      <w:r w:rsidR="00E92E45">
        <w:t>survey</w:t>
      </w:r>
      <w:ins w:id="1978" w:author="Author">
        <w:r w:rsidR="008711C3">
          <w:t xml:space="preserve"> data</w:t>
        </w:r>
      </w:ins>
      <w:r w:rsidR="00165E35">
        <w:t>.</w:t>
      </w:r>
      <w:bookmarkEnd w:id="1973"/>
      <w:r w:rsidR="00165E35">
        <w:t xml:space="preserve"> The Supplement provides information on case</w:t>
      </w:r>
      <w:del w:id="1979" w:author="Author">
        <w:r w:rsidR="00165E35" w:rsidDel="00D47F0F">
          <w:delText xml:space="preserve">s </w:delText>
        </w:r>
      </w:del>
      <w:r w:rsidR="00616762">
        <w:t>/</w:t>
      </w:r>
      <w:del w:id="1980" w:author="Author">
        <w:r w:rsidR="00616762" w:rsidDel="00D47F0F">
          <w:delText xml:space="preserve"> </w:delText>
        </w:r>
      </w:del>
      <w:r w:rsidR="00616762">
        <w:t>control</w:t>
      </w:r>
      <w:del w:id="1981" w:author="Author">
        <w:r w:rsidR="00616762" w:rsidDel="00D47F0F">
          <w:delText>s</w:delText>
        </w:r>
      </w:del>
      <w:r w:rsidR="00616762">
        <w:t xml:space="preserve"> definitions and quality control</w:t>
      </w:r>
      <w:r w:rsidR="00165E35">
        <w:t xml:space="preserve">. </w:t>
      </w:r>
    </w:p>
    <w:p w14:paraId="6D490D9C" w14:textId="64CB75D5" w:rsidR="00520D63" w:rsidRPr="00E373BA" w:rsidDel="008711C3" w:rsidRDefault="00520D63" w:rsidP="00C750C1">
      <w:pPr>
        <w:pStyle w:val="Heading3"/>
        <w:rPr>
          <w:del w:id="1982" w:author="Author"/>
        </w:rPr>
      </w:pPr>
      <w:del w:id="1983" w:author="Author">
        <w:r w:rsidRPr="00E373BA" w:rsidDel="008711C3">
          <w:delText>Whole</w:delText>
        </w:r>
        <w:r w:rsidDel="008711C3">
          <w:delText>-g</w:delText>
        </w:r>
        <w:r w:rsidRPr="00E373BA" w:rsidDel="008711C3">
          <w:delText xml:space="preserve">enome </w:delText>
        </w:r>
        <w:r w:rsidDel="008711C3">
          <w:delText>s</w:delText>
        </w:r>
        <w:r w:rsidRPr="00E373BA" w:rsidDel="008711C3">
          <w:delText>equencing</w:delText>
        </w:r>
      </w:del>
    </w:p>
    <w:p w14:paraId="0BFB3E67" w14:textId="3B15D66B" w:rsidR="00520D63" w:rsidRPr="00505727" w:rsidDel="008711C3" w:rsidRDefault="002420EA" w:rsidP="00C750C1">
      <w:pPr>
        <w:rPr>
          <w:del w:id="1984" w:author="Author"/>
        </w:rPr>
      </w:pPr>
      <w:del w:id="1985" w:author="Author">
        <w:r w:rsidDel="008711C3">
          <w:delText xml:space="preserve">The PEGS </w:delText>
        </w:r>
        <w:r w:rsidR="007349FB" w:rsidDel="008711C3">
          <w:delText>provide</w:delText>
        </w:r>
      </w:del>
      <w:ins w:id="1986" w:author="Author">
        <w:del w:id="1987" w:author="Author">
          <w:r w:rsidR="00D47F0F" w:rsidDel="008711C3">
            <w:delText>The</w:delText>
          </w:r>
        </w:del>
      </w:ins>
      <w:del w:id="1988" w:author="Author">
        <w:r w:rsidR="007349FB" w:rsidDel="008711C3">
          <w:delText xml:space="preserve"> </w:delText>
        </w:r>
        <w:r w:rsidR="00520D63" w:rsidRPr="00E373BA" w:rsidDel="008711C3">
          <w:delText>Broad Ins</w:delText>
        </w:r>
        <w:r w:rsidR="00520D63" w:rsidDel="008711C3">
          <w:delText xml:space="preserve">titute </w:delText>
        </w:r>
      </w:del>
      <w:ins w:id="1989" w:author="Author">
        <w:del w:id="1990" w:author="Author">
          <w:r w:rsidR="00D47F0F" w:rsidDel="008711C3">
            <w:delText xml:space="preserve">performed genotype </w:delText>
          </w:r>
        </w:del>
      </w:ins>
      <w:del w:id="1991" w:author="Author">
        <w:r w:rsidR="00520D63" w:rsidDel="008711C3">
          <w:delText>sequenc</w:delText>
        </w:r>
      </w:del>
      <w:ins w:id="1992" w:author="Author">
        <w:del w:id="1993" w:author="Author">
          <w:r w:rsidR="00D47F0F" w:rsidDel="008711C3">
            <w:delText>ing</w:delText>
          </w:r>
        </w:del>
      </w:ins>
      <w:del w:id="1994" w:author="Author">
        <w:r w:rsidR="00520D63" w:rsidDel="008711C3">
          <w:delText xml:space="preserve">ed </w:delText>
        </w:r>
        <w:r w:rsidR="007349FB" w:rsidDel="008711C3">
          <w:delText xml:space="preserve">genotype for </w:delText>
        </w:r>
        <w:r w:rsidR="007349FB" w:rsidRPr="00936134" w:rsidDel="008711C3">
          <w:delText xml:space="preserve">4,610 </w:delText>
        </w:r>
      </w:del>
      <w:ins w:id="1995" w:author="Author">
        <w:del w:id="1996" w:author="Author">
          <w:r w:rsidR="00D47F0F" w:rsidDel="008711C3">
            <w:delText xml:space="preserve">PEGS </w:delText>
          </w:r>
        </w:del>
      </w:ins>
      <w:del w:id="1997" w:author="Author">
        <w:r w:rsidR="00837C81" w:rsidRPr="00E373BA" w:rsidDel="008711C3">
          <w:delText>participant</w:delText>
        </w:r>
        <w:r w:rsidR="00837C81" w:rsidDel="008711C3">
          <w:delText>s</w:delText>
        </w:r>
        <w:r w:rsidR="00C52D15" w:rsidDel="008711C3">
          <w:delText xml:space="preserve"> and</w:delText>
        </w:r>
        <w:r w:rsidR="00520D63" w:rsidDel="008711C3">
          <w:delText xml:space="preserve"> conducted quality control</w:delText>
        </w:r>
      </w:del>
      <w:ins w:id="1998" w:author="Author">
        <w:del w:id="1999" w:author="Author">
          <w:r w:rsidR="00D47F0F" w:rsidDel="008711C3">
            <w:delText xml:space="preserve">. </w:delText>
          </w:r>
        </w:del>
      </w:ins>
      <w:del w:id="2000" w:author="Author">
        <w:r w:rsidR="00C52D15" w:rsidDel="008711C3">
          <w:delText>, i</w:delText>
        </w:r>
      </w:del>
      <w:ins w:id="2001" w:author="Author">
        <w:del w:id="2002" w:author="Author">
          <w:r w:rsidR="00D47F0F" w:rsidDel="008711C3">
            <w:delText>I</w:delText>
          </w:r>
        </w:del>
      </w:ins>
      <w:del w:id="2003" w:author="Author">
        <w:r w:rsidR="00C52D15" w:rsidDel="008711C3">
          <w:delText>t also</w:delText>
        </w:r>
        <w:r w:rsidR="00123559" w:rsidDel="008711C3">
          <w:delText xml:space="preserve"> compared</w:delText>
        </w:r>
        <w:r w:rsidR="00123559" w:rsidRPr="00E373BA" w:rsidDel="008711C3">
          <w:delText xml:space="preserve"> the number of variants identified for each PEGS participant to the number determined in a parallel analysis of the same data based on the hg19 genome assembly.</w:delText>
        </w:r>
        <w:r w:rsidR="00123559" w:rsidRPr="00123559" w:rsidDel="008711C3">
          <w:delText xml:space="preserve"> </w:delText>
        </w:r>
        <w:r w:rsidR="00123559" w:rsidDel="008711C3">
          <w:delText xml:space="preserve">The </w:delText>
        </w:r>
        <w:r w:rsidR="002552DD" w:rsidDel="008711C3">
          <w:delText>S</w:delText>
        </w:r>
        <w:r w:rsidR="00123559" w:rsidDel="008711C3">
          <w:delText>upplement provides further details o</w:delText>
        </w:r>
        <w:r w:rsidR="00505727" w:rsidDel="008711C3">
          <w:delText>n</w:delText>
        </w:r>
        <w:r w:rsidR="00123559" w:rsidDel="008711C3">
          <w:delText xml:space="preserve"> all the </w:delText>
        </w:r>
        <w:r w:rsidR="00505727" w:rsidDel="008711C3">
          <w:delText xml:space="preserve">sequencing and filtering </w:delText>
        </w:r>
        <w:r w:rsidR="00123559" w:rsidDel="008711C3">
          <w:delText>steps.</w:delText>
        </w:r>
      </w:del>
    </w:p>
    <w:p w14:paraId="3962EACC" w14:textId="0D2FBB3F" w:rsidR="00493F89" w:rsidRPr="00E373BA" w:rsidDel="0087743F" w:rsidRDefault="00493F89" w:rsidP="00C750C1">
      <w:pPr>
        <w:pStyle w:val="Heading3"/>
        <w:rPr>
          <w:del w:id="2004" w:author="Author"/>
        </w:rPr>
      </w:pPr>
      <w:del w:id="2005" w:author="Author">
        <w:r w:rsidRPr="00E373BA" w:rsidDel="0087743F">
          <w:delText xml:space="preserve">Principal </w:delText>
        </w:r>
        <w:r w:rsidR="00D47F0F" w:rsidRPr="00E373BA" w:rsidDel="0087743F">
          <w:delText>components analysis</w:delText>
        </w:r>
      </w:del>
    </w:p>
    <w:p w14:paraId="0E6D5589" w14:textId="4CB7277A" w:rsidR="0080057F" w:rsidRPr="0080057F" w:rsidDel="0087743F" w:rsidRDefault="0080057F" w:rsidP="00C750C1">
      <w:pPr>
        <w:rPr>
          <w:del w:id="2006" w:author="Author"/>
        </w:rPr>
      </w:pPr>
      <w:del w:id="2007" w:author="Author">
        <w:r w:rsidRPr="002552DD" w:rsidDel="0087743F">
          <w:delText>The UKBB performed the princip</w:delText>
        </w:r>
        <w:r w:rsidR="002552DD" w:rsidRPr="002552DD" w:rsidDel="0087743F">
          <w:delText>al</w:delText>
        </w:r>
        <w:r w:rsidRPr="002552DD" w:rsidDel="0087743F">
          <w:delText xml:space="preserve"> component</w:delText>
        </w:r>
        <w:r w:rsidR="002552DD" w:rsidRPr="002552DD" w:rsidDel="0087743F">
          <w:delText>s</w:delText>
        </w:r>
        <w:r w:rsidRPr="002552DD" w:rsidDel="0087743F">
          <w:delText xml:space="preserve"> analysis </w:delText>
        </w:r>
        <w:r w:rsidR="002552DD" w:rsidDel="0087743F">
          <w:delText>for</w:delText>
        </w:r>
        <w:r w:rsidRPr="002552DD" w:rsidDel="0087743F">
          <w:delText xml:space="preserve"> all genotyped individuals</w:delText>
        </w:r>
        <w:r w:rsidR="002552DD" w:rsidDel="0087743F">
          <w:delText>. D</w:delText>
        </w:r>
        <w:r w:rsidR="002552DD" w:rsidRPr="000429A8" w:rsidDel="0087743F">
          <w:delText>ata</w:delText>
        </w:r>
        <w:r w:rsidR="002552DD" w:rsidDel="0087743F">
          <w:delText xml:space="preserve"> </w:delText>
        </w:r>
        <w:r w:rsidR="002552DD" w:rsidRPr="000429A8" w:rsidDel="0087743F">
          <w:delText xml:space="preserve">field </w:delText>
        </w:r>
        <w:r w:rsidR="00EF1D8C" w:rsidDel="0087743F">
          <w:fldChar w:fldCharType="begin"/>
        </w:r>
        <w:r w:rsidR="00EF1D8C" w:rsidDel="0087743F">
          <w:delInstrText xml:space="preserve"> HYPERLINK "https://biobank.ndph.ox.ac.uk/showcase/field.cgi?id=22009" </w:delInstrText>
        </w:r>
        <w:r w:rsidR="00EF1D8C" w:rsidDel="0087743F">
          <w:fldChar w:fldCharType="separate"/>
        </w:r>
        <w:r w:rsidR="002552DD" w:rsidRPr="002552DD" w:rsidDel="0087743F">
          <w:rPr>
            <w:rStyle w:val="Hyperlink"/>
            <w:rFonts w:eastAsia="Times New Roman"/>
          </w:rPr>
          <w:delText>22009</w:delText>
        </w:r>
        <w:r w:rsidR="00EF1D8C" w:rsidDel="0087743F">
          <w:rPr>
            <w:rStyle w:val="Hyperlink"/>
            <w:rFonts w:eastAsia="Times New Roman"/>
          </w:rPr>
          <w:fldChar w:fldCharType="end"/>
        </w:r>
        <w:r w:rsidR="002552DD" w:rsidDel="0087743F">
          <w:delText xml:space="preserve"> </w:delText>
        </w:r>
        <w:r w:rsidRPr="002552DD" w:rsidDel="0087743F">
          <w:delText>provide</w:delText>
        </w:r>
        <w:r w:rsidR="002552DD" w:rsidDel="0087743F">
          <w:delText>s the</w:delText>
        </w:r>
        <w:r w:rsidRPr="002552DD" w:rsidDel="0087743F">
          <w:delText xml:space="preserve"> first 40 princip</w:delText>
        </w:r>
        <w:r w:rsidR="002552DD" w:rsidDel="0087743F">
          <w:delText xml:space="preserve">al </w:delText>
        </w:r>
        <w:r w:rsidRPr="002552DD" w:rsidDel="0087743F">
          <w:delText xml:space="preserve">components. </w:delText>
        </w:r>
        <w:r w:rsidDel="0087743F">
          <w:delText>For PEGS, we perform</w:delText>
        </w:r>
        <w:r w:rsidR="002552DD" w:rsidDel="0087743F">
          <w:delText>ed</w:delText>
        </w:r>
        <w:r w:rsidDel="0087743F">
          <w:delText xml:space="preserve"> PCA using</w:delText>
        </w:r>
        <w:r w:rsidR="002552DD" w:rsidRPr="002552DD" w:rsidDel="0087743F">
          <w:delText xml:space="preserve"> </w:delText>
        </w:r>
        <w:r w:rsidR="002552DD" w:rsidDel="0087743F">
          <w:delText>the pca command</w:delText>
        </w:r>
        <w:r w:rsidDel="0087743F">
          <w:delText xml:space="preserve"> </w:delText>
        </w:r>
        <w:r w:rsidR="002552DD" w:rsidDel="0087743F">
          <w:delText xml:space="preserve">in </w:delText>
        </w:r>
        <w:r w:rsidDel="0087743F">
          <w:delText>PLINK2</w:delText>
        </w:r>
        <w:r w:rsidR="002552DD" w:rsidDel="0087743F">
          <w:delText xml:space="preserve">.  Before removing any variants or samples as part of QC, we performed PCA with </w:delText>
        </w:r>
        <w:r w:rsidDel="0087743F">
          <w:delText xml:space="preserve">the original whole genome sequencing (WGS) data </w:delText>
        </w:r>
        <w:r w:rsidR="002552DD" w:rsidDel="0087743F">
          <w:delText>for</w:delText>
        </w:r>
        <w:r w:rsidDel="0087743F">
          <w:delText xml:space="preserve"> 40,123,943 variants (38,528,374 in the autosomes) </w:delText>
        </w:r>
        <w:r w:rsidR="002552DD" w:rsidDel="0087743F">
          <w:delText>in</w:delText>
        </w:r>
        <w:r w:rsidDel="0087743F">
          <w:delText xml:space="preserve"> 4,610 individuals.</w:delText>
        </w:r>
      </w:del>
    </w:p>
    <w:p w14:paraId="15BDE68A" w14:textId="3B385338" w:rsidR="00493F89" w:rsidRPr="00E373BA" w:rsidDel="0087743F" w:rsidRDefault="00493F89" w:rsidP="00C750C1">
      <w:pPr>
        <w:pStyle w:val="Heading3"/>
        <w:rPr>
          <w:del w:id="2008" w:author="Author"/>
        </w:rPr>
      </w:pPr>
      <w:del w:id="2009" w:author="Author">
        <w:r w:rsidRPr="00E373BA" w:rsidDel="0087743F">
          <w:delText>Gene-Environment Interaction Analysis</w:delText>
        </w:r>
      </w:del>
    </w:p>
    <w:p w14:paraId="6B846E8B" w14:textId="08314467" w:rsidR="0080057F" w:rsidRPr="002552DD" w:rsidDel="0087743F" w:rsidRDefault="0080057F" w:rsidP="00C750C1">
      <w:pPr>
        <w:rPr>
          <w:del w:id="2010" w:author="Author"/>
          <w:rFonts w:eastAsiaTheme="minorHAnsi"/>
        </w:rPr>
      </w:pPr>
      <w:del w:id="2011" w:author="Author">
        <w:r w:rsidRPr="002552DD" w:rsidDel="0087743F">
          <w:delText xml:space="preserve">For each environment </w:delText>
        </w:r>
        <w:r w:rsidRPr="002552DD" w:rsidDel="0087743F">
          <w:rPr>
            <w:b/>
            <w:bCs/>
          </w:rPr>
          <w:delText>e</w:delText>
        </w:r>
        <w:r w:rsidRPr="002552DD" w:rsidDel="0087743F">
          <w:delText xml:space="preserve">, genome variant </w:delText>
        </w:r>
        <w:r w:rsidRPr="002552DD" w:rsidDel="0087743F">
          <w:rPr>
            <w:b/>
            <w:bCs/>
          </w:rPr>
          <w:delText>g</w:delText>
        </w:r>
        <w:r w:rsidRPr="002552DD" w:rsidDel="0087743F">
          <w:delText>,</w:delText>
        </w:r>
        <w:r w:rsidR="002552DD" w:rsidDel="0087743F">
          <w:delText xml:space="preserve"> </w:delText>
        </w:r>
        <w:r w:rsidRPr="002552DD" w:rsidDel="0087743F">
          <w:delText xml:space="preserve">outcome </w:delText>
        </w:r>
        <w:r w:rsidRPr="002552DD" w:rsidDel="0087743F">
          <w:rPr>
            <w:b/>
            <w:bCs/>
          </w:rPr>
          <w:delText>y</w:delText>
        </w:r>
        <w:r w:rsidRPr="002552DD" w:rsidDel="0087743F">
          <w:delText xml:space="preserve">, and some covariates </w:delText>
        </w:r>
        <w:r w:rsidRPr="002552DD" w:rsidDel="0087743F">
          <w:rPr>
            <w:b/>
            <w:bCs/>
          </w:rPr>
          <w:delText>X</w:delText>
        </w:r>
        <w:r w:rsidRPr="002552DD" w:rsidDel="0087743F">
          <w:delText xml:space="preserve">, we fitted model y = g + e + </w:delText>
        </w:r>
        <w:r w:rsidRPr="002552DD" w:rsidDel="0087743F">
          <w:rPr>
            <w:b/>
            <w:bCs/>
          </w:rPr>
          <w:delText>ge</w:delText>
        </w:r>
        <w:r w:rsidRPr="002552DD" w:rsidDel="0087743F">
          <w:delText xml:space="preserve"> + X</w:delText>
        </w:r>
        <w:r w:rsidR="002552DD" w:rsidDel="0087743F">
          <w:delText>. We</w:delText>
        </w:r>
        <w:r w:rsidRPr="002552DD" w:rsidDel="0087743F">
          <w:delText xml:space="preserve"> tested the significance of the coefficient on </w:delText>
        </w:r>
        <w:r w:rsidRPr="002552DD" w:rsidDel="0087743F">
          <w:rPr>
            <w:b/>
            <w:bCs/>
          </w:rPr>
          <w:delText>ge</w:delText>
        </w:r>
        <w:r w:rsidRPr="002552DD" w:rsidDel="0087743F">
          <w:delText xml:space="preserve"> and kep</w:delText>
        </w:r>
        <w:r w:rsidR="002552DD" w:rsidDel="0087743F">
          <w:delText>t</w:delText>
        </w:r>
        <w:r w:rsidRPr="002552DD" w:rsidDel="0087743F">
          <w:delText xml:space="preserve"> the p-value. The term </w:delText>
        </w:r>
        <w:r w:rsidRPr="002552DD" w:rsidDel="0087743F">
          <w:rPr>
            <w:b/>
            <w:bCs/>
          </w:rPr>
          <w:delText>ge</w:delText>
        </w:r>
        <w:r w:rsidRPr="002552DD" w:rsidDel="0087743F">
          <w:delText xml:space="preserve"> is the product </w:delText>
        </w:r>
        <w:r w:rsidR="002552DD" w:rsidDel="0087743F">
          <w:delText>of</w:delText>
        </w:r>
        <w:r w:rsidRPr="002552DD" w:rsidDel="0087743F">
          <w:delText xml:space="preserve"> </w:delText>
        </w:r>
        <w:r w:rsidRPr="002552DD" w:rsidDel="0087743F">
          <w:rPr>
            <w:b/>
            <w:bCs/>
          </w:rPr>
          <w:delText>g</w:delText>
        </w:r>
        <w:r w:rsidRPr="002552DD" w:rsidDel="0087743F">
          <w:delText xml:space="preserve"> and </w:delText>
        </w:r>
        <w:r w:rsidRPr="002552DD" w:rsidDel="0087743F">
          <w:rPr>
            <w:b/>
            <w:bCs/>
          </w:rPr>
          <w:delText>e</w:delText>
        </w:r>
        <w:r w:rsidRPr="002552DD" w:rsidDel="0087743F">
          <w:delText xml:space="preserve">. For </w:delText>
        </w:r>
        <w:r w:rsidR="002552DD" w:rsidDel="0087743F">
          <w:delText xml:space="preserve">the </w:delText>
        </w:r>
        <w:r w:rsidRPr="002552DD" w:rsidDel="0087743F">
          <w:delText xml:space="preserve">UKBB, </w:delText>
        </w:r>
        <w:r w:rsidRPr="002552DD" w:rsidDel="0087743F">
          <w:rPr>
            <w:b/>
            <w:bCs/>
          </w:rPr>
          <w:delText>g</w:delText>
        </w:r>
        <w:r w:rsidRPr="002552DD" w:rsidDel="0087743F">
          <w:delText xml:space="preserve"> is one of the imputed variants,</w:delText>
        </w:r>
        <w:r w:rsidR="002552DD" w:rsidDel="0087743F">
          <w:delText xml:space="preserve"> and</w:delText>
        </w:r>
        <w:r w:rsidRPr="002552DD" w:rsidDel="0087743F">
          <w:delText xml:space="preserve"> </w:delText>
        </w:r>
        <w:r w:rsidRPr="002552DD" w:rsidDel="0087743F">
          <w:rPr>
            <w:b/>
            <w:bCs/>
          </w:rPr>
          <w:delText>e</w:delText>
        </w:r>
        <w:r w:rsidRPr="002552DD" w:rsidDel="0087743F">
          <w:delText xml:space="preserve"> is one of the 16 environment</w:delText>
        </w:r>
        <w:r w:rsidR="002552DD" w:rsidDel="0087743F">
          <w:delText xml:space="preserve"> exposure</w:delText>
        </w:r>
        <w:r w:rsidRPr="002552DD" w:rsidDel="0087743F">
          <w:delText xml:space="preserve">s </w:delText>
        </w:r>
        <w:r w:rsidR="002552DD" w:rsidDel="0087743F">
          <w:delText>described</w:delText>
        </w:r>
        <w:r w:rsidRPr="002552DD" w:rsidDel="0087743F">
          <w:delText xml:space="preserve"> in the </w:delText>
        </w:r>
        <w:r w:rsidR="002552DD" w:rsidDel="0087743F">
          <w:delText>M</w:delText>
        </w:r>
        <w:r w:rsidRPr="002552DD" w:rsidDel="0087743F">
          <w:delText>aterial</w:delText>
        </w:r>
        <w:r w:rsidR="002552DD" w:rsidDel="0087743F">
          <w:delText>s</w:delText>
        </w:r>
        <w:r w:rsidRPr="002552DD" w:rsidDel="0087743F">
          <w:delText xml:space="preserve"> section</w:delText>
        </w:r>
        <w:r w:rsidR="002552DD" w:rsidDel="0087743F">
          <w:delText>. T</w:delText>
        </w:r>
        <w:r w:rsidRPr="002552DD" w:rsidDel="0087743F">
          <w:delText xml:space="preserve">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w:delText>
        </w:r>
        <w:r w:rsidR="002552DD" w:rsidDel="0087743F">
          <w:delText xml:space="preserve">the top </w:delText>
        </w:r>
        <w:r w:rsidRPr="002552DD" w:rsidDel="0087743F">
          <w:delText xml:space="preserve">40 PCs, and the genotyping array </w:delText>
        </w:r>
        <w:commentRangeStart w:id="2012"/>
        <w:r w:rsidRPr="002552DD" w:rsidDel="0087743F">
          <w:delText>used (</w:delText>
        </w:r>
        <w:r w:rsidR="002552DD" w:rsidDel="0087743F">
          <w:delText xml:space="preserve">i.e., </w:delText>
        </w:r>
        <w:r w:rsidRPr="002552DD" w:rsidDel="0087743F">
          <w:delText>BiLEVE or Axiom).</w:delText>
        </w:r>
        <w:commentRangeEnd w:id="2012"/>
        <w:r w:rsidR="002552DD" w:rsidDel="0087743F">
          <w:rPr>
            <w:rStyle w:val="CommentReference"/>
          </w:rPr>
          <w:commentReference w:id="2012"/>
        </w:r>
        <w:r w:rsidR="002552DD" w:rsidDel="0087743F">
          <w:delText xml:space="preserve"> </w:delText>
        </w:r>
        <w:r w:rsidDel="0087743F">
          <w:delText xml:space="preserve">Because the GxE analysis </w:delText>
        </w:r>
        <w:r w:rsidR="002552DD" w:rsidDel="0087743F">
          <w:delText>was conducted</w:delText>
        </w:r>
        <w:r w:rsidDel="0087743F">
          <w:delText xml:space="preserve"> for non-British whites only, ethnicity </w:delText>
        </w:r>
        <w:r w:rsidR="002552DD" w:rsidDel="0087743F">
          <w:delText>is not included among</w:delText>
        </w:r>
        <w:r w:rsidDel="0087743F">
          <w:delText xml:space="preserve"> the covariates.</w:delText>
        </w:r>
        <w:r w:rsidR="002552DD" w:rsidDel="0087743F">
          <w:delText xml:space="preserve"> </w:delText>
        </w:r>
        <w:r w:rsidRPr="002552DD" w:rsidDel="0087743F">
          <w:delText xml:space="preserve">For PEGS, </w:delText>
        </w:r>
        <w:r w:rsidRPr="002552DD" w:rsidDel="0087743F">
          <w:rPr>
            <w:b/>
            <w:bCs/>
          </w:rPr>
          <w:delText>g</w:delText>
        </w:r>
        <w:r w:rsidRPr="002552DD" w:rsidDel="0087743F">
          <w:delText xml:space="preserve"> is one of the WGS variants after quality control, </w:delText>
        </w:r>
        <w:r w:rsidRPr="002552DD" w:rsidDel="0087743F">
          <w:rPr>
            <w:b/>
            <w:bCs/>
          </w:rPr>
          <w:delText>e</w:delText>
        </w:r>
        <w:r w:rsidRPr="002552DD" w:rsidDel="0087743F">
          <w:delText xml:space="preserve"> is one the 766 </w:delText>
        </w:r>
        <w:r w:rsidR="002552DD" w:rsidRPr="00BE5F53" w:rsidDel="0087743F">
          <w:delText>available</w:delText>
        </w:r>
        <w:r w:rsidR="002552DD" w:rsidRPr="002552DD" w:rsidDel="0087743F">
          <w:delText xml:space="preserve"> </w:delText>
        </w:r>
        <w:r w:rsidRPr="002552DD" w:rsidDel="0087743F">
          <w:delText>environment</w:delText>
        </w:r>
        <w:r w:rsidR="002552DD" w:rsidDel="0087743F">
          <w:delText xml:space="preserve"> exposure</w:delText>
        </w:r>
        <w:r w:rsidRPr="002552DD" w:rsidDel="0087743F">
          <w:delText xml:space="preserve">s, and t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self-identified ethnicity, and </w:delText>
        </w:r>
        <w:r w:rsidR="002552DD" w:rsidDel="0087743F">
          <w:delText xml:space="preserve">the top </w:delText>
        </w:r>
        <w:r w:rsidRPr="002552DD" w:rsidDel="0087743F">
          <w:delText xml:space="preserve">20 PCs. The </w:delText>
        </w:r>
        <w:r w:rsidR="002552DD" w:rsidDel="0087743F">
          <w:delText xml:space="preserve">proportion of each </w:delText>
        </w:r>
        <w:r w:rsidRPr="002552DD" w:rsidDel="0087743F">
          <w:delText xml:space="preserve">self-identified ethnicity </w:delText>
        </w:r>
        <w:r w:rsidR="002552DD" w:rsidDel="0087743F">
          <w:delText xml:space="preserve">is: </w:delText>
        </w:r>
        <w:r w:rsidDel="0087743F">
          <w:delText xml:space="preserve">2.19% Asian, 27.46% Black, 62.34 White, and 2.21% other, coded as 3 dummy variables in </w:delText>
        </w:r>
        <w:r w:rsidRPr="002552DD" w:rsidDel="0087743F">
          <w:rPr>
            <w:b/>
            <w:bCs/>
          </w:rPr>
          <w:delText>X</w:delText>
        </w:r>
        <w:r w:rsidDel="0087743F">
          <w:delText>.</w:delText>
        </w:r>
      </w:del>
    </w:p>
    <w:p w14:paraId="5291ABC1" w14:textId="77777777" w:rsidR="0080057F" w:rsidRDefault="0080057F" w:rsidP="00C750C1">
      <w:r>
        <w:t> </w:t>
      </w:r>
    </w:p>
    <w:p w14:paraId="7944F912" w14:textId="77777777" w:rsidR="00A83B9B" w:rsidRDefault="00A83B9B" w:rsidP="00C750C1">
      <w:pPr>
        <w:pStyle w:val="Heading1"/>
      </w:pPr>
      <w:r>
        <w:t>Discussion</w:t>
      </w:r>
    </w:p>
    <w:p w14:paraId="7A210B4F" w14:textId="05F15DA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2013"/>
      <w:r w:rsidR="00FC3FDC">
        <w:t xml:space="preserve">compactness </w:t>
      </w:r>
      <w:commentRangeEnd w:id="2013"/>
      <w:r w:rsidR="00D54CF9">
        <w:rPr>
          <w:rStyle w:val="CommentReference"/>
        </w:rPr>
        <w:commentReference w:id="2013"/>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2014"/>
      <w:r w:rsidR="00D54CF9">
        <w:t xml:space="preserve">Considering </w:t>
      </w:r>
      <w:r w:rsidR="00D54CF9" w:rsidRPr="00336F71">
        <w:rPr>
          <w:i/>
          <w:iCs/>
        </w:rPr>
        <w:t>ABCB7</w:t>
      </w:r>
      <w:r w:rsidR="00D54CF9">
        <w:t xml:space="preserve"> as an exemplar gene, we validated our GxE analysis in the PEGS cohort.</w:t>
      </w:r>
      <w:commentRangeEnd w:id="2014"/>
      <w:r w:rsidR="00D54CF9">
        <w:rPr>
          <w:rStyle w:val="CommentReference"/>
        </w:rPr>
        <w:commentReference w:id="2014"/>
      </w:r>
    </w:p>
    <w:p w14:paraId="60BBD513" w14:textId="5D68E943" w:rsidR="00FC3FDC" w:rsidRDefault="00FC3FDC" w:rsidP="00C750C1">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2015"/>
      <w:r>
        <w:t>vQTL and QTL are somewhat related</w:t>
      </w:r>
      <w:commentRangeEnd w:id="2015"/>
      <w:r w:rsidR="00D54CF9">
        <w:rPr>
          <w:rStyle w:val="CommentReference"/>
        </w:rPr>
        <w:commentReference w:id="2015"/>
      </w:r>
      <w:r>
        <w:t>.</w:t>
      </w:r>
    </w:p>
    <w:p w14:paraId="20EA3204" w14:textId="5D3A2BC8" w:rsidR="00FC3FDC" w:rsidRDefault="00C46E62" w:rsidP="00C750C1">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w:t>
      </w:r>
      <w:r w:rsidR="00703686">
        <w:lastRenderedPageBreak/>
        <w:t xml:space="preserve">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 xml:space="preserve">e.g.,  BMI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C750C1">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2016"/>
      <w:r w:rsidR="001456B4">
        <w:t>high-quality</w:t>
      </w:r>
      <w:commentRangeEnd w:id="2016"/>
      <w:r w:rsidR="00D54CF9">
        <w:rPr>
          <w:rStyle w:val="CommentReference"/>
        </w:rPr>
        <w:commentReference w:id="2016"/>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2017"/>
      <w:r w:rsidR="001456B4">
        <w:t>perfect</w:t>
      </w:r>
      <w:commentRangeEnd w:id="2017"/>
      <w:r w:rsidR="00D54CF9">
        <w:rPr>
          <w:rStyle w:val="CommentReference"/>
        </w:rPr>
        <w:commentReference w:id="2017"/>
      </w:r>
      <w:r>
        <w:t>.</w:t>
      </w:r>
    </w:p>
    <w:p w14:paraId="15B24646" w14:textId="7A59C42D" w:rsidR="00D54CF9" w:rsidRDefault="00FC3FDC" w:rsidP="00C750C1">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C750C1">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0AA55DBC" w:rsidR="00FC3FDC" w:rsidRDefault="001E53CB" w:rsidP="00C750C1">
      <w:r>
        <w:t xml:space="preserve">Using </w:t>
      </w:r>
      <w:r w:rsidR="00FC3FDC">
        <w:t xml:space="preserve">VLA </w:t>
      </w:r>
      <w:del w:id="2018" w:author="Author">
        <w:r w:rsidDel="00CC41EC">
          <w:delText xml:space="preserve">as </w:delText>
        </w:r>
      </w:del>
      <w:ins w:id="2019" w:author="Author">
        <w:r w:rsidR="00CC41EC">
          <w:t>to identify</w:t>
        </w:r>
      </w:ins>
      <w:del w:id="2020" w:author="Author">
        <w:r w:rsidR="00FC3FDC" w:rsidDel="00CC41EC">
          <w:delText>a</w:delText>
        </w:r>
      </w:del>
      <w:r w:rsidR="00FC3FDC">
        <w:t xml:space="preserve"> GxE candidate</w:t>
      </w:r>
      <w:ins w:id="2021" w:author="Author">
        <w:r w:rsidR="00CC41EC">
          <w:t>s</w:t>
        </w:r>
      </w:ins>
      <w:del w:id="2022" w:author="Author">
        <w:r w:rsidR="00FC3FDC" w:rsidDel="00CC41EC">
          <w:delText xml:space="preserve"> scanner</w:delText>
        </w:r>
      </w:del>
      <w:r w:rsidR="00FC3FDC">
        <w:t xml:space="preserve">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 xml:space="preserve">stage VLA (i.e., ordinary least </w:t>
      </w:r>
      <w:r w:rsidR="00FC3FDC">
        <w:lastRenderedPageBreak/>
        <w:t>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C750C1">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C750C1">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4D535927" w:rsidR="00FC3FDC" w:rsidRDefault="00377367" w:rsidP="00C750C1">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w:t>
      </w:r>
      <w:r w:rsidR="00FC3FDC">
        <w:lastRenderedPageBreak/>
        <w:t xml:space="preserve">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119019BE" w14:textId="60384911" w:rsidR="00C56206" w:rsidRDefault="00C56206" w:rsidP="00C750C1"/>
    <w:p w14:paraId="6A57F01C" w14:textId="4AA34155" w:rsidR="00C56206" w:rsidRDefault="00C56206" w:rsidP="00C750C1"/>
    <w:p w14:paraId="740E2794" w14:textId="77777777" w:rsidR="00C56206" w:rsidRDefault="00C56206" w:rsidP="00C750C1"/>
    <w:p w14:paraId="0BDBB044" w14:textId="77777777" w:rsidR="00336F71" w:rsidRDefault="00D349D7" w:rsidP="005D2819">
      <w:pPr>
        <w:pStyle w:val="Bibliography"/>
        <w:rPr>
          <w:ins w:id="2023" w:author="Author"/>
        </w:rPr>
      </w:pPr>
      <w:r w:rsidRPr="002D676C">
        <w:br w:type="page"/>
      </w:r>
    </w:p>
    <w:p w14:paraId="31128ED9" w14:textId="1D7F0024" w:rsidR="00C56206" w:rsidRDefault="00C56206" w:rsidP="005D2819">
      <w:pPr>
        <w:pStyle w:val="Bibliography"/>
        <w:rPr>
          <w:b/>
          <w:bCs/>
          <w:sz w:val="28"/>
          <w:szCs w:val="28"/>
        </w:rPr>
      </w:pPr>
      <w:r w:rsidRPr="00B4664C">
        <w:rPr>
          <w:noProof/>
        </w:rPr>
        <w:lastRenderedPageBreak/>
        <mc:AlternateContent>
          <mc:Choice Requires="wpc">
            <w:drawing>
              <wp:inline distT="0" distB="0" distL="0" distR="0" wp14:anchorId="24FC3D80" wp14:editId="53689EF2">
                <wp:extent cx="5943600" cy="3563724"/>
                <wp:effectExtent l="0" t="0" r="19050" b="1778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ysClr val="window" lastClr="FFFFFF"/>
                          </a:solidFill>
                          <a:ln w="6350">
                            <a:noFill/>
                          </a:ln>
                        </wps:spPr>
                        <wps:txbx>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024"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025"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2026"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027" w:author="Author">
                                <w:r>
                                  <w:rPr>
                                    <w:sz w:val="18"/>
                                    <w:szCs w:val="18"/>
                                  </w:rPr>
                                  <w:t>-</w:t>
                                </w:r>
                              </w:ins>
                              <w:del w:id="2028"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2029"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030" w:author="Author">
                                <w:r w:rsidRPr="00BC3CCF" w:rsidDel="001B19A2">
                                  <w:rPr>
                                    <w:sz w:val="18"/>
                                    <w:szCs w:val="18"/>
                                  </w:rPr>
                                  <w:delText xml:space="preserve">are </w:delText>
                                </w:r>
                              </w:del>
                              <w:ins w:id="2031" w:author="Author">
                                <w:r>
                                  <w:rPr>
                                    <w:sz w:val="18"/>
                                    <w:szCs w:val="18"/>
                                  </w:rPr>
                                  <w:t>is</w:t>
                                </w:r>
                                <w:r w:rsidRPr="00BC3CCF">
                                  <w:rPr>
                                    <w:sz w:val="18"/>
                                    <w:szCs w:val="18"/>
                                  </w:rPr>
                                  <w:t xml:space="preserve"> </w:t>
                                </w:r>
                              </w:ins>
                              <w:r>
                                <w:rPr>
                                  <w:sz w:val="18"/>
                                  <w:szCs w:val="18"/>
                                </w:rPr>
                                <w:t>uniform across genotypes</w:t>
                              </w:r>
                              <w:ins w:id="2032" w:author="Author">
                                <w:r>
                                  <w:rPr>
                                    <w:sz w:val="18"/>
                                    <w:szCs w:val="18"/>
                                  </w:rPr>
                                  <w:t>. A</w:t>
                                </w:r>
                              </w:ins>
                              <w:del w:id="2033"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2034"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035"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036" w:name="_Hlk85850606"/>
                              <w:r>
                                <w:rPr>
                                  <w:sz w:val="18"/>
                                  <w:szCs w:val="18"/>
                                </w:rPr>
                                <w:t xml:space="preserve">will </w:t>
                              </w:r>
                              <w:r w:rsidRPr="00BC3CCF">
                                <w:rPr>
                                  <w:sz w:val="18"/>
                                  <w:szCs w:val="18"/>
                                </w:rPr>
                                <w:t xml:space="preserve">erroneously </w:t>
                              </w:r>
                              <w:bookmarkEnd w:id="2036"/>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037"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038" w:author="Author">
                                <w:r w:rsidRPr="00BC3CCF" w:rsidDel="001B19A2">
                                  <w:rPr>
                                    <w:sz w:val="18"/>
                                    <w:szCs w:val="18"/>
                                  </w:rPr>
                                  <w:delText xml:space="preserve">are </w:delText>
                                </w:r>
                              </w:del>
                              <w:ins w:id="2039" w:author="Author">
                                <w:r>
                                  <w:rPr>
                                    <w:sz w:val="18"/>
                                    <w:szCs w:val="18"/>
                                  </w:rPr>
                                  <w:t>is</w:t>
                                </w:r>
                                <w:r w:rsidRPr="00BC3CCF">
                                  <w:rPr>
                                    <w:sz w:val="18"/>
                                    <w:szCs w:val="18"/>
                                  </w:rPr>
                                  <w:t xml:space="preserve"> </w:t>
                                </w:r>
                              </w:ins>
                              <w:r>
                                <w:rPr>
                                  <w:sz w:val="18"/>
                                  <w:szCs w:val="18"/>
                                </w:rPr>
                                <w:t>un</w:t>
                              </w:r>
                              <w:r w:rsidRPr="00BC3CCF">
                                <w:rPr>
                                  <w:sz w:val="18"/>
                                  <w:szCs w:val="18"/>
                                </w:rPr>
                                <w:t>even</w:t>
                              </w:r>
                              <w:ins w:id="2040" w:author="Author">
                                <w:r>
                                  <w:rPr>
                                    <w:sz w:val="18"/>
                                    <w:szCs w:val="18"/>
                                  </w:rPr>
                                  <w:t>. A</w:t>
                                </w:r>
                              </w:ins>
                              <w:del w:id="2041"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042" w:author="Author">
                                <w:r>
                                  <w:rPr>
                                    <w:sz w:val="18"/>
                                    <w:szCs w:val="18"/>
                                  </w:rPr>
                                  <w:t>. T</w:t>
                                </w:r>
                              </w:ins>
                              <w:del w:id="2043" w:author="Author">
                                <w:r w:rsidDel="001B19A2">
                                  <w:rPr>
                                    <w:sz w:val="18"/>
                                    <w:szCs w:val="18"/>
                                  </w:rPr>
                                  <w:delText>, t</w:delText>
                                </w:r>
                              </w:del>
                              <w:r>
                                <w:rPr>
                                  <w:sz w:val="18"/>
                                  <w:szCs w:val="18"/>
                                </w:rPr>
                                <w:t>herefore</w:t>
                              </w:r>
                              <w:ins w:id="2044" w:author="Author">
                                <w:r>
                                  <w:rPr>
                                    <w:sz w:val="18"/>
                                    <w:szCs w:val="18"/>
                                  </w:rPr>
                                  <w:t>,</w:t>
                                </w:r>
                              </w:ins>
                              <w:r>
                                <w:rPr>
                                  <w:sz w:val="18"/>
                                  <w:szCs w:val="18"/>
                                </w:rPr>
                                <w:t xml:space="preserve"> a double linear model (DLM) can recognize A/a as a true GxE candidate</w:t>
                              </w:r>
                              <w:ins w:id="2045" w:author="Author">
                                <w:r>
                                  <w:rPr>
                                    <w:sz w:val="18"/>
                                    <w:szCs w:val="18"/>
                                  </w:rPr>
                                  <w:t>.</w:t>
                                </w:r>
                              </w:ins>
                              <w:del w:id="2046"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047" w:author="Author">
                                <w:r>
                                  <w:rPr>
                                    <w:sz w:val="18"/>
                                    <w:szCs w:val="18"/>
                                  </w:rPr>
                                  <w:t>F</w:t>
                                </w:r>
                              </w:ins>
                              <w:del w:id="2048" w:author="Author">
                                <w:r w:rsidDel="001B19A2">
                                  <w:rPr>
                                    <w:sz w:val="18"/>
                                    <w:szCs w:val="18"/>
                                  </w:rPr>
                                  <w:delText>f</w:delText>
                                </w:r>
                              </w:del>
                              <w:r>
                                <w:rPr>
                                  <w:sz w:val="18"/>
                                  <w:szCs w:val="18"/>
                                </w:rPr>
                                <w:t xml:space="preserve">or a case/control phenotype, even in the absence of </w:t>
                              </w:r>
                              <w:ins w:id="2049" w:author="Author">
                                <w:r>
                                  <w:rPr>
                                    <w:sz w:val="18"/>
                                    <w:szCs w:val="18"/>
                                  </w:rPr>
                                  <w:t xml:space="preserve">a </w:t>
                                </w:r>
                              </w:ins>
                              <w:r>
                                <w:rPr>
                                  <w:sz w:val="18"/>
                                  <w:szCs w:val="18"/>
                                </w:rPr>
                                <w:t>GxE (LM1, parallel dashes in orange and magenta), a non-zero slope still fits through squared residuals (LM2, green solid line)</w:t>
                              </w:r>
                              <w:ins w:id="2050" w:author="Author">
                                <w:r>
                                  <w:rPr>
                                    <w:sz w:val="18"/>
                                    <w:szCs w:val="18"/>
                                  </w:rPr>
                                  <w:t>. T</w:t>
                                </w:r>
                              </w:ins>
                              <w:del w:id="2051" w:author="Author">
                                <w:r w:rsidDel="001B19A2">
                                  <w:rPr>
                                    <w:sz w:val="18"/>
                                    <w:szCs w:val="18"/>
                                  </w:rPr>
                                  <w:delText>, t</w:delText>
                                </w:r>
                              </w:del>
                              <w:r>
                                <w:rPr>
                                  <w:sz w:val="18"/>
                                  <w:szCs w:val="18"/>
                                </w:rPr>
                                <w:t>herefore, DLM wrongfully classif</w:t>
                              </w:r>
                              <w:ins w:id="2052" w:author="Author">
                                <w:r>
                                  <w:rPr>
                                    <w:sz w:val="18"/>
                                    <w:szCs w:val="18"/>
                                  </w:rPr>
                                  <w:t>ies</w:t>
                                </w:r>
                              </w:ins>
                              <w:del w:id="2053" w:author="Author">
                                <w:r w:rsidDel="001B19A2">
                                  <w:rPr>
                                    <w:sz w:val="18"/>
                                    <w:szCs w:val="18"/>
                                  </w:rPr>
                                  <w:delText>y</w:delText>
                                </w:r>
                              </w:del>
                              <w:r>
                                <w:rPr>
                                  <w:sz w:val="18"/>
                                  <w:szCs w:val="18"/>
                                </w:rPr>
                                <w:t xml:space="preserve"> A/a as a GxE candidate, but VLA’s upwardness test </w:t>
                              </w:r>
                              <w:del w:id="2054" w:author="Author">
                                <w:r w:rsidDel="001B19A2">
                                  <w:rPr>
                                    <w:sz w:val="18"/>
                                    <w:szCs w:val="18"/>
                                  </w:rPr>
                                  <w:delText xml:space="preserve">will </w:delText>
                                </w:r>
                              </w:del>
                              <w:ins w:id="2055"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056" w:author="Author">
                                <w:r>
                                  <w:rPr>
                                    <w:sz w:val="18"/>
                                    <w:szCs w:val="18"/>
                                  </w:rPr>
                                  <w:t>D</w:t>
                                </w:r>
                              </w:ins>
                              <w:del w:id="2057" w:author="Author">
                                <w:r w:rsidDel="001B19A2">
                                  <w:rPr>
                                    <w:sz w:val="18"/>
                                    <w:szCs w:val="18"/>
                                  </w:rPr>
                                  <w:delText>d</w:delText>
                                </w:r>
                              </w:del>
                              <w:r>
                                <w:rPr>
                                  <w:sz w:val="18"/>
                                  <w:szCs w:val="18"/>
                                </w:rPr>
                                <w:t xml:space="preserve">espite the </w:t>
                              </w:r>
                              <w:del w:id="2058" w:author="Author">
                                <w:r w:rsidDel="001B19A2">
                                  <w:rPr>
                                    <w:sz w:val="18"/>
                                    <w:szCs w:val="18"/>
                                  </w:rPr>
                                  <w:delText xml:space="preserve">present </w:delText>
                                </w:r>
                              </w:del>
                              <w:ins w:id="2059" w:author="Author">
                                <w:r>
                                  <w:rPr>
                                    <w:sz w:val="18"/>
                                    <w:szCs w:val="18"/>
                                  </w:rPr>
                                  <w:t xml:space="preserve">presence </w:t>
                                </w:r>
                              </w:ins>
                              <w:r>
                                <w:rPr>
                                  <w:sz w:val="18"/>
                                  <w:szCs w:val="18"/>
                                </w:rPr>
                                <w:t xml:space="preserve">of a pure GxE, a double linear model </w:t>
                              </w:r>
                              <w:del w:id="2060" w:author="Author">
                                <w:r w:rsidDel="001B19A2">
                                  <w:rPr>
                                    <w:sz w:val="18"/>
                                    <w:szCs w:val="18"/>
                                  </w:rPr>
                                  <w:delText xml:space="preserve">could </w:delText>
                                </w:r>
                              </w:del>
                              <w:ins w:id="2061" w:author="Author">
                                <w:r>
                                  <w:rPr>
                                    <w:sz w:val="18"/>
                                    <w:szCs w:val="18"/>
                                  </w:rPr>
                                  <w:t>can</w:t>
                                </w:r>
                              </w:ins>
                              <w:r>
                                <w:rPr>
                                  <w:sz w:val="18"/>
                                  <w:szCs w:val="18"/>
                                </w:rPr>
                                <w:t xml:space="preserve">not identify A/a as a vQTL, but </w:t>
                              </w:r>
                              <w:del w:id="2062" w:author="Author">
                                <w:r w:rsidDel="001B19A2">
                                  <w:rPr>
                                    <w:sz w:val="18"/>
                                    <w:szCs w:val="18"/>
                                  </w:rPr>
                                  <w:delText xml:space="preserve">the </w:delText>
                                </w:r>
                              </w:del>
                              <w:r>
                                <w:rPr>
                                  <w:sz w:val="18"/>
                                  <w:szCs w:val="18"/>
                                </w:rPr>
                                <w:t>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cap="flat" cmpd="sng" algn="ctr">
                            <a:solidFill>
                              <a:srgbClr val="00B0F0"/>
                            </a:solidFill>
                            <a:prstDash val="solid"/>
                            <a:miter lim="800000"/>
                          </a:ln>
                          <a:effectLst/>
                        </wps:spPr>
                        <wps:txbx>
                          <w:txbxContent>
                            <w:p w14:paraId="52D22831" w14:textId="77777777" w:rsidR="00C56206" w:rsidRDefault="00C56206" w:rsidP="00C562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635CBE95" w14:textId="77777777" w:rsidR="00C56206" w:rsidRPr="004C546A" w:rsidRDefault="00C56206" w:rsidP="00C56206">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780851B6" w14:textId="77777777" w:rsidR="00C56206" w:rsidRPr="004C546A" w:rsidRDefault="00C56206" w:rsidP="00C56206">
                              <w:pPr>
                                <w:jc w:val="center"/>
                              </w:pPr>
                              <w:r w:rsidRPr="004C546A">
                                <w:t>(</w:t>
                              </w:r>
                              <w:r>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cap="flat" cmpd="sng" algn="ctr">
                            <a:solidFill>
                              <a:srgbClr val="00B0F0"/>
                            </a:solidFill>
                            <a:prstDash val="solid"/>
                            <a:miter lim="800000"/>
                          </a:ln>
                          <a:effectLst/>
                        </wps:spPr>
                        <wps:txbx>
                          <w:txbxContent>
                            <w:p w14:paraId="7233AF6C"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cap="flat" cmpd="sng" algn="ctr">
                            <a:solidFill>
                              <a:srgbClr val="00B0F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cap="flat" cmpd="sng" algn="ctr">
                            <a:solidFill>
                              <a:srgbClr val="00B0F0"/>
                            </a:solidFill>
                            <a:prstDash val="solid"/>
                            <a:miter lim="800000"/>
                          </a:ln>
                          <a:effectLst/>
                        </wps:spPr>
                        <wps:txbx>
                          <w:txbxContent>
                            <w:p w14:paraId="5CA6CB6B"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4FC3D80" id="Canvas 7" o:spid="_x0000_s1026" editas="canvas" style="width:468pt;height:280.6pt;mso-position-horizontal-relative:char;mso-position-vertical-relative:line" coordsize="59436,35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35636;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6"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" fillcolor="window" stroked="f" strokeweight=".5pt">
                  <v:textbox inset="0,0,0,0">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315"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316"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2317"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318" w:author="Author">
                          <w:r>
                            <w:rPr>
                              <w:sz w:val="18"/>
                              <w:szCs w:val="18"/>
                            </w:rPr>
                            <w:t>-</w:t>
                          </w:r>
                        </w:ins>
                        <w:del w:id="2319"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2320"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321" w:author="Author">
                          <w:r w:rsidRPr="00BC3CCF" w:rsidDel="001B19A2">
                            <w:rPr>
                              <w:sz w:val="18"/>
                              <w:szCs w:val="18"/>
                            </w:rPr>
                            <w:delText xml:space="preserve">are </w:delText>
                          </w:r>
                        </w:del>
                        <w:ins w:id="2322" w:author="Author">
                          <w:r>
                            <w:rPr>
                              <w:sz w:val="18"/>
                              <w:szCs w:val="18"/>
                            </w:rPr>
                            <w:t>is</w:t>
                          </w:r>
                          <w:r w:rsidRPr="00BC3CCF">
                            <w:rPr>
                              <w:sz w:val="18"/>
                              <w:szCs w:val="18"/>
                            </w:rPr>
                            <w:t xml:space="preserve"> </w:t>
                          </w:r>
                        </w:ins>
                        <w:r>
                          <w:rPr>
                            <w:sz w:val="18"/>
                            <w:szCs w:val="18"/>
                          </w:rPr>
                          <w:t>uniform across genotypes</w:t>
                        </w:r>
                        <w:ins w:id="2323" w:author="Author">
                          <w:r>
                            <w:rPr>
                              <w:sz w:val="18"/>
                              <w:szCs w:val="18"/>
                            </w:rPr>
                            <w:t>. A</w:t>
                          </w:r>
                        </w:ins>
                        <w:del w:id="2324"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2325"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326"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327" w:name="_Hlk85850606"/>
                        <w:r>
                          <w:rPr>
                            <w:sz w:val="18"/>
                            <w:szCs w:val="18"/>
                          </w:rPr>
                          <w:t xml:space="preserve">will </w:t>
                        </w:r>
                        <w:r w:rsidRPr="00BC3CCF">
                          <w:rPr>
                            <w:sz w:val="18"/>
                            <w:szCs w:val="18"/>
                          </w:rPr>
                          <w:t xml:space="preserve">erroneously </w:t>
                        </w:r>
                        <w:bookmarkEnd w:id="2327"/>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328"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329" w:author="Author">
                          <w:r w:rsidRPr="00BC3CCF" w:rsidDel="001B19A2">
                            <w:rPr>
                              <w:sz w:val="18"/>
                              <w:szCs w:val="18"/>
                            </w:rPr>
                            <w:delText xml:space="preserve">are </w:delText>
                          </w:r>
                        </w:del>
                        <w:ins w:id="2330" w:author="Author">
                          <w:r>
                            <w:rPr>
                              <w:sz w:val="18"/>
                              <w:szCs w:val="18"/>
                            </w:rPr>
                            <w:t>is</w:t>
                          </w:r>
                          <w:r w:rsidRPr="00BC3CCF">
                            <w:rPr>
                              <w:sz w:val="18"/>
                              <w:szCs w:val="18"/>
                            </w:rPr>
                            <w:t xml:space="preserve"> </w:t>
                          </w:r>
                        </w:ins>
                        <w:r>
                          <w:rPr>
                            <w:sz w:val="18"/>
                            <w:szCs w:val="18"/>
                          </w:rPr>
                          <w:t>un</w:t>
                        </w:r>
                        <w:r w:rsidRPr="00BC3CCF">
                          <w:rPr>
                            <w:sz w:val="18"/>
                            <w:szCs w:val="18"/>
                          </w:rPr>
                          <w:t>even</w:t>
                        </w:r>
                        <w:ins w:id="2331" w:author="Author">
                          <w:r>
                            <w:rPr>
                              <w:sz w:val="18"/>
                              <w:szCs w:val="18"/>
                            </w:rPr>
                            <w:t>. A</w:t>
                          </w:r>
                        </w:ins>
                        <w:del w:id="2332"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333" w:author="Author">
                          <w:r>
                            <w:rPr>
                              <w:sz w:val="18"/>
                              <w:szCs w:val="18"/>
                            </w:rPr>
                            <w:t>. T</w:t>
                          </w:r>
                        </w:ins>
                        <w:del w:id="2334" w:author="Author">
                          <w:r w:rsidDel="001B19A2">
                            <w:rPr>
                              <w:sz w:val="18"/>
                              <w:szCs w:val="18"/>
                            </w:rPr>
                            <w:delText>, t</w:delText>
                          </w:r>
                        </w:del>
                        <w:r>
                          <w:rPr>
                            <w:sz w:val="18"/>
                            <w:szCs w:val="18"/>
                          </w:rPr>
                          <w:t>herefore</w:t>
                        </w:r>
                        <w:ins w:id="2335" w:author="Author">
                          <w:r>
                            <w:rPr>
                              <w:sz w:val="18"/>
                              <w:szCs w:val="18"/>
                            </w:rPr>
                            <w:t>,</w:t>
                          </w:r>
                        </w:ins>
                        <w:r>
                          <w:rPr>
                            <w:sz w:val="18"/>
                            <w:szCs w:val="18"/>
                          </w:rPr>
                          <w:t xml:space="preserve"> a double linear model (DLM) can recognize A/a as a true GxE candidate</w:t>
                        </w:r>
                        <w:ins w:id="2336" w:author="Author">
                          <w:r>
                            <w:rPr>
                              <w:sz w:val="18"/>
                              <w:szCs w:val="18"/>
                            </w:rPr>
                            <w:t>.</w:t>
                          </w:r>
                        </w:ins>
                        <w:del w:id="2337"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338" w:author="Author">
                          <w:r>
                            <w:rPr>
                              <w:sz w:val="18"/>
                              <w:szCs w:val="18"/>
                            </w:rPr>
                            <w:t>F</w:t>
                          </w:r>
                        </w:ins>
                        <w:del w:id="2339" w:author="Author">
                          <w:r w:rsidDel="001B19A2">
                            <w:rPr>
                              <w:sz w:val="18"/>
                              <w:szCs w:val="18"/>
                            </w:rPr>
                            <w:delText>f</w:delText>
                          </w:r>
                        </w:del>
                        <w:r>
                          <w:rPr>
                            <w:sz w:val="18"/>
                            <w:szCs w:val="18"/>
                          </w:rPr>
                          <w:t xml:space="preserve">or a case/control phenotype, even in the absence of </w:t>
                        </w:r>
                        <w:ins w:id="2340" w:author="Author">
                          <w:r>
                            <w:rPr>
                              <w:sz w:val="18"/>
                              <w:szCs w:val="18"/>
                            </w:rPr>
                            <w:t xml:space="preserve">a </w:t>
                          </w:r>
                        </w:ins>
                        <w:r>
                          <w:rPr>
                            <w:sz w:val="18"/>
                            <w:szCs w:val="18"/>
                          </w:rPr>
                          <w:t>GxE (LM1, parallel dashes in orange and magenta), a non-zero slope still fits through squared residuals (LM2, green solid line)</w:t>
                        </w:r>
                        <w:ins w:id="2341" w:author="Author">
                          <w:r>
                            <w:rPr>
                              <w:sz w:val="18"/>
                              <w:szCs w:val="18"/>
                            </w:rPr>
                            <w:t>. T</w:t>
                          </w:r>
                        </w:ins>
                        <w:del w:id="2342" w:author="Author">
                          <w:r w:rsidDel="001B19A2">
                            <w:rPr>
                              <w:sz w:val="18"/>
                              <w:szCs w:val="18"/>
                            </w:rPr>
                            <w:delText>, t</w:delText>
                          </w:r>
                        </w:del>
                        <w:r>
                          <w:rPr>
                            <w:sz w:val="18"/>
                            <w:szCs w:val="18"/>
                          </w:rPr>
                          <w:t>herefore, DLM wrongfully classif</w:t>
                        </w:r>
                        <w:ins w:id="2343" w:author="Author">
                          <w:r>
                            <w:rPr>
                              <w:sz w:val="18"/>
                              <w:szCs w:val="18"/>
                            </w:rPr>
                            <w:t>ies</w:t>
                          </w:r>
                        </w:ins>
                        <w:del w:id="2344" w:author="Author">
                          <w:r w:rsidDel="001B19A2">
                            <w:rPr>
                              <w:sz w:val="18"/>
                              <w:szCs w:val="18"/>
                            </w:rPr>
                            <w:delText>y</w:delText>
                          </w:r>
                        </w:del>
                        <w:r>
                          <w:rPr>
                            <w:sz w:val="18"/>
                            <w:szCs w:val="18"/>
                          </w:rPr>
                          <w:t xml:space="preserve"> A/a as a GxE candidate, but VLA’s upwardness test </w:t>
                        </w:r>
                        <w:del w:id="2345" w:author="Author">
                          <w:r w:rsidDel="001B19A2">
                            <w:rPr>
                              <w:sz w:val="18"/>
                              <w:szCs w:val="18"/>
                            </w:rPr>
                            <w:delText xml:space="preserve">will </w:delText>
                          </w:r>
                        </w:del>
                        <w:ins w:id="2346" w:author="Author">
                          <w:r>
                            <w:rPr>
                              <w:sz w:val="18"/>
                              <w:szCs w:val="18"/>
                            </w:rPr>
                            <w:t>does</w:t>
                          </w:r>
                          <w:r>
                            <w:rPr>
                              <w:sz w:val="18"/>
                              <w:szCs w:val="18"/>
                            </w:rPr>
                            <w:t xml:space="preserve"> </w:t>
                          </w:r>
                        </w:ins>
                        <w:r>
                          <w:rPr>
                            <w:sz w:val="18"/>
                            <w:szCs w:val="18"/>
                          </w:rPr>
                          <w:t xml:space="preserve">not (LM2, red solid line). </w:t>
                        </w:r>
                        <w:r w:rsidRPr="00C22EE9">
                          <w:rPr>
                            <w:b/>
                            <w:bCs/>
                            <w:sz w:val="18"/>
                            <w:szCs w:val="18"/>
                          </w:rPr>
                          <w:t>(d)</w:t>
                        </w:r>
                        <w:r>
                          <w:rPr>
                            <w:sz w:val="18"/>
                            <w:szCs w:val="18"/>
                          </w:rPr>
                          <w:t xml:space="preserve"> </w:t>
                        </w:r>
                        <w:ins w:id="2347" w:author="Author">
                          <w:r>
                            <w:rPr>
                              <w:sz w:val="18"/>
                              <w:szCs w:val="18"/>
                            </w:rPr>
                            <w:t>D</w:t>
                          </w:r>
                        </w:ins>
                        <w:del w:id="2348" w:author="Author">
                          <w:r w:rsidDel="001B19A2">
                            <w:rPr>
                              <w:sz w:val="18"/>
                              <w:szCs w:val="18"/>
                            </w:rPr>
                            <w:delText>d</w:delText>
                          </w:r>
                        </w:del>
                        <w:r>
                          <w:rPr>
                            <w:sz w:val="18"/>
                            <w:szCs w:val="18"/>
                          </w:rPr>
                          <w:t xml:space="preserve">espite the </w:t>
                        </w:r>
                        <w:del w:id="2349" w:author="Author">
                          <w:r w:rsidDel="001B19A2">
                            <w:rPr>
                              <w:sz w:val="18"/>
                              <w:szCs w:val="18"/>
                            </w:rPr>
                            <w:delText xml:space="preserve">present </w:delText>
                          </w:r>
                        </w:del>
                        <w:ins w:id="2350" w:author="Author">
                          <w:r>
                            <w:rPr>
                              <w:sz w:val="18"/>
                              <w:szCs w:val="18"/>
                            </w:rPr>
                            <w:t>presen</w:t>
                          </w:r>
                          <w:r>
                            <w:rPr>
                              <w:sz w:val="18"/>
                              <w:szCs w:val="18"/>
                            </w:rPr>
                            <w:t>ce</w:t>
                          </w:r>
                          <w:r>
                            <w:rPr>
                              <w:sz w:val="18"/>
                              <w:szCs w:val="18"/>
                            </w:rPr>
                            <w:t xml:space="preserve"> </w:t>
                          </w:r>
                        </w:ins>
                        <w:r>
                          <w:rPr>
                            <w:sz w:val="18"/>
                            <w:szCs w:val="18"/>
                          </w:rPr>
                          <w:t xml:space="preserve">of a pure GxE, a double linear model </w:t>
                        </w:r>
                        <w:del w:id="2351" w:author="Author">
                          <w:r w:rsidDel="001B19A2">
                            <w:rPr>
                              <w:sz w:val="18"/>
                              <w:szCs w:val="18"/>
                            </w:rPr>
                            <w:delText xml:space="preserve">could </w:delText>
                          </w:r>
                        </w:del>
                        <w:ins w:id="2352" w:author="Author">
                          <w:r>
                            <w:rPr>
                              <w:sz w:val="18"/>
                              <w:szCs w:val="18"/>
                            </w:rPr>
                            <w:t>can</w:t>
                          </w:r>
                        </w:ins>
                        <w:r>
                          <w:rPr>
                            <w:sz w:val="18"/>
                            <w:szCs w:val="18"/>
                          </w:rPr>
                          <w:t xml:space="preserve">not identify A/a as a vQTL, but </w:t>
                        </w:r>
                        <w:del w:id="2353" w:author="Author">
                          <w:r w:rsidDel="001B19A2">
                            <w:rPr>
                              <w:sz w:val="18"/>
                              <w:szCs w:val="18"/>
                            </w:rPr>
                            <w:delText xml:space="preserve">the </w:delText>
                          </w:r>
                        </w:del>
                        <w:r>
                          <w:rPr>
                            <w:sz w:val="18"/>
                            <w:szCs w:val="18"/>
                          </w:rPr>
                          <w:t>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52D22831" w14:textId="77777777" w:rsidR="00C56206" w:rsidRDefault="00C56206" w:rsidP="00C56206">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635CBE95" w14:textId="77777777" w:rsidR="00C56206" w:rsidRPr="004C546A" w:rsidRDefault="00C56206" w:rsidP="00C56206">
                        <w:pPr>
                          <w:jc w:val="center"/>
                        </w:pPr>
                        <w:r w:rsidRPr="004C546A">
                          <w:t>(</w:t>
                        </w:r>
                        <w:r>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780851B6" w14:textId="77777777" w:rsidR="00C56206" w:rsidRPr="004C546A" w:rsidRDefault="00C56206" w:rsidP="00C56206">
                        <w:pPr>
                          <w:jc w:val="center"/>
                        </w:pPr>
                        <w:r w:rsidRPr="004C546A">
                          <w:t>(</w:t>
                        </w:r>
                        <w:r>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7233AF6C" w14:textId="77777777" w:rsidR="00C56206" w:rsidRDefault="00C56206" w:rsidP="00C56206">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5CA6CB6B" w14:textId="77777777" w:rsidR="00C56206" w:rsidRDefault="00C56206" w:rsidP="00C56206">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v:textbox>
                </v:shape>
                <w10:anchorlock/>
              </v:group>
            </w:pict>
          </mc:Fallback>
        </mc:AlternateContent>
      </w:r>
    </w:p>
    <w:p w14:paraId="2C3535B4" w14:textId="1059FEF4" w:rsidR="00C56206" w:rsidRDefault="00C56206" w:rsidP="00C56206"/>
    <w:p w14:paraId="679691D5" w14:textId="48AE3516" w:rsidR="00C56206" w:rsidRPr="00C56206" w:rsidRDefault="00C56206" w:rsidP="00C56206">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063" w:author="Author">
                                <w:r>
                                  <w:rPr>
                                    <w:b/>
                                    <w:bCs/>
                                    <w:sz w:val="18"/>
                                    <w:szCs w:val="18"/>
                                  </w:rPr>
                                  <w:t>C</w:t>
                                </w:r>
                              </w:ins>
                              <w:del w:id="2064"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065" w:author="Author">
                                <w:r w:rsidRPr="00D25FEA" w:rsidDel="00197FAE">
                                  <w:rPr>
                                    <w:b/>
                                    <w:bCs/>
                                    <w:sz w:val="18"/>
                                    <w:szCs w:val="18"/>
                                  </w:rPr>
                                  <w:delText xml:space="preserve">&amp; </w:delText>
                                </w:r>
                              </w:del>
                              <w:ins w:id="2066"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067" w:author="Author">
                                <w:r w:rsidDel="00197FAE">
                                  <w:rPr>
                                    <w:sz w:val="18"/>
                                    <w:szCs w:val="18"/>
                                  </w:rPr>
                                  <w:delText xml:space="preserve">are </w:delText>
                                </w:r>
                              </w:del>
                              <w:ins w:id="2068"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069" w:author="Author">
                                <w:r w:rsidDel="00197FAE">
                                  <w:rPr>
                                    <w:b/>
                                    <w:bCs/>
                                    <w:sz w:val="18"/>
                                    <w:szCs w:val="18"/>
                                  </w:rPr>
                                  <w:delText>column</w:delText>
                                </w:r>
                                <w:r w:rsidRPr="00F122EA" w:rsidDel="00197FAE">
                                  <w:rPr>
                                    <w:b/>
                                    <w:bCs/>
                                    <w:sz w:val="18"/>
                                    <w:szCs w:val="18"/>
                                  </w:rPr>
                                  <w:delText xml:space="preserve"> </w:delText>
                                </w:r>
                              </w:del>
                              <w:ins w:id="2070" w:author="Author">
                                <w:r>
                                  <w:rPr>
                                    <w:b/>
                                    <w:bCs/>
                                    <w:sz w:val="18"/>
                                    <w:szCs w:val="18"/>
                                  </w:rPr>
                                  <w:t>Column</w:t>
                                </w:r>
                                <w:r w:rsidRPr="00F122EA">
                                  <w:rPr>
                                    <w:b/>
                                    <w:bCs/>
                                    <w:sz w:val="18"/>
                                    <w:szCs w:val="18"/>
                                  </w:rPr>
                                  <w:t xml:space="preserve"> </w:t>
                                </w:r>
                              </w:ins>
                              <w:r>
                                <w:rPr>
                                  <w:b/>
                                  <w:bCs/>
                                  <w:sz w:val="18"/>
                                  <w:szCs w:val="18"/>
                                </w:rPr>
                                <w:t xml:space="preserve">2 </w:t>
                              </w:r>
                              <w:del w:id="2071" w:author="Author">
                                <w:r w:rsidDel="00197FAE">
                                  <w:rPr>
                                    <w:b/>
                                    <w:bCs/>
                                    <w:sz w:val="18"/>
                                    <w:szCs w:val="18"/>
                                  </w:rPr>
                                  <w:delText xml:space="preserve">&amp; </w:delText>
                                </w:r>
                              </w:del>
                              <w:ins w:id="2072"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0"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">
                <v:shape id="_x0000_s1041" type="#_x0000_t75" style="position:absolute;width:59436;height:45662;visibility:visible;mso-wrap-style:square" filled="t">
                  <v:fill o:detectmouseclick="t"/>
                  <v:path o:connecttype="none"/>
                </v:shape>
                <v:shape id="Text Box 2" o:spid="_x0000_s1042"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364" w:author="Author">
                          <w:r>
                            <w:rPr>
                              <w:b/>
                              <w:bCs/>
                              <w:sz w:val="18"/>
                              <w:szCs w:val="18"/>
                            </w:rPr>
                            <w:t>C</w:t>
                          </w:r>
                        </w:ins>
                        <w:del w:id="2365"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366" w:author="Author">
                          <w:r w:rsidRPr="00D25FEA" w:rsidDel="00197FAE">
                            <w:rPr>
                              <w:b/>
                              <w:bCs/>
                              <w:sz w:val="18"/>
                              <w:szCs w:val="18"/>
                            </w:rPr>
                            <w:delText xml:space="preserve">&amp; </w:delText>
                          </w:r>
                        </w:del>
                        <w:ins w:id="2367"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368" w:author="Author">
                          <w:r w:rsidDel="00197FAE">
                            <w:rPr>
                              <w:sz w:val="18"/>
                              <w:szCs w:val="18"/>
                            </w:rPr>
                            <w:delText xml:space="preserve">are </w:delText>
                          </w:r>
                        </w:del>
                        <w:ins w:id="2369" w:author="Author">
                          <w:r>
                            <w:rPr>
                              <w:sz w:val="18"/>
                              <w:szCs w:val="18"/>
                            </w:rPr>
                            <w:t>is</w:t>
                          </w:r>
                          <w:r>
                            <w:rPr>
                              <w:sz w:val="18"/>
                              <w:szCs w:val="18"/>
                            </w:rPr>
                            <w:t xml:space="preserve">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370" w:author="Author">
                          <w:r w:rsidDel="00197FAE">
                            <w:rPr>
                              <w:b/>
                              <w:bCs/>
                              <w:sz w:val="18"/>
                              <w:szCs w:val="18"/>
                            </w:rPr>
                            <w:delText>column</w:delText>
                          </w:r>
                          <w:r w:rsidRPr="00F122EA" w:rsidDel="00197FAE">
                            <w:rPr>
                              <w:b/>
                              <w:bCs/>
                              <w:sz w:val="18"/>
                              <w:szCs w:val="18"/>
                            </w:rPr>
                            <w:delText xml:space="preserve"> </w:delText>
                          </w:r>
                        </w:del>
                        <w:ins w:id="2371" w:author="Author">
                          <w:r>
                            <w:rPr>
                              <w:b/>
                              <w:bCs/>
                              <w:sz w:val="18"/>
                              <w:szCs w:val="18"/>
                            </w:rPr>
                            <w:t>C</w:t>
                          </w:r>
                          <w:r>
                            <w:rPr>
                              <w:b/>
                              <w:bCs/>
                              <w:sz w:val="18"/>
                              <w:szCs w:val="18"/>
                            </w:rPr>
                            <w:t>olumn</w:t>
                          </w:r>
                          <w:r w:rsidRPr="00F122EA">
                            <w:rPr>
                              <w:b/>
                              <w:bCs/>
                              <w:sz w:val="18"/>
                              <w:szCs w:val="18"/>
                            </w:rPr>
                            <w:t xml:space="preserve"> </w:t>
                          </w:r>
                        </w:ins>
                        <w:r>
                          <w:rPr>
                            <w:b/>
                            <w:bCs/>
                            <w:sz w:val="18"/>
                            <w:szCs w:val="18"/>
                          </w:rPr>
                          <w:t xml:space="preserve">2 </w:t>
                        </w:r>
                        <w:del w:id="2372" w:author="Author">
                          <w:r w:rsidDel="00197FAE">
                            <w:rPr>
                              <w:b/>
                              <w:bCs/>
                              <w:sz w:val="18"/>
                              <w:szCs w:val="18"/>
                            </w:rPr>
                            <w:delText xml:space="preserve">&amp; </w:delText>
                          </w:r>
                        </w:del>
                        <w:ins w:id="2373" w:author="Author">
                          <w:r>
                            <w:rPr>
                              <w:b/>
                              <w:bCs/>
                              <w:sz w:val="18"/>
                              <w:szCs w:val="18"/>
                            </w:rPr>
                            <w:t>and</w:t>
                          </w:r>
                          <w:r>
                            <w:rPr>
                              <w:b/>
                              <w:bCs/>
                              <w:sz w:val="18"/>
                              <w:szCs w:val="18"/>
                            </w:rPr>
                            <w:t xml:space="preserve">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3"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8" o:title=""/>
                </v:shape>
                <v:shape id="Text Box 11" o:spid="_x0000_s1044"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4C058427">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0"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7" editas="canvas" style="width:468pt;height:454.85pt;mso-position-horizontal-relative:char;mso-position-vertical-relative:line" coordsize="59436,5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">
                <v:shape id="_x0000_s1048" type="#_x0000_t75" style="position:absolute;width:59436;height:57759;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1" o:title=""/>
                </v:shape>
                <v:shape id="Text Box 2" o:spid="_x0000_s1050"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w:t>
                        </w:r>
                        <w:proofErr w:type="spellStart"/>
                        <w:r w:rsidRPr="00AC547F">
                          <w:rPr>
                            <w:color w:val="000000"/>
                            <w:sz w:val="20"/>
                            <w:szCs w:val="20"/>
                          </w:rPr>
                          <w:t>basepairs</w:t>
                        </w:r>
                        <w:proofErr w:type="spellEnd"/>
                        <w:r w:rsidRPr="00AC547F">
                          <w:rPr>
                            <w:color w:val="000000"/>
                            <w:sz w:val="20"/>
                            <w:szCs w:val="20"/>
                          </w:rPr>
                          <w:t xml:space="preserve">;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w:t>
                        </w:r>
                        <w:proofErr w:type="spellStart"/>
                        <w:r>
                          <w:rPr>
                            <w:color w:val="000000"/>
                            <w:sz w:val="20"/>
                            <w:szCs w:val="20"/>
                          </w:rPr>
                          <w:t>Levene’s</w:t>
                        </w:r>
                        <w:proofErr w:type="spellEnd"/>
                        <w:r>
                          <w:rPr>
                            <w:color w:val="000000"/>
                            <w:sz w:val="20"/>
                            <w:szCs w:val="20"/>
                          </w:rPr>
                          <w:t xml:space="preserve">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">
                  <v:imagedata r:id="rId22" o:title=""/>
                </v:shape>
                <v:shape id="Text Box 2" o:spid="_x0000_s1052"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3"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4"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">
                <v:shape id="_x0000_s1055" type="#_x0000_t75" style="position:absolute;width:59251;height:45389;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4" o:title=""/>
                </v:shape>
                <v:rect id="Rectangle 82" o:spid="_x0000_s1057"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58"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5"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7808D1FB" w:rsidR="00C56206" w:rsidRDefault="00C56206" w:rsidP="00C56206">
      <w:ins w:id="2073"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rcRect/>
                      <a:stretch/>
                    </pic:blipFill>
                    <pic:spPr>
                      <a:xfrm>
                        <a:off x="0" y="0"/>
                        <a:ext cx="5925185" cy="2352317"/>
                      </a:xfrm>
                      <a:prstGeom prst="rect">
                        <a:avLst/>
                      </a:prstGeom>
                    </pic:spPr>
                  </pic:pic>
                </a:graphicData>
              </a:graphic>
            </wp:anchor>
          </w:drawing>
        </w:r>
      </w:ins>
      <w:commentRangeStart w:id="2074"/>
      <w:commentRangeEnd w:id="2074"/>
      <w:r w:rsidR="000B1431">
        <w:rPr>
          <w:rStyle w:val="CommentReference"/>
        </w:rPr>
        <w:commentReference w:id="2074"/>
      </w:r>
    </w:p>
    <w:p w14:paraId="6E9E2D1E" w14:textId="77777777" w:rsidR="00C56206" w:rsidRDefault="00C56206" w:rsidP="00C56206"/>
    <w:p w14:paraId="3BAB4FEF" w14:textId="77777777" w:rsidR="00C56206" w:rsidRPr="00ED18E4" w:rsidRDefault="00C56206" w:rsidP="00C56206">
      <w:pPr>
        <w:pStyle w:val="NoSpacing"/>
        <w:jc w:val="center"/>
        <w:rPr>
          <w:ins w:id="2075" w:author="Author"/>
          <w:b/>
          <w:bCs/>
          <w:sz w:val="18"/>
          <w:szCs w:val="18"/>
        </w:rPr>
      </w:pPr>
      <w:moveToRangeStart w:id="2076" w:author="Author" w:name="move103673481"/>
      <w:ins w:id="2077"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2078" w:author="Author"/>
          <w:rFonts w:ascii="Calibri" w:eastAsia="DengXian" w:hAnsi="Calibri"/>
          <w:color w:val="000000"/>
          <w:sz w:val="18"/>
          <w:szCs w:val="18"/>
        </w:rPr>
      </w:pPr>
      <w:ins w:id="2079"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w:t>
        </w:r>
        <w:r w:rsidRPr="00ED18E4">
          <w:rPr>
            <w:rFonts w:ascii="Calibri" w:eastAsia="DengXian" w:hAnsi="Calibri"/>
            <w:color w:val="000000"/>
            <w:sz w:val="18"/>
            <w:szCs w:val="18"/>
          </w:rPr>
          <w:lastRenderedPageBreak/>
          <w:t xml:space="preserve">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2076"/>
    <w:p w14:paraId="0801D4BE" w14:textId="0704FFC9" w:rsidR="00C56206" w:rsidRDefault="00C56206" w:rsidP="00C56206"/>
    <w:p w14:paraId="65D56383" w14:textId="46756BD3" w:rsidR="00C56206" w:rsidRPr="00C56206" w:rsidRDefault="00C56206" w:rsidP="00C56206">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7">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6"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GHa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4hh2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7" type="#_x0000_t75" style="position:absolute;width:59372;height:13912;visibility:visible;mso-wrap-style:square" filled="t">
                  <v:fill o:detectmouseclick="t"/>
                  <v:path o:connecttype="none"/>
                </v:shape>
                <v:shape id="Text Box 51" o:spid="_x0000_s1068"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69"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28" o:title=""/>
                </v:shape>
                <w10:anchorlock/>
              </v:group>
            </w:pict>
          </mc:Fallback>
        </mc:AlternateContent>
      </w:r>
    </w:p>
    <w:p w14:paraId="1087F634" w14:textId="77777777" w:rsidR="00C56206" w:rsidRDefault="00C56206" w:rsidP="005D2819">
      <w:pPr>
        <w:pStyle w:val="Bibliography"/>
        <w:rPr>
          <w:b/>
          <w:bCs/>
          <w:sz w:val="28"/>
          <w:szCs w:val="28"/>
        </w:rPr>
      </w:pPr>
    </w:p>
    <w:p w14:paraId="473E54B9" w14:textId="77777777" w:rsidR="00C56206" w:rsidRPr="002D676C" w:rsidRDefault="00C56206" w:rsidP="00C56206">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29"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0"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0"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Ldhse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1" type="#_x0000_t75" style="position:absolute;width:58489;height:8890;visibility:visible;mso-wrap-style:square" filled="t">
                  <v:fill o:detectmouseclick="t"/>
                  <v:path o:connecttype="none"/>
                </v:shape>
                <v:shape id="Picture 57" o:spid="_x0000_s1072"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1" o:title=" DLM"/>
                </v:shape>
                <v:shape id="Picture 58" o:spid="_x0000_s1073"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2" o:title="Diagram of VLA"/>
                </v:shape>
                <v:shape id="Text Box 17" o:spid="_x0000_s1074"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C56206">
      <w:pPr>
        <w:pStyle w:val="NoSpacing"/>
        <w:jc w:val="left"/>
        <w:rPr>
          <w:b/>
          <w:bCs/>
        </w:rPr>
      </w:pPr>
      <w:r w:rsidRPr="00737251">
        <w:rPr>
          <w:b/>
          <w:bCs/>
        </w:rPr>
        <w:t>Table 2. UK Biobank Phenotypes Used</w:t>
      </w:r>
    </w:p>
    <w:p w14:paraId="31959EE4" w14:textId="77777777" w:rsidR="00C56206" w:rsidRPr="00737251" w:rsidRDefault="00C56206" w:rsidP="00C56206">
      <w:pPr>
        <w:pStyle w:val="NoSpacing"/>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2080" w:author="Author">
        <w:r>
          <w:rPr>
            <w:sz w:val="20"/>
            <w:szCs w:val="20"/>
          </w:rPr>
          <w:t xml:space="preserve">. Distributions after normalization were included in the </w:t>
        </w:r>
      </w:ins>
      <w:del w:id="2081"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D2819">
      <w:pPr>
        <w:pStyle w:val="Bibliography"/>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737251" w:rsidRDefault="00C56206" w:rsidP="00C56206">
      <w:pPr>
        <w:pStyle w:val="NoSpacing"/>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C56206">
      <w:pPr>
        <w:pStyle w:val="NoSpacing"/>
        <w:jc w:val="left"/>
        <w:rPr>
          <w:sz w:val="20"/>
          <w:szCs w:val="20"/>
        </w:rPr>
      </w:pPr>
      <w:r w:rsidRPr="00995A72">
        <w:rPr>
          <w:sz w:val="20"/>
          <w:szCs w:val="20"/>
        </w:rPr>
        <w:lastRenderedPageBreak/>
        <w:t>The histograms show distributions before and after normalization</w:t>
      </w:r>
      <w:ins w:id="2082" w:author="Author">
        <w:r>
          <w:rPr>
            <w:sz w:val="20"/>
            <w:szCs w:val="20"/>
          </w:rPr>
          <w:t xml:space="preserve">. Distributions after normalization were included in the </w:t>
        </w:r>
      </w:ins>
      <w:del w:id="2083"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C56206"/>
    <w:p w14:paraId="6A8A8A19" w14:textId="77777777" w:rsidR="00C56206" w:rsidRPr="00C56206" w:rsidRDefault="00C56206" w:rsidP="00C56206"/>
    <w:p w14:paraId="467DD017" w14:textId="77777777" w:rsidR="00C56206" w:rsidRDefault="00C56206" w:rsidP="005D2819">
      <w:pPr>
        <w:pStyle w:val="Bibliography"/>
        <w:rPr>
          <w:b/>
          <w:bCs/>
          <w:sz w:val="28"/>
          <w:szCs w:val="28"/>
        </w:rPr>
      </w:pPr>
    </w:p>
    <w:p w14:paraId="2AFCBF9D" w14:textId="4CCF4458" w:rsidR="00336F71" w:rsidRPr="00336F71" w:rsidRDefault="00336F71" w:rsidP="005D2819">
      <w:pPr>
        <w:pStyle w:val="Bibliography"/>
        <w:rPr>
          <w:ins w:id="2084" w:author="Author"/>
          <w:b/>
          <w:bCs/>
          <w:sz w:val="28"/>
          <w:szCs w:val="28"/>
        </w:rPr>
      </w:pPr>
      <w:ins w:id="2085" w:author="Author">
        <w:r w:rsidRPr="00336F71">
          <w:rPr>
            <w:b/>
            <w:bCs/>
            <w:sz w:val="28"/>
            <w:szCs w:val="28"/>
          </w:rPr>
          <w:t>References</w:t>
        </w:r>
      </w:ins>
    </w:p>
    <w:p w14:paraId="69658BFE" w14:textId="0605E3B1" w:rsidR="005D2819" w:rsidRPr="005D2819" w:rsidRDefault="000F5B36" w:rsidP="005D2819">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5D2819" w:rsidRPr="005D2819">
        <w:rPr>
          <w:rFonts w:ascii="Calibri" w:hAnsi="Calibri" w:cs="Calibri"/>
        </w:rPr>
        <w:t xml:space="preserve">Aschard, Hugues, Bjarni J. Vilhjálmsson, Amit D. Joshi, Alkes L. Price, and Peter Kraft. 2015. “Adjusting for Heritable Covariates Can Bias Effect Estimates in Genome-Wide Association Studies.” </w:t>
      </w:r>
      <w:r w:rsidR="005D2819" w:rsidRPr="005D2819">
        <w:rPr>
          <w:rFonts w:ascii="Calibri" w:hAnsi="Calibri" w:cs="Calibri"/>
          <w:i/>
          <w:iCs/>
        </w:rPr>
        <w:t>The American Journal of Human Genetics</w:t>
      </w:r>
      <w:r w:rsidR="005D2819" w:rsidRPr="005D2819">
        <w:rPr>
          <w:rFonts w:ascii="Calibri" w:hAnsi="Calibri" w:cs="Calibri"/>
        </w:rPr>
        <w:t xml:space="preserve"> 96 (2): 329–39.</w:t>
      </w:r>
    </w:p>
    <w:p w14:paraId="77B879F8" w14:textId="77777777" w:rsidR="005D2819" w:rsidRPr="005D2819" w:rsidRDefault="005D2819" w:rsidP="005D2819">
      <w:pPr>
        <w:pStyle w:val="Bibliography"/>
        <w:rPr>
          <w:rFonts w:ascii="Calibri" w:hAnsi="Calibri" w:cs="Calibri"/>
        </w:rPr>
      </w:pPr>
      <w:r w:rsidRPr="005D2819">
        <w:rPr>
          <w:rFonts w:ascii="Calibri" w:hAnsi="Calibri" w:cs="Calibri"/>
        </w:rPr>
        <w:t>Chang, Christopher. 2021. “PLINK Binary Biallelic Genotype Table.” June 2021. https://www.cog-genomics.org/plink/1.9/formats#bed.</w:t>
      </w:r>
    </w:p>
    <w:p w14:paraId="7B2C121B" w14:textId="77777777" w:rsidR="005D2819" w:rsidRPr="005D2819" w:rsidRDefault="005D2819" w:rsidP="005D2819">
      <w:pPr>
        <w:pStyle w:val="Bibliography"/>
        <w:rPr>
          <w:rFonts w:ascii="Calibri" w:hAnsi="Calibri" w:cs="Calibri"/>
        </w:rPr>
      </w:pPr>
      <w:r w:rsidRPr="005D2819">
        <w:rPr>
          <w:rFonts w:ascii="Calibri" w:hAnsi="Calibri" w:cs="Calibri"/>
        </w:rPr>
        <w:t>———. 2022. “PLINK 2.0 Association Analysis: Option --Glm.” March 31, 2022. https://www.cog-genomics.org/plink/2.0/assoc#glm.</w:t>
      </w:r>
    </w:p>
    <w:p w14:paraId="64BF8F1E"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2012. “An Integrated Map of Genetic Variation from 1,092 Human Genomes.” </w:t>
      </w:r>
      <w:r w:rsidRPr="005D2819">
        <w:rPr>
          <w:rFonts w:ascii="Calibri" w:hAnsi="Calibri" w:cs="Calibri"/>
          <w:i/>
          <w:iCs/>
        </w:rPr>
        <w:t>Nature</w:t>
      </w:r>
      <w:r w:rsidRPr="005D2819">
        <w:rPr>
          <w:rFonts w:ascii="Calibri" w:hAnsi="Calibri" w:cs="Calibri"/>
        </w:rPr>
        <w:t xml:space="preserve"> 491 (7422): 56–65.</w:t>
      </w:r>
    </w:p>
    <w:p w14:paraId="23E24EBD"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and others. 2015. “A Global Reference for Human Genetic Variation.” </w:t>
      </w:r>
      <w:r w:rsidRPr="005D2819">
        <w:rPr>
          <w:rFonts w:ascii="Calibri" w:hAnsi="Calibri" w:cs="Calibri"/>
          <w:i/>
          <w:iCs/>
        </w:rPr>
        <w:t>Nature</w:t>
      </w:r>
      <w:r w:rsidRPr="005D2819">
        <w:rPr>
          <w:rFonts w:ascii="Calibri" w:hAnsi="Calibri" w:cs="Calibri"/>
        </w:rPr>
        <w:t xml:space="preserve"> 526 (7571): 68.</w:t>
      </w:r>
    </w:p>
    <w:p w14:paraId="3BF35E29" w14:textId="77777777" w:rsidR="005D2819" w:rsidRPr="005D2819" w:rsidRDefault="005D2819" w:rsidP="005D2819">
      <w:pPr>
        <w:pStyle w:val="Bibliography"/>
        <w:rPr>
          <w:rFonts w:ascii="Calibri" w:hAnsi="Calibri" w:cs="Calibri"/>
        </w:rPr>
      </w:pPr>
      <w:r w:rsidRPr="005D2819">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5D2819">
        <w:rPr>
          <w:rFonts w:ascii="Calibri" w:hAnsi="Calibri" w:cs="Calibri"/>
          <w:i/>
          <w:iCs/>
        </w:rPr>
        <w:t>Nature Reviews Genetics</w:t>
      </w:r>
      <w:r w:rsidRPr="005D2819">
        <w:rPr>
          <w:rFonts w:ascii="Calibri" w:hAnsi="Calibri" w:cs="Calibri"/>
        </w:rPr>
        <w:t xml:space="preserve"> 11 (6): 446–50.</w:t>
      </w:r>
    </w:p>
    <w:p w14:paraId="027018E6" w14:textId="77777777" w:rsidR="005D2819" w:rsidRPr="005D2819" w:rsidRDefault="005D2819" w:rsidP="005D2819">
      <w:pPr>
        <w:pStyle w:val="Bibliography"/>
        <w:rPr>
          <w:rFonts w:ascii="Calibri" w:hAnsi="Calibri" w:cs="Calibri"/>
        </w:rPr>
      </w:pPr>
      <w:r w:rsidRPr="005D2819">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5D2819">
        <w:rPr>
          <w:rFonts w:ascii="Calibri" w:hAnsi="Calibri" w:cs="Calibri"/>
          <w:i/>
          <w:iCs/>
        </w:rPr>
        <w:t>American Journal of Epidemiology</w:t>
      </w:r>
      <w:r w:rsidRPr="005D2819">
        <w:rPr>
          <w:rFonts w:ascii="Calibri" w:hAnsi="Calibri" w:cs="Calibri"/>
        </w:rPr>
        <w:t xml:space="preserve"> 155 (2): 176–84. https://doi.org/10.1093/aje/155.2.176.</w:t>
      </w:r>
    </w:p>
    <w:p w14:paraId="2177E668" w14:textId="77777777" w:rsidR="005D2819" w:rsidRPr="005D2819" w:rsidRDefault="005D2819" w:rsidP="005D2819">
      <w:pPr>
        <w:pStyle w:val="Bibliography"/>
        <w:rPr>
          <w:rFonts w:ascii="Calibri" w:hAnsi="Calibri" w:cs="Calibri"/>
        </w:rPr>
      </w:pPr>
      <w:r w:rsidRPr="005D2819">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5D2819">
        <w:rPr>
          <w:rFonts w:ascii="Calibri" w:hAnsi="Calibri" w:cs="Calibri"/>
          <w:i/>
          <w:iCs/>
        </w:rPr>
        <w:t>Nature Genetics</w:t>
      </w:r>
      <w:r w:rsidRPr="005D2819">
        <w:rPr>
          <w:rFonts w:ascii="Calibri" w:hAnsi="Calibri" w:cs="Calibri"/>
        </w:rPr>
        <w:t xml:space="preserve"> 46 (3): 310–15.</w:t>
      </w:r>
    </w:p>
    <w:p w14:paraId="0FCED5C4" w14:textId="77777777" w:rsidR="005D2819" w:rsidRPr="005D2819" w:rsidRDefault="005D2819" w:rsidP="005D2819">
      <w:pPr>
        <w:pStyle w:val="Bibliography"/>
        <w:rPr>
          <w:rFonts w:ascii="Calibri" w:hAnsi="Calibri" w:cs="Calibri"/>
        </w:rPr>
      </w:pPr>
      <w:r w:rsidRPr="005D2819">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5D2819">
        <w:rPr>
          <w:rFonts w:ascii="Calibri" w:hAnsi="Calibri" w:cs="Calibri"/>
          <w:i/>
          <w:iCs/>
        </w:rPr>
        <w:t>The American Journal of Human Genetics</w:t>
      </w:r>
      <w:r w:rsidRPr="005D2819">
        <w:rPr>
          <w:rFonts w:ascii="Calibri" w:hAnsi="Calibri" w:cs="Calibri"/>
        </w:rPr>
        <w:t xml:space="preserve"> 108 (1): 49–67.</w:t>
      </w:r>
    </w:p>
    <w:p w14:paraId="0CEB6A3E" w14:textId="77777777" w:rsidR="005D2819" w:rsidRPr="005D2819" w:rsidRDefault="005D2819" w:rsidP="005D2819">
      <w:pPr>
        <w:pStyle w:val="Bibliography"/>
        <w:rPr>
          <w:rFonts w:ascii="Calibri" w:hAnsi="Calibri" w:cs="Calibri"/>
        </w:rPr>
      </w:pPr>
      <w:r w:rsidRPr="005D2819">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5D2819">
        <w:rPr>
          <w:rFonts w:ascii="Calibri" w:hAnsi="Calibri" w:cs="Calibri"/>
          <w:i/>
          <w:iCs/>
        </w:rPr>
        <w:t>PLoS Genetics</w:t>
      </w:r>
      <w:r w:rsidRPr="005D2819">
        <w:rPr>
          <w:rFonts w:ascii="Calibri" w:hAnsi="Calibri" w:cs="Calibri"/>
        </w:rPr>
        <w:t xml:space="preserve"> 6 (6): e1000981.</w:t>
      </w:r>
    </w:p>
    <w:p w14:paraId="3E577C2E" w14:textId="77777777" w:rsidR="005D2819" w:rsidRPr="005D2819" w:rsidRDefault="005D2819" w:rsidP="005D2819">
      <w:pPr>
        <w:pStyle w:val="Bibliography"/>
        <w:rPr>
          <w:rFonts w:ascii="Calibri" w:hAnsi="Calibri" w:cs="Calibri"/>
        </w:rPr>
      </w:pPr>
      <w:r w:rsidRPr="005D2819">
        <w:rPr>
          <w:rFonts w:ascii="Calibri" w:hAnsi="Calibri" w:cs="Calibri"/>
        </w:rPr>
        <w:t>“PEGS: Personalized Environment and Genes Study.” n.d. National Institute of Environmental Health Sciences. Accessed November 14, 2021. https://www.niehs.nih.gov/research/clinical/studies/pegs/index.cfm.</w:t>
      </w:r>
    </w:p>
    <w:p w14:paraId="3D43B845" w14:textId="77777777" w:rsidR="005D2819" w:rsidRPr="005D2819" w:rsidRDefault="005D2819" w:rsidP="005D2819">
      <w:pPr>
        <w:pStyle w:val="Bibliography"/>
        <w:rPr>
          <w:rFonts w:ascii="Calibri" w:hAnsi="Calibri" w:cs="Calibri"/>
        </w:rPr>
      </w:pPr>
      <w:r w:rsidRPr="005D2819">
        <w:rPr>
          <w:rFonts w:ascii="Calibri" w:hAnsi="Calibri" w:cs="Calibri"/>
        </w:rPr>
        <w:t xml:space="preserve">Rentzsch, Philipp, Daniela Witten, Gregory M. Cooper, Jay Shendure, and Martin Kircher. 2019. “CADD: Predicting the Deleteriousness of Variants throughout the Human Genome.” </w:t>
      </w:r>
      <w:r w:rsidRPr="005D2819">
        <w:rPr>
          <w:rFonts w:ascii="Calibri" w:hAnsi="Calibri" w:cs="Calibri"/>
          <w:i/>
          <w:iCs/>
        </w:rPr>
        <w:t>Nucleic Acids Research</w:t>
      </w:r>
      <w:r w:rsidRPr="005D2819">
        <w:rPr>
          <w:rFonts w:ascii="Calibri" w:hAnsi="Calibri" w:cs="Calibri"/>
        </w:rPr>
        <w:t xml:space="preserve"> 47 (D1): D886–94.</w:t>
      </w:r>
    </w:p>
    <w:p w14:paraId="6A00F473" w14:textId="77777777" w:rsidR="005D2819" w:rsidRPr="005D2819" w:rsidRDefault="005D2819" w:rsidP="005D2819">
      <w:pPr>
        <w:pStyle w:val="Bibliography"/>
        <w:rPr>
          <w:rFonts w:ascii="Calibri" w:hAnsi="Calibri" w:cs="Calibri"/>
        </w:rPr>
      </w:pPr>
      <w:r w:rsidRPr="005D2819">
        <w:rPr>
          <w:rFonts w:ascii="Calibri" w:hAnsi="Calibri" w:cs="Calibri"/>
        </w:rPr>
        <w:t xml:space="preserve">Tong, Xiaoran. 2022a. </w:t>
      </w:r>
      <w:r w:rsidRPr="005D2819">
        <w:rPr>
          <w:rFonts w:ascii="Calibri" w:hAnsi="Calibri" w:cs="Calibri"/>
          <w:i/>
          <w:iCs/>
        </w:rPr>
        <w:t>R-Package: (Github) PlinkFile</w:t>
      </w:r>
      <w:r w:rsidRPr="005D2819">
        <w:rPr>
          <w:rFonts w:ascii="Calibri" w:hAnsi="Calibri" w:cs="Calibri"/>
        </w:rPr>
        <w:t xml:space="preserve"> (version 0.2.1). R. https://github.com/xiaoran831213/plinkFile.</w:t>
      </w:r>
    </w:p>
    <w:p w14:paraId="41AEC142" w14:textId="77777777" w:rsidR="005D2819" w:rsidRPr="005D2819" w:rsidRDefault="005D2819" w:rsidP="005D2819">
      <w:pPr>
        <w:pStyle w:val="Bibliography"/>
        <w:rPr>
          <w:rFonts w:ascii="Calibri" w:hAnsi="Calibri" w:cs="Calibri"/>
        </w:rPr>
      </w:pPr>
      <w:r w:rsidRPr="005D2819">
        <w:rPr>
          <w:rFonts w:ascii="Calibri" w:hAnsi="Calibri" w:cs="Calibri"/>
        </w:rPr>
        <w:t xml:space="preserve">———. 2022b. </w:t>
      </w:r>
      <w:r w:rsidRPr="005D2819">
        <w:rPr>
          <w:rFonts w:ascii="Calibri" w:hAnsi="Calibri" w:cs="Calibri"/>
          <w:i/>
          <w:iCs/>
        </w:rPr>
        <w:t>R-Package: Vla (Github)</w:t>
      </w:r>
      <w:r w:rsidRPr="005D2819">
        <w:rPr>
          <w:rFonts w:ascii="Calibri" w:hAnsi="Calibri" w:cs="Calibri"/>
        </w:rPr>
        <w:t xml:space="preserve"> (version 0.1.0). R. https://github.com/xiaoran831213/vla.</w:t>
      </w:r>
    </w:p>
    <w:p w14:paraId="6838E6E0" w14:textId="77777777" w:rsidR="005D2819" w:rsidRPr="005D2819" w:rsidRDefault="005D2819" w:rsidP="005D2819">
      <w:pPr>
        <w:pStyle w:val="Bibliography"/>
        <w:rPr>
          <w:rFonts w:ascii="Calibri" w:hAnsi="Calibri" w:cs="Calibri"/>
        </w:rPr>
      </w:pPr>
      <w:r w:rsidRPr="005D2819">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5D2819">
        <w:rPr>
          <w:rFonts w:ascii="Calibri" w:hAnsi="Calibri" w:cs="Calibri"/>
          <w:i/>
          <w:iCs/>
        </w:rPr>
        <w:t>Nature Reviews Genetics</w:t>
      </w:r>
      <w:r w:rsidRPr="005D2819">
        <w:rPr>
          <w:rFonts w:ascii="Calibri" w:hAnsi="Calibri" w:cs="Calibri"/>
        </w:rPr>
        <w:t xml:space="preserve"> 12 (12): 881–881.</w:t>
      </w:r>
    </w:p>
    <w:p w14:paraId="69FE20C6" w14:textId="77777777" w:rsidR="005D2819" w:rsidRPr="005D2819" w:rsidRDefault="005D2819" w:rsidP="005D2819">
      <w:pPr>
        <w:pStyle w:val="Bibliography"/>
        <w:rPr>
          <w:rFonts w:ascii="Calibri" w:hAnsi="Calibri" w:cs="Calibri"/>
        </w:rPr>
      </w:pPr>
      <w:r w:rsidRPr="005D2819">
        <w:rPr>
          <w:rFonts w:ascii="Calibri" w:hAnsi="Calibri" w:cs="Calibri"/>
        </w:rPr>
        <w:lastRenderedPageBreak/>
        <w:t xml:space="preserve">Wang, Huanwei, Futao Zhang, Jian Zeng, Yang Wu, Kathryn E Kemper, Angli Xue, Min Zhang, et al. 2019. “Genotype-by-Environment Interactions Inferred from Genetic Effects on Phenotypic Variability in the UK Biobank.” </w:t>
      </w:r>
      <w:r w:rsidRPr="005D2819">
        <w:rPr>
          <w:rFonts w:ascii="Calibri" w:hAnsi="Calibri" w:cs="Calibri"/>
          <w:i/>
          <w:iCs/>
        </w:rPr>
        <w:t>Science Advances</w:t>
      </w:r>
      <w:r w:rsidRPr="005D2819">
        <w:rPr>
          <w:rFonts w:ascii="Calibri" w:hAnsi="Calibri" w:cs="Calibri"/>
        </w:rPr>
        <w:t xml:space="preserve"> 5 (8): eaaw3538.</w:t>
      </w:r>
    </w:p>
    <w:p w14:paraId="553C405E" w14:textId="77777777" w:rsidR="005D2819" w:rsidRPr="005D2819" w:rsidRDefault="005D2819" w:rsidP="005D2819">
      <w:pPr>
        <w:pStyle w:val="Bibliography"/>
        <w:rPr>
          <w:rFonts w:ascii="Calibri" w:hAnsi="Calibri" w:cs="Calibri"/>
        </w:rPr>
      </w:pPr>
      <w:r w:rsidRPr="005D2819">
        <w:rPr>
          <w:rFonts w:ascii="Calibri" w:hAnsi="Calibri" w:cs="Calibri"/>
        </w:rPr>
        <w:t xml:space="preserve">Wang, Kai, Mingyao Li, and Hakon Hakonarson. 2010. “ANNOVAR: Functional Annotation of Genetic Variants from High-Throughput Sequencing Data.” </w:t>
      </w:r>
      <w:r w:rsidRPr="005D2819">
        <w:rPr>
          <w:rFonts w:ascii="Calibri" w:hAnsi="Calibri" w:cs="Calibri"/>
          <w:i/>
          <w:iCs/>
        </w:rPr>
        <w:t>Nucleic Acids Research</w:t>
      </w:r>
      <w:r w:rsidRPr="005D2819">
        <w:rPr>
          <w:rFonts w:ascii="Calibri" w:hAnsi="Calibri" w:cs="Calibri"/>
        </w:rPr>
        <w:t xml:space="preserve"> 38 (16): e164–e164.</w:t>
      </w:r>
    </w:p>
    <w:p w14:paraId="037E3A55" w14:textId="77777777" w:rsidR="005D2819" w:rsidRPr="005D2819" w:rsidRDefault="005D2819" w:rsidP="005D2819">
      <w:pPr>
        <w:pStyle w:val="Bibliography"/>
        <w:rPr>
          <w:rFonts w:ascii="Calibri" w:hAnsi="Calibri" w:cs="Calibri"/>
        </w:rPr>
      </w:pPr>
      <w:r w:rsidRPr="005D2819">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5D2819">
        <w:rPr>
          <w:rFonts w:ascii="Calibri" w:hAnsi="Calibri" w:cs="Calibri"/>
          <w:i/>
          <w:iCs/>
        </w:rPr>
        <w:t>PloS One</w:t>
      </w:r>
      <w:r w:rsidRPr="005D2819">
        <w:rPr>
          <w:rFonts w:ascii="Calibri" w:hAnsi="Calibri" w:cs="Calibri"/>
        </w:rPr>
        <w:t xml:space="preserve"> 12 (7): e0175508.</w:t>
      </w:r>
    </w:p>
    <w:p w14:paraId="1C907CBD" w14:textId="77777777" w:rsidR="005D2819" w:rsidRPr="005D2819" w:rsidRDefault="005D2819" w:rsidP="005D2819">
      <w:pPr>
        <w:pStyle w:val="Bibliography"/>
        <w:rPr>
          <w:rFonts w:ascii="Calibri" w:hAnsi="Calibri" w:cs="Calibri"/>
        </w:rPr>
      </w:pPr>
      <w:r w:rsidRPr="005D2819">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5D2819">
        <w:rPr>
          <w:rFonts w:ascii="Calibri" w:hAnsi="Calibri" w:cs="Calibri"/>
          <w:i/>
          <w:iCs/>
        </w:rPr>
        <w:t>JMIR Medical Informatics</w:t>
      </w:r>
      <w:r w:rsidRPr="005D2819">
        <w:rPr>
          <w:rFonts w:ascii="Calibri" w:hAnsi="Calibri" w:cs="Calibri"/>
        </w:rPr>
        <w:t xml:space="preserve"> 7 (4): e14325.</w:t>
      </w:r>
    </w:p>
    <w:p w14:paraId="609DB7E5" w14:textId="087C6053"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lastRenderedPageBreak/>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1"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lastRenderedPageBreak/>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2"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3"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4"/>
      <w:footerReference w:type="default" r:id="rId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6" w:author="Author" w:initials="A">
    <w:p w14:paraId="2BC5099F" w14:textId="6AB1DADA" w:rsidR="00405482" w:rsidRDefault="00405482">
      <w:pPr>
        <w:pStyle w:val="CommentText"/>
      </w:pPr>
      <w:r>
        <w:rPr>
          <w:rStyle w:val="CommentReference"/>
        </w:rPr>
        <w:annotationRef/>
      </w:r>
      <w:r>
        <w:t>Can this be moved to the supplement completely? Or does the discussion of additive and multiplicative vQTLs need to be incorporated in the introduction?</w:t>
      </w:r>
    </w:p>
  </w:comment>
  <w:comment w:id="279" w:author="Author" w:initials="A">
    <w:p w14:paraId="7C227B48" w14:textId="5F97074D" w:rsidR="004B005C" w:rsidRDefault="004B005C" w:rsidP="00C750C1">
      <w:pPr>
        <w:pStyle w:val="CommentText"/>
      </w:pPr>
      <w:r>
        <w:rPr>
          <w:rStyle w:val="CommentReference"/>
        </w:rPr>
        <w:annotationRef/>
      </w:r>
      <w:r>
        <w:t>I don’t like the term “scanner”.  Make sure it is phrased as genome-wide VLA, etc.</w:t>
      </w:r>
    </w:p>
  </w:comment>
  <w:comment w:id="311" w:author="Author" w:initials="A">
    <w:p w14:paraId="61C25336" w14:textId="77777777" w:rsidR="00732E72" w:rsidRDefault="00732E72" w:rsidP="00732E72">
      <w:pPr>
        <w:pStyle w:val="CommentText"/>
      </w:pPr>
      <w:r>
        <w:t>Instead of "innate risk score" in figure legends, etc.  I like "risk gradient".  It takes away any confusion from the term "score"</w:t>
      </w:r>
      <w:r>
        <w:rPr>
          <w:rStyle w:val="CommentReference"/>
        </w:rPr>
        <w:annotationRef/>
      </w:r>
    </w:p>
  </w:comment>
  <w:comment w:id="328"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348" w:author="Author" w:initials="A">
    <w:p w14:paraId="02FB5209" w14:textId="54A08A42" w:rsidR="00405482" w:rsidRDefault="00405482">
      <w:pPr>
        <w:pStyle w:val="CommentText"/>
      </w:pPr>
      <w:r>
        <w:rPr>
          <w:rStyle w:val="CommentReference"/>
        </w:rPr>
        <w:annotationRef/>
      </w:r>
      <w:r>
        <w:t>Move to results?</w:t>
      </w:r>
    </w:p>
  </w:comment>
  <w:comment w:id="608" w:author="Author" w:initials="A">
    <w:p w14:paraId="3896EFCA" w14:textId="77777777" w:rsidR="00F34F75" w:rsidRPr="00A72B0D" w:rsidRDefault="00F34F75" w:rsidP="00F34F75">
      <w:pPr>
        <w:rPr>
          <w:color w:val="FF0000"/>
        </w:rPr>
      </w:pPr>
      <w:r>
        <w:rPr>
          <w:rStyle w:val="CommentReference"/>
        </w:rPr>
        <w:annotationRef/>
      </w:r>
      <w:r w:rsidRPr="00A72B0D">
        <w:rPr>
          <w:color w:val="FF0000"/>
        </w:rPr>
        <w:t>ALSO NEED TO DO SOME SORT OF MORE TRADITIONAL OVER REPRESENTATION APPROACH.  NEED A SUNSET PLOT FOR T2D IN UKBB.  ALSO, HOW MANY WERE SIGNIFICANT AT GWAS CUTOFF.</w:t>
      </w:r>
    </w:p>
    <w:p w14:paraId="72C6F35C" w14:textId="1179E736" w:rsidR="00F34F75" w:rsidRDefault="00F34F75">
      <w:pPr>
        <w:pStyle w:val="CommentText"/>
      </w:pPr>
    </w:p>
  </w:comment>
  <w:comment w:id="468" w:author="Author" w:initials="A">
    <w:p w14:paraId="315C4310" w14:textId="47D334A7" w:rsidR="00405482" w:rsidRDefault="00405482">
      <w:pPr>
        <w:pStyle w:val="CommentText"/>
      </w:pPr>
      <w:r>
        <w:rPr>
          <w:rStyle w:val="CommentReference"/>
        </w:rPr>
        <w:annotationRef/>
      </w:r>
      <w:r>
        <w:t>Should this be included in the summary of analyses in the introduction?</w:t>
      </w:r>
    </w:p>
  </w:comment>
  <w:comment w:id="661" w:author="Author" w:initials="A">
    <w:p w14:paraId="390FD103" w14:textId="25C43964" w:rsidR="00C56206" w:rsidRDefault="00C56206">
      <w:pPr>
        <w:pStyle w:val="CommentText"/>
      </w:pPr>
      <w:r>
        <w:rPr>
          <w:rStyle w:val="CommentReference"/>
        </w:rPr>
        <w:annotationRef/>
      </w:r>
      <w:r>
        <w:t>Move to</w:t>
      </w:r>
      <w:r w:rsidR="00CD5D20">
        <w:t xml:space="preserve"> supplement -</w:t>
      </w:r>
      <w:r>
        <w:t xml:space="preserve"> methods</w:t>
      </w:r>
    </w:p>
  </w:comment>
  <w:comment w:id="786" w:author="Author" w:initials="A">
    <w:p w14:paraId="73DA68FF" w14:textId="4C431A42" w:rsidR="00CD5D20" w:rsidRDefault="00CD5D20">
      <w:pPr>
        <w:pStyle w:val="CommentText"/>
      </w:pPr>
      <w:r>
        <w:rPr>
          <w:rStyle w:val="CommentReference"/>
        </w:rPr>
        <w:annotationRef/>
      </w:r>
      <w:r>
        <w:t>Move to supplement</w:t>
      </w:r>
    </w:p>
  </w:comment>
  <w:comment w:id="993" w:author="Author" w:initials="A">
    <w:p w14:paraId="45532D58" w14:textId="2DFDC987" w:rsidR="00CD5D20" w:rsidRDefault="00CD5D20">
      <w:pPr>
        <w:pStyle w:val="CommentText"/>
      </w:pPr>
      <w:r>
        <w:rPr>
          <w:rStyle w:val="CommentReference"/>
        </w:rPr>
        <w:annotationRef/>
      </w:r>
      <w:r>
        <w:t>Move to supplement - results</w:t>
      </w:r>
    </w:p>
  </w:comment>
  <w:comment w:id="1782"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F4459C"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1785"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805" w:author="Author" w:initials="A">
    <w:p w14:paraId="28E39FD7" w14:textId="27D306FD" w:rsidR="00336F71" w:rsidRDefault="00336F71">
      <w:pPr>
        <w:pStyle w:val="CommentText"/>
      </w:pPr>
      <w:r>
        <w:rPr>
          <w:rStyle w:val="CommentReference"/>
        </w:rPr>
        <w:annotationRef/>
      </w:r>
      <w:r>
        <w:t>Summarize and move the rest to the supplement.</w:t>
      </w:r>
    </w:p>
  </w:comment>
  <w:comment w:id="1813"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1814" w:author="Author" w:initials="A">
    <w:p w14:paraId="6578500B" w14:textId="77777777" w:rsidR="002A0CB9" w:rsidRDefault="002A0CB9" w:rsidP="00C750C1">
      <w:pPr>
        <w:pStyle w:val="CommentText"/>
      </w:pPr>
      <w:r>
        <w:rPr>
          <w:rStyle w:val="CommentReference"/>
        </w:rPr>
        <w:annotationRef/>
      </w:r>
      <w:r>
        <w:t>Details added.</w:t>
      </w:r>
    </w:p>
  </w:comment>
  <w:comment w:id="1830"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2012"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2013"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2014" w:author="Author" w:initials="A">
    <w:p w14:paraId="2ECCE758" w14:textId="44E1BA71" w:rsidR="004B005C" w:rsidRDefault="004B005C" w:rsidP="00C750C1">
      <w:pPr>
        <w:pStyle w:val="CommentText"/>
      </w:pPr>
      <w:r>
        <w:rPr>
          <w:rStyle w:val="CommentReference"/>
        </w:rPr>
        <w:annotationRef/>
      </w:r>
      <w:r>
        <w:t>More details here?</w:t>
      </w:r>
    </w:p>
  </w:comment>
  <w:comment w:id="2015" w:author="Author" w:initials="A">
    <w:p w14:paraId="6C32CD69" w14:textId="18EE2E2D" w:rsidR="004B005C" w:rsidRDefault="004B005C" w:rsidP="00C750C1">
      <w:pPr>
        <w:pStyle w:val="CommentText"/>
      </w:pPr>
      <w:r>
        <w:rPr>
          <w:rStyle w:val="CommentReference"/>
        </w:rPr>
        <w:annotationRef/>
      </w:r>
      <w:r>
        <w:t>This is vague. Related how?</w:t>
      </w:r>
    </w:p>
  </w:comment>
  <w:comment w:id="2016"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2017"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 w:id="2074" w:author="Author" w:initials="A">
    <w:p w14:paraId="53EBE635" w14:textId="5A07FBB7" w:rsidR="000B1431" w:rsidRDefault="000B1431">
      <w:pPr>
        <w:pStyle w:val="CommentText"/>
      </w:pPr>
      <w:r>
        <w:rPr>
          <w:rStyle w:val="CommentReference"/>
        </w:rPr>
        <w:annotationRef/>
      </w:r>
      <w:r>
        <w:t xml:space="preserve">Figure 4f needs to be corrected on the x axis – </w:t>
      </w:r>
      <w:r>
        <w:t>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5099F" w15:done="0"/>
  <w15:commentEx w15:paraId="7C227B48" w15:done="1"/>
  <w15:commentEx w15:paraId="61C25336" w15:done="1"/>
  <w15:commentEx w15:paraId="152F50AF" w15:done="0"/>
  <w15:commentEx w15:paraId="02FB5209" w15:done="0"/>
  <w15:commentEx w15:paraId="72C6F35C" w15:done="0"/>
  <w15:commentEx w15:paraId="315C4310" w15:done="0"/>
  <w15:commentEx w15:paraId="390FD103" w15:done="0"/>
  <w15:commentEx w15:paraId="73DA68FF" w15:done="0"/>
  <w15:commentEx w15:paraId="45532D58" w15:done="0"/>
  <w15:commentEx w15:paraId="3BCEBF7D" w15:done="1"/>
  <w15:commentEx w15:paraId="152234E7" w15:done="0"/>
  <w15:commentEx w15:paraId="28E39FD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Ex w15:paraId="53EBE6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5099F" w16cid:durableId="2631EB3C"/>
  <w16cid:commentId w16cid:paraId="7C227B48" w16cid:durableId="258012D0"/>
  <w16cid:commentId w16cid:paraId="61C25336" w16cid:durableId="25F6C557"/>
  <w16cid:commentId w16cid:paraId="152F50AF" w16cid:durableId="254F7BE9"/>
  <w16cid:commentId w16cid:paraId="02FB5209" w16cid:durableId="2631EE07"/>
  <w16cid:commentId w16cid:paraId="72C6F35C" w16cid:durableId="2631E20F"/>
  <w16cid:commentId w16cid:paraId="315C4310" w16cid:durableId="2631F126"/>
  <w16cid:commentId w16cid:paraId="390FD103" w16cid:durableId="262F3C11"/>
  <w16cid:commentId w16cid:paraId="73DA68FF" w16cid:durableId="262F4053"/>
  <w16cid:commentId w16cid:paraId="45532D58" w16cid:durableId="262F408F"/>
  <w16cid:commentId w16cid:paraId="3BCEBF7D" w16cid:durableId="258016F1"/>
  <w16cid:commentId w16cid:paraId="152234E7" w16cid:durableId="261277E2"/>
  <w16cid:commentId w16cid:paraId="28E39FD7" w16cid:durableId="262F3B83"/>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9F922" w14:textId="77777777" w:rsidR="00F4459C" w:rsidRDefault="00F4459C" w:rsidP="00C750C1">
      <w:r>
        <w:separator/>
      </w:r>
    </w:p>
  </w:endnote>
  <w:endnote w:type="continuationSeparator" w:id="0">
    <w:p w14:paraId="7EC4C0FC" w14:textId="77777777" w:rsidR="00F4459C" w:rsidRDefault="00F4459C" w:rsidP="00C750C1">
      <w:r>
        <w:continuationSeparator/>
      </w:r>
    </w:p>
  </w:endnote>
  <w:endnote w:type="continuationNotice" w:id="1">
    <w:p w14:paraId="10C9E2DC" w14:textId="77777777" w:rsidR="00F4459C" w:rsidRDefault="00F4459C"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0B769" w14:textId="77777777" w:rsidR="00F4459C" w:rsidRDefault="00F4459C" w:rsidP="00C750C1">
      <w:r>
        <w:separator/>
      </w:r>
    </w:p>
  </w:footnote>
  <w:footnote w:type="continuationSeparator" w:id="0">
    <w:p w14:paraId="55B004C6" w14:textId="77777777" w:rsidR="00F4459C" w:rsidRDefault="00F4459C" w:rsidP="00C750C1">
      <w:r>
        <w:continuationSeparator/>
      </w:r>
    </w:p>
  </w:footnote>
  <w:footnote w:type="continuationNotice" w:id="1">
    <w:p w14:paraId="00A6FF0D" w14:textId="77777777" w:rsidR="00F4459C" w:rsidRDefault="00F4459C"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6024159">
    <w:abstractNumId w:val="6"/>
  </w:num>
  <w:num w:numId="2" w16cid:durableId="44766473">
    <w:abstractNumId w:val="3"/>
  </w:num>
  <w:num w:numId="3" w16cid:durableId="712267071">
    <w:abstractNumId w:val="9"/>
  </w:num>
  <w:num w:numId="4" w16cid:durableId="554320234">
    <w:abstractNumId w:val="8"/>
  </w:num>
  <w:num w:numId="5" w16cid:durableId="1970553365">
    <w:abstractNumId w:val="5"/>
  </w:num>
  <w:num w:numId="6" w16cid:durableId="1875387255">
    <w:abstractNumId w:val="7"/>
  </w:num>
  <w:num w:numId="7" w16cid:durableId="1271090498">
    <w:abstractNumId w:val="1"/>
  </w:num>
  <w:num w:numId="8" w16cid:durableId="1190755380">
    <w:abstractNumId w:val="0"/>
  </w:num>
  <w:num w:numId="9" w16cid:durableId="1736270533">
    <w:abstractNumId w:val="4"/>
  </w:num>
  <w:num w:numId="10" w16cid:durableId="11721795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30F8"/>
    <w:rsid w:val="000131BE"/>
    <w:rsid w:val="0001343B"/>
    <w:rsid w:val="00014B62"/>
    <w:rsid w:val="0001591C"/>
    <w:rsid w:val="00015F29"/>
    <w:rsid w:val="00016200"/>
    <w:rsid w:val="00016701"/>
    <w:rsid w:val="00016AE8"/>
    <w:rsid w:val="000172CC"/>
    <w:rsid w:val="00017826"/>
    <w:rsid w:val="00020686"/>
    <w:rsid w:val="000208BC"/>
    <w:rsid w:val="000216CC"/>
    <w:rsid w:val="0002180E"/>
    <w:rsid w:val="0002189B"/>
    <w:rsid w:val="00021D35"/>
    <w:rsid w:val="000256F0"/>
    <w:rsid w:val="00025E0C"/>
    <w:rsid w:val="00026429"/>
    <w:rsid w:val="00026A6E"/>
    <w:rsid w:val="0002743C"/>
    <w:rsid w:val="00027554"/>
    <w:rsid w:val="00031150"/>
    <w:rsid w:val="00031469"/>
    <w:rsid w:val="000321CA"/>
    <w:rsid w:val="000327D4"/>
    <w:rsid w:val="000334E5"/>
    <w:rsid w:val="00033617"/>
    <w:rsid w:val="000345E9"/>
    <w:rsid w:val="00034D5E"/>
    <w:rsid w:val="00035E15"/>
    <w:rsid w:val="00035E6B"/>
    <w:rsid w:val="00036203"/>
    <w:rsid w:val="00036397"/>
    <w:rsid w:val="00036F3E"/>
    <w:rsid w:val="000371F2"/>
    <w:rsid w:val="000400E3"/>
    <w:rsid w:val="00040A39"/>
    <w:rsid w:val="00040EDD"/>
    <w:rsid w:val="00040F58"/>
    <w:rsid w:val="00041BA8"/>
    <w:rsid w:val="00041DFC"/>
    <w:rsid w:val="00042640"/>
    <w:rsid w:val="000428C2"/>
    <w:rsid w:val="000438A1"/>
    <w:rsid w:val="00043C8C"/>
    <w:rsid w:val="000447BD"/>
    <w:rsid w:val="00044D7A"/>
    <w:rsid w:val="00046BB6"/>
    <w:rsid w:val="00047562"/>
    <w:rsid w:val="00047E3F"/>
    <w:rsid w:val="00050E5B"/>
    <w:rsid w:val="00051A74"/>
    <w:rsid w:val="00051A91"/>
    <w:rsid w:val="0005216B"/>
    <w:rsid w:val="000524B1"/>
    <w:rsid w:val="00052ADA"/>
    <w:rsid w:val="00053CD3"/>
    <w:rsid w:val="00053D92"/>
    <w:rsid w:val="0005421D"/>
    <w:rsid w:val="000549AA"/>
    <w:rsid w:val="00054B2B"/>
    <w:rsid w:val="00055028"/>
    <w:rsid w:val="000558D4"/>
    <w:rsid w:val="00055A07"/>
    <w:rsid w:val="00056809"/>
    <w:rsid w:val="00057E94"/>
    <w:rsid w:val="00060038"/>
    <w:rsid w:val="00060079"/>
    <w:rsid w:val="00061F82"/>
    <w:rsid w:val="0006263D"/>
    <w:rsid w:val="000628DD"/>
    <w:rsid w:val="00062AF2"/>
    <w:rsid w:val="00062C7B"/>
    <w:rsid w:val="0006328B"/>
    <w:rsid w:val="00063483"/>
    <w:rsid w:val="00063900"/>
    <w:rsid w:val="00063B9B"/>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EF"/>
    <w:rsid w:val="00085779"/>
    <w:rsid w:val="00085A4A"/>
    <w:rsid w:val="000869C5"/>
    <w:rsid w:val="00087193"/>
    <w:rsid w:val="000876D1"/>
    <w:rsid w:val="00087896"/>
    <w:rsid w:val="0008797A"/>
    <w:rsid w:val="000903D1"/>
    <w:rsid w:val="00090830"/>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7155"/>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B032C"/>
    <w:rsid w:val="000B070C"/>
    <w:rsid w:val="000B0C46"/>
    <w:rsid w:val="000B1431"/>
    <w:rsid w:val="000B1D2F"/>
    <w:rsid w:val="000B2C2D"/>
    <w:rsid w:val="000B30A1"/>
    <w:rsid w:val="000B41F1"/>
    <w:rsid w:val="000B44BE"/>
    <w:rsid w:val="000B5894"/>
    <w:rsid w:val="000B5FE0"/>
    <w:rsid w:val="000B695B"/>
    <w:rsid w:val="000B6990"/>
    <w:rsid w:val="000B7E60"/>
    <w:rsid w:val="000C0618"/>
    <w:rsid w:val="000C08A3"/>
    <w:rsid w:val="000C0C42"/>
    <w:rsid w:val="000C1C8A"/>
    <w:rsid w:val="000C2225"/>
    <w:rsid w:val="000C2645"/>
    <w:rsid w:val="000C3D6C"/>
    <w:rsid w:val="000C471F"/>
    <w:rsid w:val="000C4EA1"/>
    <w:rsid w:val="000C5038"/>
    <w:rsid w:val="000C558C"/>
    <w:rsid w:val="000C59ED"/>
    <w:rsid w:val="000C5A40"/>
    <w:rsid w:val="000C5DAE"/>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A07"/>
    <w:rsid w:val="000D7DB0"/>
    <w:rsid w:val="000E07F3"/>
    <w:rsid w:val="000E0E62"/>
    <w:rsid w:val="000E1265"/>
    <w:rsid w:val="000E162F"/>
    <w:rsid w:val="000E1976"/>
    <w:rsid w:val="000E1ECE"/>
    <w:rsid w:val="000E24D4"/>
    <w:rsid w:val="000E3CA6"/>
    <w:rsid w:val="000E431C"/>
    <w:rsid w:val="000E4340"/>
    <w:rsid w:val="000E436A"/>
    <w:rsid w:val="000E4372"/>
    <w:rsid w:val="000E452B"/>
    <w:rsid w:val="000E46C3"/>
    <w:rsid w:val="000E4C59"/>
    <w:rsid w:val="000E53C7"/>
    <w:rsid w:val="000E5E86"/>
    <w:rsid w:val="000E5EF7"/>
    <w:rsid w:val="000E6853"/>
    <w:rsid w:val="000E6DF3"/>
    <w:rsid w:val="000E7497"/>
    <w:rsid w:val="000E7730"/>
    <w:rsid w:val="000E7ABF"/>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6184"/>
    <w:rsid w:val="0010622A"/>
    <w:rsid w:val="00106CB1"/>
    <w:rsid w:val="00106D5E"/>
    <w:rsid w:val="00107F96"/>
    <w:rsid w:val="00107FEB"/>
    <w:rsid w:val="00110883"/>
    <w:rsid w:val="00111157"/>
    <w:rsid w:val="0011136E"/>
    <w:rsid w:val="00111DE8"/>
    <w:rsid w:val="00111EBA"/>
    <w:rsid w:val="00112A35"/>
    <w:rsid w:val="00112E19"/>
    <w:rsid w:val="00113C64"/>
    <w:rsid w:val="00114047"/>
    <w:rsid w:val="00115222"/>
    <w:rsid w:val="00115B41"/>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C79"/>
    <w:rsid w:val="001366B2"/>
    <w:rsid w:val="00136D39"/>
    <w:rsid w:val="0013707C"/>
    <w:rsid w:val="001372BA"/>
    <w:rsid w:val="00137E51"/>
    <w:rsid w:val="00141DD1"/>
    <w:rsid w:val="0014221C"/>
    <w:rsid w:val="00142702"/>
    <w:rsid w:val="0014292B"/>
    <w:rsid w:val="0014369D"/>
    <w:rsid w:val="00143C51"/>
    <w:rsid w:val="0014498A"/>
    <w:rsid w:val="00145072"/>
    <w:rsid w:val="0014538A"/>
    <w:rsid w:val="001456B4"/>
    <w:rsid w:val="00146D06"/>
    <w:rsid w:val="00147CC7"/>
    <w:rsid w:val="00150252"/>
    <w:rsid w:val="00150296"/>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615E"/>
    <w:rsid w:val="001664A0"/>
    <w:rsid w:val="00166A8A"/>
    <w:rsid w:val="00166FE8"/>
    <w:rsid w:val="00167247"/>
    <w:rsid w:val="00167910"/>
    <w:rsid w:val="001679E6"/>
    <w:rsid w:val="00167A16"/>
    <w:rsid w:val="00170226"/>
    <w:rsid w:val="00172B45"/>
    <w:rsid w:val="0017326E"/>
    <w:rsid w:val="00173B43"/>
    <w:rsid w:val="001758E7"/>
    <w:rsid w:val="001764D2"/>
    <w:rsid w:val="00176600"/>
    <w:rsid w:val="00176D67"/>
    <w:rsid w:val="001770E5"/>
    <w:rsid w:val="001778F3"/>
    <w:rsid w:val="00177C87"/>
    <w:rsid w:val="001807D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1C8"/>
    <w:rsid w:val="00191470"/>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7717"/>
    <w:rsid w:val="00197839"/>
    <w:rsid w:val="001978EF"/>
    <w:rsid w:val="00197FAE"/>
    <w:rsid w:val="00197FC5"/>
    <w:rsid w:val="001A0E22"/>
    <w:rsid w:val="001A16A3"/>
    <w:rsid w:val="001A1915"/>
    <w:rsid w:val="001A1D64"/>
    <w:rsid w:val="001A2000"/>
    <w:rsid w:val="001A2856"/>
    <w:rsid w:val="001A322E"/>
    <w:rsid w:val="001A35FB"/>
    <w:rsid w:val="001A3B36"/>
    <w:rsid w:val="001A3B6D"/>
    <w:rsid w:val="001A3D39"/>
    <w:rsid w:val="001A3E0A"/>
    <w:rsid w:val="001A4484"/>
    <w:rsid w:val="001A4912"/>
    <w:rsid w:val="001A4C99"/>
    <w:rsid w:val="001A4F12"/>
    <w:rsid w:val="001A4F98"/>
    <w:rsid w:val="001A53C4"/>
    <w:rsid w:val="001A5C5B"/>
    <w:rsid w:val="001A5C6B"/>
    <w:rsid w:val="001A6394"/>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D3"/>
    <w:rsid w:val="001B7E28"/>
    <w:rsid w:val="001C0BA7"/>
    <w:rsid w:val="001C0DDC"/>
    <w:rsid w:val="001C20C1"/>
    <w:rsid w:val="001C2645"/>
    <w:rsid w:val="001C2894"/>
    <w:rsid w:val="001C2A72"/>
    <w:rsid w:val="001C3319"/>
    <w:rsid w:val="001C383D"/>
    <w:rsid w:val="001C3FD2"/>
    <w:rsid w:val="001C4957"/>
    <w:rsid w:val="001C4AF8"/>
    <w:rsid w:val="001C5B06"/>
    <w:rsid w:val="001C5D58"/>
    <w:rsid w:val="001C6085"/>
    <w:rsid w:val="001C70A1"/>
    <w:rsid w:val="001C71C2"/>
    <w:rsid w:val="001C7A3F"/>
    <w:rsid w:val="001C7CD7"/>
    <w:rsid w:val="001C7FA2"/>
    <w:rsid w:val="001D0500"/>
    <w:rsid w:val="001D10EE"/>
    <w:rsid w:val="001D25DB"/>
    <w:rsid w:val="001D302E"/>
    <w:rsid w:val="001D461D"/>
    <w:rsid w:val="001D4C22"/>
    <w:rsid w:val="001D5CC6"/>
    <w:rsid w:val="001D6067"/>
    <w:rsid w:val="001D6BE6"/>
    <w:rsid w:val="001D6EC3"/>
    <w:rsid w:val="001D6F18"/>
    <w:rsid w:val="001D7696"/>
    <w:rsid w:val="001E011F"/>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21FF"/>
    <w:rsid w:val="001F2299"/>
    <w:rsid w:val="001F3D0F"/>
    <w:rsid w:val="001F513A"/>
    <w:rsid w:val="001F51E3"/>
    <w:rsid w:val="001F5D3B"/>
    <w:rsid w:val="001F6BC4"/>
    <w:rsid w:val="001F70F7"/>
    <w:rsid w:val="001F7D5F"/>
    <w:rsid w:val="002009FB"/>
    <w:rsid w:val="00200C8C"/>
    <w:rsid w:val="00201930"/>
    <w:rsid w:val="00203152"/>
    <w:rsid w:val="002037A0"/>
    <w:rsid w:val="002038F9"/>
    <w:rsid w:val="00203A56"/>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515"/>
    <w:rsid w:val="0021464B"/>
    <w:rsid w:val="00216276"/>
    <w:rsid w:val="00216987"/>
    <w:rsid w:val="0021705B"/>
    <w:rsid w:val="00217C9A"/>
    <w:rsid w:val="00220A77"/>
    <w:rsid w:val="00220B4A"/>
    <w:rsid w:val="00220C38"/>
    <w:rsid w:val="00221724"/>
    <w:rsid w:val="00221C43"/>
    <w:rsid w:val="002236E2"/>
    <w:rsid w:val="0022373D"/>
    <w:rsid w:val="0022448B"/>
    <w:rsid w:val="002248BE"/>
    <w:rsid w:val="00224A4A"/>
    <w:rsid w:val="00224A63"/>
    <w:rsid w:val="00225C49"/>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DBA"/>
    <w:rsid w:val="0023572F"/>
    <w:rsid w:val="00235E15"/>
    <w:rsid w:val="00235F05"/>
    <w:rsid w:val="002368F0"/>
    <w:rsid w:val="002372AD"/>
    <w:rsid w:val="002379F0"/>
    <w:rsid w:val="002405B9"/>
    <w:rsid w:val="00240CE7"/>
    <w:rsid w:val="00241B62"/>
    <w:rsid w:val="00242069"/>
    <w:rsid w:val="002420EA"/>
    <w:rsid w:val="0024399B"/>
    <w:rsid w:val="00243B97"/>
    <w:rsid w:val="0024439F"/>
    <w:rsid w:val="0024549B"/>
    <w:rsid w:val="002476DE"/>
    <w:rsid w:val="00247EC0"/>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9A4"/>
    <w:rsid w:val="00260C3E"/>
    <w:rsid w:val="00260FD0"/>
    <w:rsid w:val="002611BE"/>
    <w:rsid w:val="002626BB"/>
    <w:rsid w:val="00262D9B"/>
    <w:rsid w:val="00262EEC"/>
    <w:rsid w:val="00262FDD"/>
    <w:rsid w:val="00263413"/>
    <w:rsid w:val="00264225"/>
    <w:rsid w:val="0026463C"/>
    <w:rsid w:val="002651E5"/>
    <w:rsid w:val="002656B0"/>
    <w:rsid w:val="0026572D"/>
    <w:rsid w:val="002661C8"/>
    <w:rsid w:val="00266238"/>
    <w:rsid w:val="002704AA"/>
    <w:rsid w:val="00271767"/>
    <w:rsid w:val="00271DE9"/>
    <w:rsid w:val="00271F31"/>
    <w:rsid w:val="00272C0E"/>
    <w:rsid w:val="00272E81"/>
    <w:rsid w:val="00273A8F"/>
    <w:rsid w:val="00274210"/>
    <w:rsid w:val="00274474"/>
    <w:rsid w:val="00274E6B"/>
    <w:rsid w:val="0027591B"/>
    <w:rsid w:val="00275DB1"/>
    <w:rsid w:val="00275FDA"/>
    <w:rsid w:val="00276239"/>
    <w:rsid w:val="0027633B"/>
    <w:rsid w:val="00276578"/>
    <w:rsid w:val="002765A2"/>
    <w:rsid w:val="0027713D"/>
    <w:rsid w:val="00277174"/>
    <w:rsid w:val="002808DF"/>
    <w:rsid w:val="00280A14"/>
    <w:rsid w:val="00282057"/>
    <w:rsid w:val="002822C8"/>
    <w:rsid w:val="002823A5"/>
    <w:rsid w:val="002823C2"/>
    <w:rsid w:val="002829FC"/>
    <w:rsid w:val="00282C7F"/>
    <w:rsid w:val="00284003"/>
    <w:rsid w:val="00285DC3"/>
    <w:rsid w:val="00286A1C"/>
    <w:rsid w:val="00286CF4"/>
    <w:rsid w:val="0028798C"/>
    <w:rsid w:val="0029027B"/>
    <w:rsid w:val="00290F26"/>
    <w:rsid w:val="002911E0"/>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53FB"/>
    <w:rsid w:val="002E56E2"/>
    <w:rsid w:val="002E576D"/>
    <w:rsid w:val="002E61BF"/>
    <w:rsid w:val="002E666A"/>
    <w:rsid w:val="002E6B99"/>
    <w:rsid w:val="002E6C64"/>
    <w:rsid w:val="002E6EE5"/>
    <w:rsid w:val="002E7601"/>
    <w:rsid w:val="002E7966"/>
    <w:rsid w:val="002E7CB1"/>
    <w:rsid w:val="002F26A4"/>
    <w:rsid w:val="002F2AF0"/>
    <w:rsid w:val="002F33BB"/>
    <w:rsid w:val="002F3429"/>
    <w:rsid w:val="002F3C87"/>
    <w:rsid w:val="002F4162"/>
    <w:rsid w:val="002F4477"/>
    <w:rsid w:val="002F4E88"/>
    <w:rsid w:val="002F4F04"/>
    <w:rsid w:val="002F5265"/>
    <w:rsid w:val="002F612B"/>
    <w:rsid w:val="002F65E0"/>
    <w:rsid w:val="002F6C64"/>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33B"/>
    <w:rsid w:val="003158F1"/>
    <w:rsid w:val="00317662"/>
    <w:rsid w:val="00317EF5"/>
    <w:rsid w:val="003212A4"/>
    <w:rsid w:val="003216C3"/>
    <w:rsid w:val="00321817"/>
    <w:rsid w:val="0032213F"/>
    <w:rsid w:val="003227FD"/>
    <w:rsid w:val="003238C5"/>
    <w:rsid w:val="00323BB6"/>
    <w:rsid w:val="00324AAF"/>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7D"/>
    <w:rsid w:val="00332764"/>
    <w:rsid w:val="00332A74"/>
    <w:rsid w:val="00332D66"/>
    <w:rsid w:val="00333279"/>
    <w:rsid w:val="00333AC7"/>
    <w:rsid w:val="00333C1A"/>
    <w:rsid w:val="00334053"/>
    <w:rsid w:val="00334229"/>
    <w:rsid w:val="00334305"/>
    <w:rsid w:val="003359DA"/>
    <w:rsid w:val="00336639"/>
    <w:rsid w:val="00336D90"/>
    <w:rsid w:val="00336F71"/>
    <w:rsid w:val="0033705E"/>
    <w:rsid w:val="003370F1"/>
    <w:rsid w:val="003371A9"/>
    <w:rsid w:val="0033780E"/>
    <w:rsid w:val="003379E2"/>
    <w:rsid w:val="00340D34"/>
    <w:rsid w:val="003415C4"/>
    <w:rsid w:val="00341C9D"/>
    <w:rsid w:val="00341E27"/>
    <w:rsid w:val="003424EC"/>
    <w:rsid w:val="00343182"/>
    <w:rsid w:val="0034392B"/>
    <w:rsid w:val="0034442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B3B"/>
    <w:rsid w:val="003539FC"/>
    <w:rsid w:val="00353DEC"/>
    <w:rsid w:val="003544B7"/>
    <w:rsid w:val="00354504"/>
    <w:rsid w:val="00354540"/>
    <w:rsid w:val="00354952"/>
    <w:rsid w:val="00354A4D"/>
    <w:rsid w:val="00355051"/>
    <w:rsid w:val="00356412"/>
    <w:rsid w:val="00356479"/>
    <w:rsid w:val="00357E3B"/>
    <w:rsid w:val="003605C1"/>
    <w:rsid w:val="003609EF"/>
    <w:rsid w:val="00360FFA"/>
    <w:rsid w:val="003620FE"/>
    <w:rsid w:val="0036227F"/>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544"/>
    <w:rsid w:val="00392D2F"/>
    <w:rsid w:val="00392FEC"/>
    <w:rsid w:val="003930C0"/>
    <w:rsid w:val="003949DF"/>
    <w:rsid w:val="003949ED"/>
    <w:rsid w:val="00395379"/>
    <w:rsid w:val="0039541A"/>
    <w:rsid w:val="00396864"/>
    <w:rsid w:val="0039719A"/>
    <w:rsid w:val="003973C8"/>
    <w:rsid w:val="00397FCC"/>
    <w:rsid w:val="003A0333"/>
    <w:rsid w:val="003A0F07"/>
    <w:rsid w:val="003A14F8"/>
    <w:rsid w:val="003A1B1D"/>
    <w:rsid w:val="003A1BA5"/>
    <w:rsid w:val="003A20F4"/>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B0478"/>
    <w:rsid w:val="003B0FE4"/>
    <w:rsid w:val="003B147E"/>
    <w:rsid w:val="003B19CF"/>
    <w:rsid w:val="003B2C87"/>
    <w:rsid w:val="003B3039"/>
    <w:rsid w:val="003B3130"/>
    <w:rsid w:val="003B319C"/>
    <w:rsid w:val="003B3AB1"/>
    <w:rsid w:val="003B3C4A"/>
    <w:rsid w:val="003B3F4C"/>
    <w:rsid w:val="003B402F"/>
    <w:rsid w:val="003B4163"/>
    <w:rsid w:val="003B4A6F"/>
    <w:rsid w:val="003B5683"/>
    <w:rsid w:val="003B5F42"/>
    <w:rsid w:val="003B61C3"/>
    <w:rsid w:val="003B6776"/>
    <w:rsid w:val="003B67B1"/>
    <w:rsid w:val="003B7315"/>
    <w:rsid w:val="003B7C05"/>
    <w:rsid w:val="003C051A"/>
    <w:rsid w:val="003C0CC0"/>
    <w:rsid w:val="003C0F81"/>
    <w:rsid w:val="003C1018"/>
    <w:rsid w:val="003C1B1B"/>
    <w:rsid w:val="003C2CCC"/>
    <w:rsid w:val="003C34EC"/>
    <w:rsid w:val="003C3844"/>
    <w:rsid w:val="003C384B"/>
    <w:rsid w:val="003C5CE7"/>
    <w:rsid w:val="003C5DA6"/>
    <w:rsid w:val="003C6103"/>
    <w:rsid w:val="003C6D43"/>
    <w:rsid w:val="003C6E84"/>
    <w:rsid w:val="003C6F64"/>
    <w:rsid w:val="003C7C0A"/>
    <w:rsid w:val="003D0FC6"/>
    <w:rsid w:val="003D22AB"/>
    <w:rsid w:val="003D245F"/>
    <w:rsid w:val="003D3AED"/>
    <w:rsid w:val="003D489C"/>
    <w:rsid w:val="003D5085"/>
    <w:rsid w:val="003D510D"/>
    <w:rsid w:val="003D51D8"/>
    <w:rsid w:val="003D60C0"/>
    <w:rsid w:val="003D6192"/>
    <w:rsid w:val="003D6471"/>
    <w:rsid w:val="003D651C"/>
    <w:rsid w:val="003D67AF"/>
    <w:rsid w:val="003D67E3"/>
    <w:rsid w:val="003D6C3C"/>
    <w:rsid w:val="003D72FC"/>
    <w:rsid w:val="003D73FA"/>
    <w:rsid w:val="003D75B7"/>
    <w:rsid w:val="003D7650"/>
    <w:rsid w:val="003D77B2"/>
    <w:rsid w:val="003D7E7C"/>
    <w:rsid w:val="003D7F37"/>
    <w:rsid w:val="003E05FE"/>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482"/>
    <w:rsid w:val="00406CDA"/>
    <w:rsid w:val="004076C4"/>
    <w:rsid w:val="00410394"/>
    <w:rsid w:val="004103C3"/>
    <w:rsid w:val="00410821"/>
    <w:rsid w:val="0041099B"/>
    <w:rsid w:val="00411020"/>
    <w:rsid w:val="00411C71"/>
    <w:rsid w:val="00411E8B"/>
    <w:rsid w:val="00413129"/>
    <w:rsid w:val="004138C9"/>
    <w:rsid w:val="0041424F"/>
    <w:rsid w:val="0041513F"/>
    <w:rsid w:val="004159BE"/>
    <w:rsid w:val="00415FA2"/>
    <w:rsid w:val="004171D2"/>
    <w:rsid w:val="004202FA"/>
    <w:rsid w:val="004208F9"/>
    <w:rsid w:val="00420F3D"/>
    <w:rsid w:val="004210EF"/>
    <w:rsid w:val="00421D3B"/>
    <w:rsid w:val="0042279F"/>
    <w:rsid w:val="004227BB"/>
    <w:rsid w:val="004232CD"/>
    <w:rsid w:val="00423364"/>
    <w:rsid w:val="00423A31"/>
    <w:rsid w:val="00423AE3"/>
    <w:rsid w:val="00423F38"/>
    <w:rsid w:val="00424331"/>
    <w:rsid w:val="0042479D"/>
    <w:rsid w:val="00425BE4"/>
    <w:rsid w:val="00425D9C"/>
    <w:rsid w:val="00426DDF"/>
    <w:rsid w:val="004273BD"/>
    <w:rsid w:val="00427A53"/>
    <w:rsid w:val="00430207"/>
    <w:rsid w:val="004306F2"/>
    <w:rsid w:val="0043113F"/>
    <w:rsid w:val="00431492"/>
    <w:rsid w:val="00431F6C"/>
    <w:rsid w:val="004324C6"/>
    <w:rsid w:val="0043305B"/>
    <w:rsid w:val="004331E6"/>
    <w:rsid w:val="0043342F"/>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556"/>
    <w:rsid w:val="004500CA"/>
    <w:rsid w:val="004507A6"/>
    <w:rsid w:val="00450ADD"/>
    <w:rsid w:val="0045156C"/>
    <w:rsid w:val="00451673"/>
    <w:rsid w:val="004520B0"/>
    <w:rsid w:val="004527AE"/>
    <w:rsid w:val="00452D6E"/>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DC7"/>
    <w:rsid w:val="00465CAE"/>
    <w:rsid w:val="0046602B"/>
    <w:rsid w:val="00466091"/>
    <w:rsid w:val="0046686E"/>
    <w:rsid w:val="00467C51"/>
    <w:rsid w:val="00467D69"/>
    <w:rsid w:val="0047059D"/>
    <w:rsid w:val="004706CA"/>
    <w:rsid w:val="004707E7"/>
    <w:rsid w:val="00470B73"/>
    <w:rsid w:val="00470E5A"/>
    <w:rsid w:val="00470EC2"/>
    <w:rsid w:val="00470F3E"/>
    <w:rsid w:val="00470F70"/>
    <w:rsid w:val="0047265E"/>
    <w:rsid w:val="00472C93"/>
    <w:rsid w:val="004736B2"/>
    <w:rsid w:val="00473E7B"/>
    <w:rsid w:val="0047448F"/>
    <w:rsid w:val="004745FD"/>
    <w:rsid w:val="0047465D"/>
    <w:rsid w:val="00474857"/>
    <w:rsid w:val="0047499C"/>
    <w:rsid w:val="00474BC0"/>
    <w:rsid w:val="00474C36"/>
    <w:rsid w:val="004750BF"/>
    <w:rsid w:val="00475375"/>
    <w:rsid w:val="00475555"/>
    <w:rsid w:val="00475D7B"/>
    <w:rsid w:val="004768A2"/>
    <w:rsid w:val="00476EDE"/>
    <w:rsid w:val="00480BD2"/>
    <w:rsid w:val="00480F33"/>
    <w:rsid w:val="0048148C"/>
    <w:rsid w:val="00482D6C"/>
    <w:rsid w:val="0048408B"/>
    <w:rsid w:val="00484139"/>
    <w:rsid w:val="004841B5"/>
    <w:rsid w:val="00484943"/>
    <w:rsid w:val="00484C73"/>
    <w:rsid w:val="00485478"/>
    <w:rsid w:val="00485D55"/>
    <w:rsid w:val="00486122"/>
    <w:rsid w:val="00487B82"/>
    <w:rsid w:val="0049054E"/>
    <w:rsid w:val="004919CD"/>
    <w:rsid w:val="00492166"/>
    <w:rsid w:val="004921EC"/>
    <w:rsid w:val="004926F5"/>
    <w:rsid w:val="0049387B"/>
    <w:rsid w:val="00493A54"/>
    <w:rsid w:val="00493D73"/>
    <w:rsid w:val="00493F89"/>
    <w:rsid w:val="00493FF9"/>
    <w:rsid w:val="00494AD4"/>
    <w:rsid w:val="00494C0B"/>
    <w:rsid w:val="00495918"/>
    <w:rsid w:val="00496141"/>
    <w:rsid w:val="0049628B"/>
    <w:rsid w:val="00496EB3"/>
    <w:rsid w:val="004A06C1"/>
    <w:rsid w:val="004A14BF"/>
    <w:rsid w:val="004A26BB"/>
    <w:rsid w:val="004A30D8"/>
    <w:rsid w:val="004A36AF"/>
    <w:rsid w:val="004A4745"/>
    <w:rsid w:val="004A648E"/>
    <w:rsid w:val="004B005C"/>
    <w:rsid w:val="004B057A"/>
    <w:rsid w:val="004B17B6"/>
    <w:rsid w:val="004B1938"/>
    <w:rsid w:val="004B36BB"/>
    <w:rsid w:val="004B4076"/>
    <w:rsid w:val="004B424D"/>
    <w:rsid w:val="004B4DFE"/>
    <w:rsid w:val="004B52DC"/>
    <w:rsid w:val="004B5529"/>
    <w:rsid w:val="004B5B13"/>
    <w:rsid w:val="004B5DF0"/>
    <w:rsid w:val="004B5F18"/>
    <w:rsid w:val="004B5F4C"/>
    <w:rsid w:val="004B6930"/>
    <w:rsid w:val="004B719C"/>
    <w:rsid w:val="004B72EB"/>
    <w:rsid w:val="004B78BF"/>
    <w:rsid w:val="004C09FE"/>
    <w:rsid w:val="004C1762"/>
    <w:rsid w:val="004C1A6E"/>
    <w:rsid w:val="004C3088"/>
    <w:rsid w:val="004C349D"/>
    <w:rsid w:val="004C3570"/>
    <w:rsid w:val="004C3C6B"/>
    <w:rsid w:val="004C546A"/>
    <w:rsid w:val="004C57A1"/>
    <w:rsid w:val="004C673B"/>
    <w:rsid w:val="004C777F"/>
    <w:rsid w:val="004D01F3"/>
    <w:rsid w:val="004D061D"/>
    <w:rsid w:val="004D0D61"/>
    <w:rsid w:val="004D10E7"/>
    <w:rsid w:val="004D1AF5"/>
    <w:rsid w:val="004D3B11"/>
    <w:rsid w:val="004D3C9B"/>
    <w:rsid w:val="004D4312"/>
    <w:rsid w:val="004D446A"/>
    <w:rsid w:val="004D5951"/>
    <w:rsid w:val="004D6DBB"/>
    <w:rsid w:val="004D6DFB"/>
    <w:rsid w:val="004D7906"/>
    <w:rsid w:val="004D7D16"/>
    <w:rsid w:val="004E016F"/>
    <w:rsid w:val="004E18AB"/>
    <w:rsid w:val="004E2FBE"/>
    <w:rsid w:val="004E3682"/>
    <w:rsid w:val="004E4EB2"/>
    <w:rsid w:val="004E4F72"/>
    <w:rsid w:val="004E4FD5"/>
    <w:rsid w:val="004E5468"/>
    <w:rsid w:val="004E5CC5"/>
    <w:rsid w:val="004E6069"/>
    <w:rsid w:val="004E65E3"/>
    <w:rsid w:val="004E68C0"/>
    <w:rsid w:val="004E79B8"/>
    <w:rsid w:val="004F00F2"/>
    <w:rsid w:val="004F0F86"/>
    <w:rsid w:val="004F1CD7"/>
    <w:rsid w:val="004F2444"/>
    <w:rsid w:val="004F27E9"/>
    <w:rsid w:val="004F37B3"/>
    <w:rsid w:val="004F38E6"/>
    <w:rsid w:val="004F3A2C"/>
    <w:rsid w:val="004F3C10"/>
    <w:rsid w:val="004F4C12"/>
    <w:rsid w:val="004F510F"/>
    <w:rsid w:val="004F60E5"/>
    <w:rsid w:val="004F6127"/>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5356"/>
    <w:rsid w:val="005056C0"/>
    <w:rsid w:val="005056D0"/>
    <w:rsid w:val="00505727"/>
    <w:rsid w:val="00505924"/>
    <w:rsid w:val="00505EAE"/>
    <w:rsid w:val="005060A5"/>
    <w:rsid w:val="0050660F"/>
    <w:rsid w:val="0050681E"/>
    <w:rsid w:val="00506A50"/>
    <w:rsid w:val="005076FC"/>
    <w:rsid w:val="00507B20"/>
    <w:rsid w:val="00507CA0"/>
    <w:rsid w:val="00510E24"/>
    <w:rsid w:val="0051173D"/>
    <w:rsid w:val="0051287F"/>
    <w:rsid w:val="00512A04"/>
    <w:rsid w:val="005144BE"/>
    <w:rsid w:val="005146A7"/>
    <w:rsid w:val="00514707"/>
    <w:rsid w:val="00514EA6"/>
    <w:rsid w:val="005156E7"/>
    <w:rsid w:val="00515C4C"/>
    <w:rsid w:val="0051778B"/>
    <w:rsid w:val="0051781A"/>
    <w:rsid w:val="0052046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38AE"/>
    <w:rsid w:val="00533907"/>
    <w:rsid w:val="00533E21"/>
    <w:rsid w:val="0053402F"/>
    <w:rsid w:val="00534BC0"/>
    <w:rsid w:val="00535172"/>
    <w:rsid w:val="00535753"/>
    <w:rsid w:val="00535E45"/>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363"/>
    <w:rsid w:val="005514F4"/>
    <w:rsid w:val="00551F02"/>
    <w:rsid w:val="00552B1A"/>
    <w:rsid w:val="00552CA6"/>
    <w:rsid w:val="00553104"/>
    <w:rsid w:val="005533AA"/>
    <w:rsid w:val="00553911"/>
    <w:rsid w:val="005542BB"/>
    <w:rsid w:val="00554D7B"/>
    <w:rsid w:val="00555486"/>
    <w:rsid w:val="00556557"/>
    <w:rsid w:val="0056003F"/>
    <w:rsid w:val="00560366"/>
    <w:rsid w:val="00560654"/>
    <w:rsid w:val="00561C6D"/>
    <w:rsid w:val="00562816"/>
    <w:rsid w:val="00562943"/>
    <w:rsid w:val="00562CC9"/>
    <w:rsid w:val="00562DE1"/>
    <w:rsid w:val="00564496"/>
    <w:rsid w:val="0056493B"/>
    <w:rsid w:val="00564AE0"/>
    <w:rsid w:val="00564B01"/>
    <w:rsid w:val="00565241"/>
    <w:rsid w:val="0056563A"/>
    <w:rsid w:val="005660C1"/>
    <w:rsid w:val="00566FC0"/>
    <w:rsid w:val="0057084A"/>
    <w:rsid w:val="00570D64"/>
    <w:rsid w:val="00571769"/>
    <w:rsid w:val="00571A9D"/>
    <w:rsid w:val="00571AC4"/>
    <w:rsid w:val="00571F8E"/>
    <w:rsid w:val="005722E7"/>
    <w:rsid w:val="005724A8"/>
    <w:rsid w:val="005729B6"/>
    <w:rsid w:val="00572D63"/>
    <w:rsid w:val="00574705"/>
    <w:rsid w:val="00574D21"/>
    <w:rsid w:val="00575974"/>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32FC"/>
    <w:rsid w:val="00593BF7"/>
    <w:rsid w:val="00593F0F"/>
    <w:rsid w:val="0059406E"/>
    <w:rsid w:val="00594A2A"/>
    <w:rsid w:val="00594B63"/>
    <w:rsid w:val="00594F4B"/>
    <w:rsid w:val="0059528E"/>
    <w:rsid w:val="00596A86"/>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42FA"/>
    <w:rsid w:val="005C4969"/>
    <w:rsid w:val="005C59FF"/>
    <w:rsid w:val="005C5E3E"/>
    <w:rsid w:val="005C607C"/>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60AF"/>
    <w:rsid w:val="005D6A98"/>
    <w:rsid w:val="005D6F52"/>
    <w:rsid w:val="005D79EE"/>
    <w:rsid w:val="005D7D66"/>
    <w:rsid w:val="005E09AB"/>
    <w:rsid w:val="005E1C3E"/>
    <w:rsid w:val="005E3DE4"/>
    <w:rsid w:val="005E56C0"/>
    <w:rsid w:val="005E5A63"/>
    <w:rsid w:val="005E69C7"/>
    <w:rsid w:val="005E6C27"/>
    <w:rsid w:val="005E720E"/>
    <w:rsid w:val="005E78A8"/>
    <w:rsid w:val="005F0241"/>
    <w:rsid w:val="005F08E2"/>
    <w:rsid w:val="005F2187"/>
    <w:rsid w:val="005F21A7"/>
    <w:rsid w:val="005F2202"/>
    <w:rsid w:val="005F37B4"/>
    <w:rsid w:val="005F3A2C"/>
    <w:rsid w:val="005F3BAE"/>
    <w:rsid w:val="005F3E51"/>
    <w:rsid w:val="005F4245"/>
    <w:rsid w:val="005F4330"/>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8E0"/>
    <w:rsid w:val="00611132"/>
    <w:rsid w:val="00611B1F"/>
    <w:rsid w:val="006121A0"/>
    <w:rsid w:val="006126FD"/>
    <w:rsid w:val="006128A1"/>
    <w:rsid w:val="0061335D"/>
    <w:rsid w:val="00614206"/>
    <w:rsid w:val="006144AB"/>
    <w:rsid w:val="006145E7"/>
    <w:rsid w:val="006165D5"/>
    <w:rsid w:val="00616762"/>
    <w:rsid w:val="0061686C"/>
    <w:rsid w:val="00616929"/>
    <w:rsid w:val="00616994"/>
    <w:rsid w:val="00616DB3"/>
    <w:rsid w:val="00617088"/>
    <w:rsid w:val="00617639"/>
    <w:rsid w:val="0062083F"/>
    <w:rsid w:val="00621963"/>
    <w:rsid w:val="00621DBE"/>
    <w:rsid w:val="0062251E"/>
    <w:rsid w:val="00622CB4"/>
    <w:rsid w:val="00623625"/>
    <w:rsid w:val="006244D8"/>
    <w:rsid w:val="006245F5"/>
    <w:rsid w:val="00624B72"/>
    <w:rsid w:val="0062505F"/>
    <w:rsid w:val="00626363"/>
    <w:rsid w:val="00626FB7"/>
    <w:rsid w:val="00630309"/>
    <w:rsid w:val="006303BC"/>
    <w:rsid w:val="00631448"/>
    <w:rsid w:val="00631601"/>
    <w:rsid w:val="0063227F"/>
    <w:rsid w:val="00632B48"/>
    <w:rsid w:val="00632DDA"/>
    <w:rsid w:val="00632E14"/>
    <w:rsid w:val="006340A5"/>
    <w:rsid w:val="00634EF6"/>
    <w:rsid w:val="00635788"/>
    <w:rsid w:val="00635C6E"/>
    <w:rsid w:val="00635F0C"/>
    <w:rsid w:val="006361D9"/>
    <w:rsid w:val="006364FF"/>
    <w:rsid w:val="00636920"/>
    <w:rsid w:val="006374F6"/>
    <w:rsid w:val="00640142"/>
    <w:rsid w:val="00640783"/>
    <w:rsid w:val="006417AA"/>
    <w:rsid w:val="00641C01"/>
    <w:rsid w:val="00642729"/>
    <w:rsid w:val="006430CD"/>
    <w:rsid w:val="00643237"/>
    <w:rsid w:val="00643984"/>
    <w:rsid w:val="00643FDD"/>
    <w:rsid w:val="0064561F"/>
    <w:rsid w:val="00645736"/>
    <w:rsid w:val="006476F8"/>
    <w:rsid w:val="006477D6"/>
    <w:rsid w:val="00650AAF"/>
    <w:rsid w:val="0065196A"/>
    <w:rsid w:val="00651B16"/>
    <w:rsid w:val="00652B9E"/>
    <w:rsid w:val="00652F40"/>
    <w:rsid w:val="0065370C"/>
    <w:rsid w:val="00654073"/>
    <w:rsid w:val="006542A4"/>
    <w:rsid w:val="0065441E"/>
    <w:rsid w:val="00655134"/>
    <w:rsid w:val="00655646"/>
    <w:rsid w:val="00655896"/>
    <w:rsid w:val="00657298"/>
    <w:rsid w:val="00657AE2"/>
    <w:rsid w:val="00657CCD"/>
    <w:rsid w:val="006602A5"/>
    <w:rsid w:val="00660C73"/>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6127"/>
    <w:rsid w:val="00676660"/>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3B1D"/>
    <w:rsid w:val="00693E38"/>
    <w:rsid w:val="00694F34"/>
    <w:rsid w:val="00695677"/>
    <w:rsid w:val="00695A67"/>
    <w:rsid w:val="00696872"/>
    <w:rsid w:val="00696FA2"/>
    <w:rsid w:val="006970ED"/>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219A"/>
    <w:rsid w:val="006B242C"/>
    <w:rsid w:val="006B2CE4"/>
    <w:rsid w:val="006B2EDB"/>
    <w:rsid w:val="006B33D4"/>
    <w:rsid w:val="006B47EE"/>
    <w:rsid w:val="006B5779"/>
    <w:rsid w:val="006B58AA"/>
    <w:rsid w:val="006B6F7F"/>
    <w:rsid w:val="006B70EF"/>
    <w:rsid w:val="006B761B"/>
    <w:rsid w:val="006C09BC"/>
    <w:rsid w:val="006C0F62"/>
    <w:rsid w:val="006C13B4"/>
    <w:rsid w:val="006C1889"/>
    <w:rsid w:val="006C1ED2"/>
    <w:rsid w:val="006C2657"/>
    <w:rsid w:val="006C281C"/>
    <w:rsid w:val="006C2B13"/>
    <w:rsid w:val="006C3070"/>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E05A1"/>
    <w:rsid w:val="006E13B4"/>
    <w:rsid w:val="006E1E21"/>
    <w:rsid w:val="006E2319"/>
    <w:rsid w:val="006E2AB9"/>
    <w:rsid w:val="006E319E"/>
    <w:rsid w:val="006E352D"/>
    <w:rsid w:val="006E43B0"/>
    <w:rsid w:val="006E48DE"/>
    <w:rsid w:val="006E5A90"/>
    <w:rsid w:val="006E5B84"/>
    <w:rsid w:val="006E5F3E"/>
    <w:rsid w:val="006E6430"/>
    <w:rsid w:val="006E6E42"/>
    <w:rsid w:val="006E7639"/>
    <w:rsid w:val="006E7AB0"/>
    <w:rsid w:val="006E7DF3"/>
    <w:rsid w:val="006F0239"/>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70006E"/>
    <w:rsid w:val="00700923"/>
    <w:rsid w:val="007009C1"/>
    <w:rsid w:val="0070183C"/>
    <w:rsid w:val="00701A6A"/>
    <w:rsid w:val="007025E1"/>
    <w:rsid w:val="00702EC9"/>
    <w:rsid w:val="00703686"/>
    <w:rsid w:val="00704130"/>
    <w:rsid w:val="00704344"/>
    <w:rsid w:val="00704719"/>
    <w:rsid w:val="00705AE9"/>
    <w:rsid w:val="00705CF6"/>
    <w:rsid w:val="00706138"/>
    <w:rsid w:val="00706748"/>
    <w:rsid w:val="0070679E"/>
    <w:rsid w:val="00706BC0"/>
    <w:rsid w:val="007075C6"/>
    <w:rsid w:val="0070764C"/>
    <w:rsid w:val="00707868"/>
    <w:rsid w:val="00710B6A"/>
    <w:rsid w:val="007113D4"/>
    <w:rsid w:val="00711895"/>
    <w:rsid w:val="007118A4"/>
    <w:rsid w:val="00711B7D"/>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30C"/>
    <w:rsid w:val="00723323"/>
    <w:rsid w:val="007237B8"/>
    <w:rsid w:val="00723BE8"/>
    <w:rsid w:val="0072476A"/>
    <w:rsid w:val="0072547C"/>
    <w:rsid w:val="00725A09"/>
    <w:rsid w:val="0072628D"/>
    <w:rsid w:val="00726310"/>
    <w:rsid w:val="007268C0"/>
    <w:rsid w:val="007305CE"/>
    <w:rsid w:val="0073131C"/>
    <w:rsid w:val="00731E16"/>
    <w:rsid w:val="00732B6E"/>
    <w:rsid w:val="00732E72"/>
    <w:rsid w:val="00733026"/>
    <w:rsid w:val="007336CF"/>
    <w:rsid w:val="007339B3"/>
    <w:rsid w:val="00733BEF"/>
    <w:rsid w:val="007349FB"/>
    <w:rsid w:val="0073527E"/>
    <w:rsid w:val="00737251"/>
    <w:rsid w:val="0073769F"/>
    <w:rsid w:val="00740271"/>
    <w:rsid w:val="00740850"/>
    <w:rsid w:val="00740C61"/>
    <w:rsid w:val="0074263A"/>
    <w:rsid w:val="00743E51"/>
    <w:rsid w:val="00744165"/>
    <w:rsid w:val="00744A2C"/>
    <w:rsid w:val="00744B24"/>
    <w:rsid w:val="00745385"/>
    <w:rsid w:val="007456F6"/>
    <w:rsid w:val="00745A29"/>
    <w:rsid w:val="007470F7"/>
    <w:rsid w:val="007474AC"/>
    <w:rsid w:val="00747B49"/>
    <w:rsid w:val="0075045B"/>
    <w:rsid w:val="00750C23"/>
    <w:rsid w:val="0075176D"/>
    <w:rsid w:val="00751FDD"/>
    <w:rsid w:val="007542AB"/>
    <w:rsid w:val="00754782"/>
    <w:rsid w:val="00755749"/>
    <w:rsid w:val="00755A4B"/>
    <w:rsid w:val="00755A71"/>
    <w:rsid w:val="007564F8"/>
    <w:rsid w:val="00756D84"/>
    <w:rsid w:val="00761B7B"/>
    <w:rsid w:val="007627CC"/>
    <w:rsid w:val="00763138"/>
    <w:rsid w:val="00763D0A"/>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8CC"/>
    <w:rsid w:val="00775A2E"/>
    <w:rsid w:val="00776A55"/>
    <w:rsid w:val="00776A69"/>
    <w:rsid w:val="007771FC"/>
    <w:rsid w:val="00777255"/>
    <w:rsid w:val="00777BD8"/>
    <w:rsid w:val="00777F78"/>
    <w:rsid w:val="00777FA0"/>
    <w:rsid w:val="007803C8"/>
    <w:rsid w:val="00780878"/>
    <w:rsid w:val="007809DE"/>
    <w:rsid w:val="00781256"/>
    <w:rsid w:val="00781719"/>
    <w:rsid w:val="00781D9E"/>
    <w:rsid w:val="00781FAA"/>
    <w:rsid w:val="0078217E"/>
    <w:rsid w:val="00783D84"/>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6EF6"/>
    <w:rsid w:val="007B74D2"/>
    <w:rsid w:val="007B7B8D"/>
    <w:rsid w:val="007B7D99"/>
    <w:rsid w:val="007C0601"/>
    <w:rsid w:val="007C1296"/>
    <w:rsid w:val="007C1457"/>
    <w:rsid w:val="007C17D5"/>
    <w:rsid w:val="007C1A3A"/>
    <w:rsid w:val="007C1BB8"/>
    <w:rsid w:val="007C2571"/>
    <w:rsid w:val="007C2B32"/>
    <w:rsid w:val="007C3A63"/>
    <w:rsid w:val="007C3D13"/>
    <w:rsid w:val="007C3D46"/>
    <w:rsid w:val="007C3E46"/>
    <w:rsid w:val="007C3FE0"/>
    <w:rsid w:val="007C4216"/>
    <w:rsid w:val="007C459C"/>
    <w:rsid w:val="007C5827"/>
    <w:rsid w:val="007C583F"/>
    <w:rsid w:val="007C5B6E"/>
    <w:rsid w:val="007C600F"/>
    <w:rsid w:val="007C637B"/>
    <w:rsid w:val="007C6FDE"/>
    <w:rsid w:val="007D160B"/>
    <w:rsid w:val="007D2150"/>
    <w:rsid w:val="007D27BE"/>
    <w:rsid w:val="007D2A87"/>
    <w:rsid w:val="007D331E"/>
    <w:rsid w:val="007D335B"/>
    <w:rsid w:val="007D347E"/>
    <w:rsid w:val="007D35E1"/>
    <w:rsid w:val="007D36C7"/>
    <w:rsid w:val="007D3B1E"/>
    <w:rsid w:val="007D50EC"/>
    <w:rsid w:val="007D520F"/>
    <w:rsid w:val="007D5392"/>
    <w:rsid w:val="007D5447"/>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82C"/>
    <w:rsid w:val="007F698D"/>
    <w:rsid w:val="007F6B41"/>
    <w:rsid w:val="007F740C"/>
    <w:rsid w:val="007F76B9"/>
    <w:rsid w:val="007F7C5E"/>
    <w:rsid w:val="007F7C63"/>
    <w:rsid w:val="0080057F"/>
    <w:rsid w:val="00803168"/>
    <w:rsid w:val="00803334"/>
    <w:rsid w:val="0080338A"/>
    <w:rsid w:val="00803710"/>
    <w:rsid w:val="00803E91"/>
    <w:rsid w:val="00804239"/>
    <w:rsid w:val="00805897"/>
    <w:rsid w:val="008059AB"/>
    <w:rsid w:val="00806399"/>
    <w:rsid w:val="008066D3"/>
    <w:rsid w:val="00806B06"/>
    <w:rsid w:val="00806EB4"/>
    <w:rsid w:val="008071A2"/>
    <w:rsid w:val="00807637"/>
    <w:rsid w:val="00810210"/>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993"/>
    <w:rsid w:val="00821DC9"/>
    <w:rsid w:val="00822187"/>
    <w:rsid w:val="008228DF"/>
    <w:rsid w:val="00822C3A"/>
    <w:rsid w:val="00822D14"/>
    <w:rsid w:val="00822FEF"/>
    <w:rsid w:val="008239D2"/>
    <w:rsid w:val="00823A5D"/>
    <w:rsid w:val="00825BBC"/>
    <w:rsid w:val="00825EC6"/>
    <w:rsid w:val="00826241"/>
    <w:rsid w:val="008265D5"/>
    <w:rsid w:val="00826E29"/>
    <w:rsid w:val="00827000"/>
    <w:rsid w:val="00827305"/>
    <w:rsid w:val="008273AE"/>
    <w:rsid w:val="0083219D"/>
    <w:rsid w:val="00832C6A"/>
    <w:rsid w:val="00832EE8"/>
    <w:rsid w:val="00833476"/>
    <w:rsid w:val="008337B4"/>
    <w:rsid w:val="00833D4B"/>
    <w:rsid w:val="0083473F"/>
    <w:rsid w:val="00835124"/>
    <w:rsid w:val="00835534"/>
    <w:rsid w:val="00835B4B"/>
    <w:rsid w:val="00836AD8"/>
    <w:rsid w:val="00836CAA"/>
    <w:rsid w:val="0083749E"/>
    <w:rsid w:val="00837C1E"/>
    <w:rsid w:val="00837C81"/>
    <w:rsid w:val="0084005F"/>
    <w:rsid w:val="008409C4"/>
    <w:rsid w:val="00840BDA"/>
    <w:rsid w:val="0084176D"/>
    <w:rsid w:val="00842319"/>
    <w:rsid w:val="00842499"/>
    <w:rsid w:val="0084327A"/>
    <w:rsid w:val="00843C87"/>
    <w:rsid w:val="00843F90"/>
    <w:rsid w:val="00844F72"/>
    <w:rsid w:val="00846080"/>
    <w:rsid w:val="008467F9"/>
    <w:rsid w:val="00846B31"/>
    <w:rsid w:val="00846D2F"/>
    <w:rsid w:val="00850098"/>
    <w:rsid w:val="008507D0"/>
    <w:rsid w:val="00850C55"/>
    <w:rsid w:val="008516D8"/>
    <w:rsid w:val="0085219B"/>
    <w:rsid w:val="00852293"/>
    <w:rsid w:val="00852AA4"/>
    <w:rsid w:val="00852D07"/>
    <w:rsid w:val="00853033"/>
    <w:rsid w:val="008530E2"/>
    <w:rsid w:val="00853870"/>
    <w:rsid w:val="00853F76"/>
    <w:rsid w:val="00854A2C"/>
    <w:rsid w:val="00855051"/>
    <w:rsid w:val="00855A46"/>
    <w:rsid w:val="00855AFC"/>
    <w:rsid w:val="0085630D"/>
    <w:rsid w:val="00856A01"/>
    <w:rsid w:val="00857ECA"/>
    <w:rsid w:val="008604DB"/>
    <w:rsid w:val="00860841"/>
    <w:rsid w:val="0086085E"/>
    <w:rsid w:val="008617BD"/>
    <w:rsid w:val="0086190D"/>
    <w:rsid w:val="0086291E"/>
    <w:rsid w:val="00862B1F"/>
    <w:rsid w:val="00862F2D"/>
    <w:rsid w:val="00863145"/>
    <w:rsid w:val="00863310"/>
    <w:rsid w:val="00863A0A"/>
    <w:rsid w:val="00863C31"/>
    <w:rsid w:val="00863ED8"/>
    <w:rsid w:val="00864BF8"/>
    <w:rsid w:val="00864F4F"/>
    <w:rsid w:val="00866B7B"/>
    <w:rsid w:val="00866DFF"/>
    <w:rsid w:val="00866FB0"/>
    <w:rsid w:val="00867083"/>
    <w:rsid w:val="008709B3"/>
    <w:rsid w:val="00870FD1"/>
    <w:rsid w:val="00870FF3"/>
    <w:rsid w:val="008711C3"/>
    <w:rsid w:val="00872C57"/>
    <w:rsid w:val="00872CC9"/>
    <w:rsid w:val="008731AE"/>
    <w:rsid w:val="0087576B"/>
    <w:rsid w:val="00876235"/>
    <w:rsid w:val="008767C3"/>
    <w:rsid w:val="008767D8"/>
    <w:rsid w:val="008770DE"/>
    <w:rsid w:val="0087743F"/>
    <w:rsid w:val="00877561"/>
    <w:rsid w:val="00877C63"/>
    <w:rsid w:val="008804A9"/>
    <w:rsid w:val="00880C52"/>
    <w:rsid w:val="00880DBA"/>
    <w:rsid w:val="0088142C"/>
    <w:rsid w:val="00881AC8"/>
    <w:rsid w:val="00881E02"/>
    <w:rsid w:val="00883025"/>
    <w:rsid w:val="00884852"/>
    <w:rsid w:val="00885520"/>
    <w:rsid w:val="008859E5"/>
    <w:rsid w:val="00885C22"/>
    <w:rsid w:val="00885D8F"/>
    <w:rsid w:val="00885DFC"/>
    <w:rsid w:val="00886B03"/>
    <w:rsid w:val="00886E85"/>
    <w:rsid w:val="0088757D"/>
    <w:rsid w:val="00887A16"/>
    <w:rsid w:val="008902FD"/>
    <w:rsid w:val="008907DC"/>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C2B"/>
    <w:rsid w:val="008A62A6"/>
    <w:rsid w:val="008A6DC9"/>
    <w:rsid w:val="008B1915"/>
    <w:rsid w:val="008B22AF"/>
    <w:rsid w:val="008B2A61"/>
    <w:rsid w:val="008B3068"/>
    <w:rsid w:val="008B350D"/>
    <w:rsid w:val="008B3596"/>
    <w:rsid w:val="008B3707"/>
    <w:rsid w:val="008B44A0"/>
    <w:rsid w:val="008B4645"/>
    <w:rsid w:val="008B4665"/>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425C"/>
    <w:rsid w:val="008C46A4"/>
    <w:rsid w:val="008C643A"/>
    <w:rsid w:val="008C6962"/>
    <w:rsid w:val="008C7A4E"/>
    <w:rsid w:val="008C7A9A"/>
    <w:rsid w:val="008C7BF9"/>
    <w:rsid w:val="008C7EA8"/>
    <w:rsid w:val="008D112C"/>
    <w:rsid w:val="008D1FB8"/>
    <w:rsid w:val="008D23C1"/>
    <w:rsid w:val="008D2947"/>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E98"/>
    <w:rsid w:val="008E07B0"/>
    <w:rsid w:val="008E0813"/>
    <w:rsid w:val="008E08FD"/>
    <w:rsid w:val="008E0A02"/>
    <w:rsid w:val="008E0B50"/>
    <w:rsid w:val="008E0E3D"/>
    <w:rsid w:val="008E0FD4"/>
    <w:rsid w:val="008E1AA8"/>
    <w:rsid w:val="008E239C"/>
    <w:rsid w:val="008E2AFE"/>
    <w:rsid w:val="008E2C6F"/>
    <w:rsid w:val="008E390E"/>
    <w:rsid w:val="008E4DE6"/>
    <w:rsid w:val="008E564C"/>
    <w:rsid w:val="008E634F"/>
    <w:rsid w:val="008E69E8"/>
    <w:rsid w:val="008E7418"/>
    <w:rsid w:val="008E7EA6"/>
    <w:rsid w:val="008F081B"/>
    <w:rsid w:val="008F2106"/>
    <w:rsid w:val="008F2EA0"/>
    <w:rsid w:val="008F3927"/>
    <w:rsid w:val="008F4512"/>
    <w:rsid w:val="008F4889"/>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4DEF"/>
    <w:rsid w:val="009054FA"/>
    <w:rsid w:val="009059AD"/>
    <w:rsid w:val="00905D21"/>
    <w:rsid w:val="00906D6A"/>
    <w:rsid w:val="0090737E"/>
    <w:rsid w:val="0090749E"/>
    <w:rsid w:val="00907CC1"/>
    <w:rsid w:val="00907DBD"/>
    <w:rsid w:val="00910216"/>
    <w:rsid w:val="00910ADE"/>
    <w:rsid w:val="0091108E"/>
    <w:rsid w:val="00911744"/>
    <w:rsid w:val="00911763"/>
    <w:rsid w:val="009126E3"/>
    <w:rsid w:val="00912E99"/>
    <w:rsid w:val="009130EA"/>
    <w:rsid w:val="009132E6"/>
    <w:rsid w:val="00914AF2"/>
    <w:rsid w:val="00914E0E"/>
    <w:rsid w:val="00915D53"/>
    <w:rsid w:val="00916693"/>
    <w:rsid w:val="00916732"/>
    <w:rsid w:val="00920344"/>
    <w:rsid w:val="00920FE3"/>
    <w:rsid w:val="009217D0"/>
    <w:rsid w:val="00921E15"/>
    <w:rsid w:val="009237FA"/>
    <w:rsid w:val="00923F75"/>
    <w:rsid w:val="00924381"/>
    <w:rsid w:val="00924A17"/>
    <w:rsid w:val="009250C2"/>
    <w:rsid w:val="00926217"/>
    <w:rsid w:val="0092655B"/>
    <w:rsid w:val="00926A49"/>
    <w:rsid w:val="00927797"/>
    <w:rsid w:val="00927924"/>
    <w:rsid w:val="00927F53"/>
    <w:rsid w:val="00927FAF"/>
    <w:rsid w:val="00930422"/>
    <w:rsid w:val="00930489"/>
    <w:rsid w:val="009315DD"/>
    <w:rsid w:val="0093221B"/>
    <w:rsid w:val="00932403"/>
    <w:rsid w:val="0093262E"/>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B24"/>
    <w:rsid w:val="009442DB"/>
    <w:rsid w:val="009454F8"/>
    <w:rsid w:val="0094551A"/>
    <w:rsid w:val="00945A4D"/>
    <w:rsid w:val="00947344"/>
    <w:rsid w:val="00947DF0"/>
    <w:rsid w:val="00950905"/>
    <w:rsid w:val="00950C49"/>
    <w:rsid w:val="00951FE5"/>
    <w:rsid w:val="009527D0"/>
    <w:rsid w:val="00953355"/>
    <w:rsid w:val="00953EE8"/>
    <w:rsid w:val="009542E8"/>
    <w:rsid w:val="009544F1"/>
    <w:rsid w:val="00954AD6"/>
    <w:rsid w:val="00955941"/>
    <w:rsid w:val="009562EE"/>
    <w:rsid w:val="00956E6D"/>
    <w:rsid w:val="00956E83"/>
    <w:rsid w:val="009575AF"/>
    <w:rsid w:val="00957F92"/>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11D2"/>
    <w:rsid w:val="0097183C"/>
    <w:rsid w:val="00972B3E"/>
    <w:rsid w:val="00972C6F"/>
    <w:rsid w:val="00973306"/>
    <w:rsid w:val="0097353B"/>
    <w:rsid w:val="00974239"/>
    <w:rsid w:val="00974694"/>
    <w:rsid w:val="00974A7E"/>
    <w:rsid w:val="00975848"/>
    <w:rsid w:val="00976610"/>
    <w:rsid w:val="0097718F"/>
    <w:rsid w:val="00977FA9"/>
    <w:rsid w:val="00980AE7"/>
    <w:rsid w:val="00980D12"/>
    <w:rsid w:val="00981EC2"/>
    <w:rsid w:val="00982908"/>
    <w:rsid w:val="0098360C"/>
    <w:rsid w:val="009838F9"/>
    <w:rsid w:val="0098396F"/>
    <w:rsid w:val="0098499B"/>
    <w:rsid w:val="009849DE"/>
    <w:rsid w:val="00985125"/>
    <w:rsid w:val="009856C5"/>
    <w:rsid w:val="00986990"/>
    <w:rsid w:val="00986B54"/>
    <w:rsid w:val="00986C13"/>
    <w:rsid w:val="00986F53"/>
    <w:rsid w:val="00987CA8"/>
    <w:rsid w:val="00990191"/>
    <w:rsid w:val="00990BDD"/>
    <w:rsid w:val="00990F0A"/>
    <w:rsid w:val="00991ADC"/>
    <w:rsid w:val="0099482F"/>
    <w:rsid w:val="00994F08"/>
    <w:rsid w:val="0099533D"/>
    <w:rsid w:val="00995A72"/>
    <w:rsid w:val="009A1BAE"/>
    <w:rsid w:val="009A2180"/>
    <w:rsid w:val="009A21DF"/>
    <w:rsid w:val="009A28A2"/>
    <w:rsid w:val="009A28BC"/>
    <w:rsid w:val="009A2C7C"/>
    <w:rsid w:val="009A33B1"/>
    <w:rsid w:val="009A381E"/>
    <w:rsid w:val="009A388F"/>
    <w:rsid w:val="009A53E6"/>
    <w:rsid w:val="009A6793"/>
    <w:rsid w:val="009A6D91"/>
    <w:rsid w:val="009A6EB1"/>
    <w:rsid w:val="009A715E"/>
    <w:rsid w:val="009A794E"/>
    <w:rsid w:val="009A7A0C"/>
    <w:rsid w:val="009B0441"/>
    <w:rsid w:val="009B062C"/>
    <w:rsid w:val="009B0818"/>
    <w:rsid w:val="009B1D64"/>
    <w:rsid w:val="009B1EEF"/>
    <w:rsid w:val="009B2303"/>
    <w:rsid w:val="009B2E3C"/>
    <w:rsid w:val="009B3022"/>
    <w:rsid w:val="009B3118"/>
    <w:rsid w:val="009B3EE2"/>
    <w:rsid w:val="009B526F"/>
    <w:rsid w:val="009B53B2"/>
    <w:rsid w:val="009B5478"/>
    <w:rsid w:val="009B5735"/>
    <w:rsid w:val="009B5A60"/>
    <w:rsid w:val="009B5E1D"/>
    <w:rsid w:val="009B6013"/>
    <w:rsid w:val="009B65AE"/>
    <w:rsid w:val="009B660B"/>
    <w:rsid w:val="009B69AD"/>
    <w:rsid w:val="009B73AF"/>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47DF"/>
    <w:rsid w:val="009C4BCD"/>
    <w:rsid w:val="009C5364"/>
    <w:rsid w:val="009C53F1"/>
    <w:rsid w:val="009C550F"/>
    <w:rsid w:val="009C6162"/>
    <w:rsid w:val="009C6267"/>
    <w:rsid w:val="009C647A"/>
    <w:rsid w:val="009C7268"/>
    <w:rsid w:val="009D0DD8"/>
    <w:rsid w:val="009D0FC1"/>
    <w:rsid w:val="009D12BF"/>
    <w:rsid w:val="009D28AB"/>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623"/>
    <w:rsid w:val="009E5298"/>
    <w:rsid w:val="009E6D70"/>
    <w:rsid w:val="009E6E9F"/>
    <w:rsid w:val="009E7D3E"/>
    <w:rsid w:val="009F04DC"/>
    <w:rsid w:val="009F051E"/>
    <w:rsid w:val="009F0739"/>
    <w:rsid w:val="009F108B"/>
    <w:rsid w:val="009F3194"/>
    <w:rsid w:val="009F37B0"/>
    <w:rsid w:val="009F39B4"/>
    <w:rsid w:val="009F3FB1"/>
    <w:rsid w:val="009F539B"/>
    <w:rsid w:val="009F5F64"/>
    <w:rsid w:val="009F6128"/>
    <w:rsid w:val="009F6F28"/>
    <w:rsid w:val="009F751F"/>
    <w:rsid w:val="009F7D18"/>
    <w:rsid w:val="009F7EAE"/>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BF8"/>
    <w:rsid w:val="00A06844"/>
    <w:rsid w:val="00A06FFD"/>
    <w:rsid w:val="00A072DA"/>
    <w:rsid w:val="00A07532"/>
    <w:rsid w:val="00A07C27"/>
    <w:rsid w:val="00A109F4"/>
    <w:rsid w:val="00A1135C"/>
    <w:rsid w:val="00A113CB"/>
    <w:rsid w:val="00A115F4"/>
    <w:rsid w:val="00A11736"/>
    <w:rsid w:val="00A1182A"/>
    <w:rsid w:val="00A11D75"/>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CD1"/>
    <w:rsid w:val="00A32B27"/>
    <w:rsid w:val="00A32DB5"/>
    <w:rsid w:val="00A34129"/>
    <w:rsid w:val="00A34395"/>
    <w:rsid w:val="00A34C6A"/>
    <w:rsid w:val="00A34CB1"/>
    <w:rsid w:val="00A34E4C"/>
    <w:rsid w:val="00A35077"/>
    <w:rsid w:val="00A35900"/>
    <w:rsid w:val="00A36FD6"/>
    <w:rsid w:val="00A3734F"/>
    <w:rsid w:val="00A3777C"/>
    <w:rsid w:val="00A37C51"/>
    <w:rsid w:val="00A41323"/>
    <w:rsid w:val="00A41B4B"/>
    <w:rsid w:val="00A42758"/>
    <w:rsid w:val="00A4285B"/>
    <w:rsid w:val="00A42BEA"/>
    <w:rsid w:val="00A42C31"/>
    <w:rsid w:val="00A43409"/>
    <w:rsid w:val="00A43B65"/>
    <w:rsid w:val="00A4514B"/>
    <w:rsid w:val="00A45EAE"/>
    <w:rsid w:val="00A4602E"/>
    <w:rsid w:val="00A47A22"/>
    <w:rsid w:val="00A50681"/>
    <w:rsid w:val="00A50733"/>
    <w:rsid w:val="00A5095D"/>
    <w:rsid w:val="00A511EB"/>
    <w:rsid w:val="00A5150E"/>
    <w:rsid w:val="00A5197A"/>
    <w:rsid w:val="00A52B8E"/>
    <w:rsid w:val="00A53DFD"/>
    <w:rsid w:val="00A54BF0"/>
    <w:rsid w:val="00A55BFE"/>
    <w:rsid w:val="00A5626A"/>
    <w:rsid w:val="00A56369"/>
    <w:rsid w:val="00A566D1"/>
    <w:rsid w:val="00A56D5F"/>
    <w:rsid w:val="00A5746E"/>
    <w:rsid w:val="00A574EB"/>
    <w:rsid w:val="00A60244"/>
    <w:rsid w:val="00A60706"/>
    <w:rsid w:val="00A61074"/>
    <w:rsid w:val="00A612F2"/>
    <w:rsid w:val="00A617F2"/>
    <w:rsid w:val="00A620DA"/>
    <w:rsid w:val="00A6283D"/>
    <w:rsid w:val="00A62885"/>
    <w:rsid w:val="00A642C4"/>
    <w:rsid w:val="00A6491B"/>
    <w:rsid w:val="00A64B89"/>
    <w:rsid w:val="00A65D54"/>
    <w:rsid w:val="00A670A1"/>
    <w:rsid w:val="00A678FA"/>
    <w:rsid w:val="00A67C28"/>
    <w:rsid w:val="00A67C75"/>
    <w:rsid w:val="00A71EDF"/>
    <w:rsid w:val="00A723E2"/>
    <w:rsid w:val="00A727BF"/>
    <w:rsid w:val="00A72B0D"/>
    <w:rsid w:val="00A72F57"/>
    <w:rsid w:val="00A72F5C"/>
    <w:rsid w:val="00A72FBF"/>
    <w:rsid w:val="00A732E3"/>
    <w:rsid w:val="00A7357D"/>
    <w:rsid w:val="00A737E3"/>
    <w:rsid w:val="00A74C80"/>
    <w:rsid w:val="00A7633D"/>
    <w:rsid w:val="00A7649C"/>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944"/>
    <w:rsid w:val="00A92DD1"/>
    <w:rsid w:val="00A933F8"/>
    <w:rsid w:val="00A93AE3"/>
    <w:rsid w:val="00A944DB"/>
    <w:rsid w:val="00A94D05"/>
    <w:rsid w:val="00A94EE5"/>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680"/>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D45"/>
    <w:rsid w:val="00AC3EFB"/>
    <w:rsid w:val="00AC4516"/>
    <w:rsid w:val="00AC547F"/>
    <w:rsid w:val="00AC5B27"/>
    <w:rsid w:val="00AC6280"/>
    <w:rsid w:val="00AC66BA"/>
    <w:rsid w:val="00AC67F5"/>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3206"/>
    <w:rsid w:val="00AF3619"/>
    <w:rsid w:val="00AF389E"/>
    <w:rsid w:val="00AF392F"/>
    <w:rsid w:val="00AF3A48"/>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D33"/>
    <w:rsid w:val="00B10461"/>
    <w:rsid w:val="00B10FCD"/>
    <w:rsid w:val="00B11887"/>
    <w:rsid w:val="00B11D92"/>
    <w:rsid w:val="00B124C8"/>
    <w:rsid w:val="00B1280C"/>
    <w:rsid w:val="00B13A0A"/>
    <w:rsid w:val="00B141B8"/>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A39"/>
    <w:rsid w:val="00B22160"/>
    <w:rsid w:val="00B24084"/>
    <w:rsid w:val="00B24C56"/>
    <w:rsid w:val="00B24D6D"/>
    <w:rsid w:val="00B255F1"/>
    <w:rsid w:val="00B259F7"/>
    <w:rsid w:val="00B262A1"/>
    <w:rsid w:val="00B26AEF"/>
    <w:rsid w:val="00B278C6"/>
    <w:rsid w:val="00B27BE8"/>
    <w:rsid w:val="00B3057D"/>
    <w:rsid w:val="00B30790"/>
    <w:rsid w:val="00B31751"/>
    <w:rsid w:val="00B317C4"/>
    <w:rsid w:val="00B31EA7"/>
    <w:rsid w:val="00B3238B"/>
    <w:rsid w:val="00B32C1E"/>
    <w:rsid w:val="00B333BB"/>
    <w:rsid w:val="00B33418"/>
    <w:rsid w:val="00B3466A"/>
    <w:rsid w:val="00B34B86"/>
    <w:rsid w:val="00B3524C"/>
    <w:rsid w:val="00B37220"/>
    <w:rsid w:val="00B40257"/>
    <w:rsid w:val="00B40402"/>
    <w:rsid w:val="00B40BE1"/>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4B3"/>
    <w:rsid w:val="00B537D9"/>
    <w:rsid w:val="00B5445D"/>
    <w:rsid w:val="00B55187"/>
    <w:rsid w:val="00B559A5"/>
    <w:rsid w:val="00B55C4B"/>
    <w:rsid w:val="00B55D34"/>
    <w:rsid w:val="00B55EC8"/>
    <w:rsid w:val="00B57ABB"/>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4A7"/>
    <w:rsid w:val="00B71E3D"/>
    <w:rsid w:val="00B722A0"/>
    <w:rsid w:val="00B724EE"/>
    <w:rsid w:val="00B7382F"/>
    <w:rsid w:val="00B748BB"/>
    <w:rsid w:val="00B74915"/>
    <w:rsid w:val="00B74D23"/>
    <w:rsid w:val="00B74D47"/>
    <w:rsid w:val="00B759E1"/>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97765"/>
    <w:rsid w:val="00BA02B4"/>
    <w:rsid w:val="00BA06E4"/>
    <w:rsid w:val="00BA0949"/>
    <w:rsid w:val="00BA112F"/>
    <w:rsid w:val="00BA140D"/>
    <w:rsid w:val="00BA1718"/>
    <w:rsid w:val="00BA1B95"/>
    <w:rsid w:val="00BA24A5"/>
    <w:rsid w:val="00BA2BB8"/>
    <w:rsid w:val="00BA31DE"/>
    <w:rsid w:val="00BA38CF"/>
    <w:rsid w:val="00BA3AC1"/>
    <w:rsid w:val="00BA4C8A"/>
    <w:rsid w:val="00BA4CB1"/>
    <w:rsid w:val="00BA4DC2"/>
    <w:rsid w:val="00BA5B97"/>
    <w:rsid w:val="00BA614F"/>
    <w:rsid w:val="00BA6E04"/>
    <w:rsid w:val="00BA7D9F"/>
    <w:rsid w:val="00BB0B1E"/>
    <w:rsid w:val="00BB10FD"/>
    <w:rsid w:val="00BB267B"/>
    <w:rsid w:val="00BB3366"/>
    <w:rsid w:val="00BB4175"/>
    <w:rsid w:val="00BB4660"/>
    <w:rsid w:val="00BB4AD3"/>
    <w:rsid w:val="00BB4BB8"/>
    <w:rsid w:val="00BB5132"/>
    <w:rsid w:val="00BB5B70"/>
    <w:rsid w:val="00BB6CF5"/>
    <w:rsid w:val="00BB6FEA"/>
    <w:rsid w:val="00BB7928"/>
    <w:rsid w:val="00BB7E97"/>
    <w:rsid w:val="00BC0B59"/>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24D"/>
    <w:rsid w:val="00BD2321"/>
    <w:rsid w:val="00BD26E1"/>
    <w:rsid w:val="00BD2798"/>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42"/>
    <w:rsid w:val="00BE6B89"/>
    <w:rsid w:val="00BE6C05"/>
    <w:rsid w:val="00BE6DB4"/>
    <w:rsid w:val="00BF0A0B"/>
    <w:rsid w:val="00BF12DD"/>
    <w:rsid w:val="00BF365A"/>
    <w:rsid w:val="00BF3940"/>
    <w:rsid w:val="00BF41F1"/>
    <w:rsid w:val="00BF4222"/>
    <w:rsid w:val="00BF423C"/>
    <w:rsid w:val="00BF4781"/>
    <w:rsid w:val="00BF4DDA"/>
    <w:rsid w:val="00BF5218"/>
    <w:rsid w:val="00BF56A7"/>
    <w:rsid w:val="00BF56E9"/>
    <w:rsid w:val="00BF58E1"/>
    <w:rsid w:val="00BF72E0"/>
    <w:rsid w:val="00BF7569"/>
    <w:rsid w:val="00C00292"/>
    <w:rsid w:val="00C00880"/>
    <w:rsid w:val="00C0132B"/>
    <w:rsid w:val="00C014E8"/>
    <w:rsid w:val="00C022A2"/>
    <w:rsid w:val="00C0246F"/>
    <w:rsid w:val="00C0301A"/>
    <w:rsid w:val="00C03835"/>
    <w:rsid w:val="00C03962"/>
    <w:rsid w:val="00C03D70"/>
    <w:rsid w:val="00C04458"/>
    <w:rsid w:val="00C04AF3"/>
    <w:rsid w:val="00C04D00"/>
    <w:rsid w:val="00C0548F"/>
    <w:rsid w:val="00C06200"/>
    <w:rsid w:val="00C064D9"/>
    <w:rsid w:val="00C07397"/>
    <w:rsid w:val="00C07F97"/>
    <w:rsid w:val="00C100A3"/>
    <w:rsid w:val="00C100CE"/>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653"/>
    <w:rsid w:val="00C17D29"/>
    <w:rsid w:val="00C20322"/>
    <w:rsid w:val="00C21271"/>
    <w:rsid w:val="00C21742"/>
    <w:rsid w:val="00C217A0"/>
    <w:rsid w:val="00C217ED"/>
    <w:rsid w:val="00C21CD8"/>
    <w:rsid w:val="00C2267D"/>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B59"/>
    <w:rsid w:val="00C31D28"/>
    <w:rsid w:val="00C32D4D"/>
    <w:rsid w:val="00C333B0"/>
    <w:rsid w:val="00C33ED6"/>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1D9C"/>
    <w:rsid w:val="00C52D15"/>
    <w:rsid w:val="00C5320D"/>
    <w:rsid w:val="00C5355A"/>
    <w:rsid w:val="00C53E4B"/>
    <w:rsid w:val="00C5473C"/>
    <w:rsid w:val="00C55F33"/>
    <w:rsid w:val="00C56206"/>
    <w:rsid w:val="00C56242"/>
    <w:rsid w:val="00C56464"/>
    <w:rsid w:val="00C56CEA"/>
    <w:rsid w:val="00C572A1"/>
    <w:rsid w:val="00C57BCF"/>
    <w:rsid w:val="00C606D5"/>
    <w:rsid w:val="00C6136B"/>
    <w:rsid w:val="00C614F1"/>
    <w:rsid w:val="00C61C9D"/>
    <w:rsid w:val="00C63971"/>
    <w:rsid w:val="00C65003"/>
    <w:rsid w:val="00C6644F"/>
    <w:rsid w:val="00C673D9"/>
    <w:rsid w:val="00C67927"/>
    <w:rsid w:val="00C70B42"/>
    <w:rsid w:val="00C70D52"/>
    <w:rsid w:val="00C7181A"/>
    <w:rsid w:val="00C71BB7"/>
    <w:rsid w:val="00C7255C"/>
    <w:rsid w:val="00C726BD"/>
    <w:rsid w:val="00C72822"/>
    <w:rsid w:val="00C72FCF"/>
    <w:rsid w:val="00C73004"/>
    <w:rsid w:val="00C73AEB"/>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4723"/>
    <w:rsid w:val="00C84EB2"/>
    <w:rsid w:val="00C85287"/>
    <w:rsid w:val="00C852CB"/>
    <w:rsid w:val="00C85398"/>
    <w:rsid w:val="00C853C2"/>
    <w:rsid w:val="00C8542C"/>
    <w:rsid w:val="00C869E9"/>
    <w:rsid w:val="00C874C0"/>
    <w:rsid w:val="00C875A3"/>
    <w:rsid w:val="00C87900"/>
    <w:rsid w:val="00C9044F"/>
    <w:rsid w:val="00C919BC"/>
    <w:rsid w:val="00C924A1"/>
    <w:rsid w:val="00C94616"/>
    <w:rsid w:val="00C95B2C"/>
    <w:rsid w:val="00C95BF8"/>
    <w:rsid w:val="00C95D2C"/>
    <w:rsid w:val="00C96AFA"/>
    <w:rsid w:val="00C96FA0"/>
    <w:rsid w:val="00C97533"/>
    <w:rsid w:val="00C977CE"/>
    <w:rsid w:val="00CA2370"/>
    <w:rsid w:val="00CA2A2D"/>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515E"/>
    <w:rsid w:val="00CB544E"/>
    <w:rsid w:val="00CB5D42"/>
    <w:rsid w:val="00CB5F2F"/>
    <w:rsid w:val="00CB6883"/>
    <w:rsid w:val="00CB72FA"/>
    <w:rsid w:val="00CB73DF"/>
    <w:rsid w:val="00CC142E"/>
    <w:rsid w:val="00CC14F2"/>
    <w:rsid w:val="00CC24A8"/>
    <w:rsid w:val="00CC2B44"/>
    <w:rsid w:val="00CC2E3A"/>
    <w:rsid w:val="00CC300B"/>
    <w:rsid w:val="00CC37A6"/>
    <w:rsid w:val="00CC37FD"/>
    <w:rsid w:val="00CC39F6"/>
    <w:rsid w:val="00CC3E0D"/>
    <w:rsid w:val="00CC40B3"/>
    <w:rsid w:val="00CC41EC"/>
    <w:rsid w:val="00CC4D58"/>
    <w:rsid w:val="00CC507B"/>
    <w:rsid w:val="00CC521D"/>
    <w:rsid w:val="00CC56DD"/>
    <w:rsid w:val="00CC6F6B"/>
    <w:rsid w:val="00CC7057"/>
    <w:rsid w:val="00CC761B"/>
    <w:rsid w:val="00CC778D"/>
    <w:rsid w:val="00CC79B0"/>
    <w:rsid w:val="00CC7B85"/>
    <w:rsid w:val="00CD00A6"/>
    <w:rsid w:val="00CD17C7"/>
    <w:rsid w:val="00CD21C1"/>
    <w:rsid w:val="00CD252D"/>
    <w:rsid w:val="00CD3A86"/>
    <w:rsid w:val="00CD3E4D"/>
    <w:rsid w:val="00CD5A05"/>
    <w:rsid w:val="00CD5D20"/>
    <w:rsid w:val="00CD5D60"/>
    <w:rsid w:val="00CD7A4E"/>
    <w:rsid w:val="00CD7E36"/>
    <w:rsid w:val="00CE0534"/>
    <w:rsid w:val="00CE09B2"/>
    <w:rsid w:val="00CE0C79"/>
    <w:rsid w:val="00CE14AA"/>
    <w:rsid w:val="00CE14B8"/>
    <w:rsid w:val="00CE2101"/>
    <w:rsid w:val="00CE275E"/>
    <w:rsid w:val="00CE2795"/>
    <w:rsid w:val="00CE4216"/>
    <w:rsid w:val="00CE4611"/>
    <w:rsid w:val="00CE50FA"/>
    <w:rsid w:val="00CE5116"/>
    <w:rsid w:val="00CE5A67"/>
    <w:rsid w:val="00CE67EE"/>
    <w:rsid w:val="00CF0EB5"/>
    <w:rsid w:val="00CF0ED8"/>
    <w:rsid w:val="00CF179D"/>
    <w:rsid w:val="00CF20A9"/>
    <w:rsid w:val="00CF238A"/>
    <w:rsid w:val="00CF2574"/>
    <w:rsid w:val="00CF354C"/>
    <w:rsid w:val="00CF46B8"/>
    <w:rsid w:val="00CF4E05"/>
    <w:rsid w:val="00CF644E"/>
    <w:rsid w:val="00CF6785"/>
    <w:rsid w:val="00CF70DE"/>
    <w:rsid w:val="00CF754D"/>
    <w:rsid w:val="00D0144D"/>
    <w:rsid w:val="00D01676"/>
    <w:rsid w:val="00D017A2"/>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7D9"/>
    <w:rsid w:val="00D13478"/>
    <w:rsid w:val="00D1348D"/>
    <w:rsid w:val="00D13623"/>
    <w:rsid w:val="00D15282"/>
    <w:rsid w:val="00D15F87"/>
    <w:rsid w:val="00D17A47"/>
    <w:rsid w:val="00D201A7"/>
    <w:rsid w:val="00D203E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905"/>
    <w:rsid w:val="00D26E35"/>
    <w:rsid w:val="00D27479"/>
    <w:rsid w:val="00D2761F"/>
    <w:rsid w:val="00D30260"/>
    <w:rsid w:val="00D306CD"/>
    <w:rsid w:val="00D30F76"/>
    <w:rsid w:val="00D3172B"/>
    <w:rsid w:val="00D31AFF"/>
    <w:rsid w:val="00D323DF"/>
    <w:rsid w:val="00D32D81"/>
    <w:rsid w:val="00D33D04"/>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965"/>
    <w:rsid w:val="00D4324F"/>
    <w:rsid w:val="00D433D8"/>
    <w:rsid w:val="00D435B1"/>
    <w:rsid w:val="00D437BB"/>
    <w:rsid w:val="00D43D9C"/>
    <w:rsid w:val="00D44BD5"/>
    <w:rsid w:val="00D4570D"/>
    <w:rsid w:val="00D460BD"/>
    <w:rsid w:val="00D46797"/>
    <w:rsid w:val="00D46F38"/>
    <w:rsid w:val="00D473BC"/>
    <w:rsid w:val="00D47F0F"/>
    <w:rsid w:val="00D503EB"/>
    <w:rsid w:val="00D5093F"/>
    <w:rsid w:val="00D513E5"/>
    <w:rsid w:val="00D5182D"/>
    <w:rsid w:val="00D51998"/>
    <w:rsid w:val="00D51F71"/>
    <w:rsid w:val="00D51F91"/>
    <w:rsid w:val="00D52758"/>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2688"/>
    <w:rsid w:val="00D62761"/>
    <w:rsid w:val="00D62900"/>
    <w:rsid w:val="00D63552"/>
    <w:rsid w:val="00D6423A"/>
    <w:rsid w:val="00D644F7"/>
    <w:rsid w:val="00D65368"/>
    <w:rsid w:val="00D65492"/>
    <w:rsid w:val="00D6567D"/>
    <w:rsid w:val="00D6598A"/>
    <w:rsid w:val="00D66379"/>
    <w:rsid w:val="00D66772"/>
    <w:rsid w:val="00D66A3D"/>
    <w:rsid w:val="00D673B5"/>
    <w:rsid w:val="00D67D34"/>
    <w:rsid w:val="00D7029E"/>
    <w:rsid w:val="00D70A9B"/>
    <w:rsid w:val="00D70B0A"/>
    <w:rsid w:val="00D70BB2"/>
    <w:rsid w:val="00D710FA"/>
    <w:rsid w:val="00D71301"/>
    <w:rsid w:val="00D71C5D"/>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B6C"/>
    <w:rsid w:val="00D823E2"/>
    <w:rsid w:val="00D82862"/>
    <w:rsid w:val="00D82EC0"/>
    <w:rsid w:val="00D8335F"/>
    <w:rsid w:val="00D836D8"/>
    <w:rsid w:val="00D83805"/>
    <w:rsid w:val="00D85ABC"/>
    <w:rsid w:val="00D866AC"/>
    <w:rsid w:val="00D86A2D"/>
    <w:rsid w:val="00D86F0D"/>
    <w:rsid w:val="00D871CD"/>
    <w:rsid w:val="00D875D7"/>
    <w:rsid w:val="00D87694"/>
    <w:rsid w:val="00D9059E"/>
    <w:rsid w:val="00D90D27"/>
    <w:rsid w:val="00D91D40"/>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FB"/>
    <w:rsid w:val="00DC4446"/>
    <w:rsid w:val="00DC48F1"/>
    <w:rsid w:val="00DC4DA5"/>
    <w:rsid w:val="00DC637F"/>
    <w:rsid w:val="00DC6A26"/>
    <w:rsid w:val="00DC6B7B"/>
    <w:rsid w:val="00DD1195"/>
    <w:rsid w:val="00DD180F"/>
    <w:rsid w:val="00DD184A"/>
    <w:rsid w:val="00DD2DAA"/>
    <w:rsid w:val="00DD2E2D"/>
    <w:rsid w:val="00DD3AD1"/>
    <w:rsid w:val="00DD3DCD"/>
    <w:rsid w:val="00DD41F7"/>
    <w:rsid w:val="00DD4B66"/>
    <w:rsid w:val="00DD4D4D"/>
    <w:rsid w:val="00DD57AE"/>
    <w:rsid w:val="00DD58B2"/>
    <w:rsid w:val="00DD58E1"/>
    <w:rsid w:val="00DD5988"/>
    <w:rsid w:val="00DD7B98"/>
    <w:rsid w:val="00DD7E90"/>
    <w:rsid w:val="00DE0122"/>
    <w:rsid w:val="00DE0AE5"/>
    <w:rsid w:val="00DE0BE4"/>
    <w:rsid w:val="00DE1292"/>
    <w:rsid w:val="00DE1431"/>
    <w:rsid w:val="00DE1880"/>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23CC"/>
    <w:rsid w:val="00DF3375"/>
    <w:rsid w:val="00DF355B"/>
    <w:rsid w:val="00DF4903"/>
    <w:rsid w:val="00DF492E"/>
    <w:rsid w:val="00DF5102"/>
    <w:rsid w:val="00DF55D0"/>
    <w:rsid w:val="00DF579A"/>
    <w:rsid w:val="00DF5AAE"/>
    <w:rsid w:val="00DF699E"/>
    <w:rsid w:val="00DF6B82"/>
    <w:rsid w:val="00E006AA"/>
    <w:rsid w:val="00E0164C"/>
    <w:rsid w:val="00E0174C"/>
    <w:rsid w:val="00E01C0B"/>
    <w:rsid w:val="00E01D42"/>
    <w:rsid w:val="00E0329C"/>
    <w:rsid w:val="00E04641"/>
    <w:rsid w:val="00E049B7"/>
    <w:rsid w:val="00E05A6F"/>
    <w:rsid w:val="00E060BD"/>
    <w:rsid w:val="00E0613B"/>
    <w:rsid w:val="00E06C27"/>
    <w:rsid w:val="00E0730C"/>
    <w:rsid w:val="00E0795B"/>
    <w:rsid w:val="00E1041A"/>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952"/>
    <w:rsid w:val="00E159AA"/>
    <w:rsid w:val="00E16154"/>
    <w:rsid w:val="00E16665"/>
    <w:rsid w:val="00E17015"/>
    <w:rsid w:val="00E177EA"/>
    <w:rsid w:val="00E17D68"/>
    <w:rsid w:val="00E17D73"/>
    <w:rsid w:val="00E20519"/>
    <w:rsid w:val="00E2134A"/>
    <w:rsid w:val="00E21DB8"/>
    <w:rsid w:val="00E22341"/>
    <w:rsid w:val="00E22725"/>
    <w:rsid w:val="00E22F2D"/>
    <w:rsid w:val="00E23C75"/>
    <w:rsid w:val="00E23CBA"/>
    <w:rsid w:val="00E24230"/>
    <w:rsid w:val="00E25392"/>
    <w:rsid w:val="00E2679F"/>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5322"/>
    <w:rsid w:val="00E364AB"/>
    <w:rsid w:val="00E3657E"/>
    <w:rsid w:val="00E368D7"/>
    <w:rsid w:val="00E36EAA"/>
    <w:rsid w:val="00E373BA"/>
    <w:rsid w:val="00E37C53"/>
    <w:rsid w:val="00E37DEA"/>
    <w:rsid w:val="00E404CD"/>
    <w:rsid w:val="00E40530"/>
    <w:rsid w:val="00E407C2"/>
    <w:rsid w:val="00E41102"/>
    <w:rsid w:val="00E41966"/>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576"/>
    <w:rsid w:val="00E57468"/>
    <w:rsid w:val="00E576ED"/>
    <w:rsid w:val="00E579B9"/>
    <w:rsid w:val="00E60006"/>
    <w:rsid w:val="00E60340"/>
    <w:rsid w:val="00E60774"/>
    <w:rsid w:val="00E613B6"/>
    <w:rsid w:val="00E61E96"/>
    <w:rsid w:val="00E623DB"/>
    <w:rsid w:val="00E625AC"/>
    <w:rsid w:val="00E628A6"/>
    <w:rsid w:val="00E62C5F"/>
    <w:rsid w:val="00E62D74"/>
    <w:rsid w:val="00E65199"/>
    <w:rsid w:val="00E65951"/>
    <w:rsid w:val="00E65D5E"/>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D8"/>
    <w:rsid w:val="00E7451F"/>
    <w:rsid w:val="00E745B9"/>
    <w:rsid w:val="00E74922"/>
    <w:rsid w:val="00E75270"/>
    <w:rsid w:val="00E75641"/>
    <w:rsid w:val="00E75843"/>
    <w:rsid w:val="00E77BBA"/>
    <w:rsid w:val="00E80479"/>
    <w:rsid w:val="00E808F4"/>
    <w:rsid w:val="00E81BB4"/>
    <w:rsid w:val="00E821BF"/>
    <w:rsid w:val="00E82580"/>
    <w:rsid w:val="00E830AB"/>
    <w:rsid w:val="00E83F37"/>
    <w:rsid w:val="00E8435D"/>
    <w:rsid w:val="00E84368"/>
    <w:rsid w:val="00E84933"/>
    <w:rsid w:val="00E854DF"/>
    <w:rsid w:val="00E857B2"/>
    <w:rsid w:val="00E85E05"/>
    <w:rsid w:val="00E8602A"/>
    <w:rsid w:val="00E8666C"/>
    <w:rsid w:val="00E86B08"/>
    <w:rsid w:val="00E86E8C"/>
    <w:rsid w:val="00E86FAA"/>
    <w:rsid w:val="00E90077"/>
    <w:rsid w:val="00E90DB9"/>
    <w:rsid w:val="00E9129C"/>
    <w:rsid w:val="00E9135A"/>
    <w:rsid w:val="00E920DF"/>
    <w:rsid w:val="00E924A9"/>
    <w:rsid w:val="00E9272F"/>
    <w:rsid w:val="00E92A98"/>
    <w:rsid w:val="00E92B21"/>
    <w:rsid w:val="00E92B66"/>
    <w:rsid w:val="00E92E45"/>
    <w:rsid w:val="00E940BE"/>
    <w:rsid w:val="00E947DD"/>
    <w:rsid w:val="00E948B3"/>
    <w:rsid w:val="00E948BC"/>
    <w:rsid w:val="00E94F08"/>
    <w:rsid w:val="00E955BF"/>
    <w:rsid w:val="00E957AE"/>
    <w:rsid w:val="00E95CA2"/>
    <w:rsid w:val="00E95E84"/>
    <w:rsid w:val="00E9648D"/>
    <w:rsid w:val="00E96E26"/>
    <w:rsid w:val="00E9713C"/>
    <w:rsid w:val="00EA0030"/>
    <w:rsid w:val="00EA02C3"/>
    <w:rsid w:val="00EA09AC"/>
    <w:rsid w:val="00EA15CD"/>
    <w:rsid w:val="00EA1C59"/>
    <w:rsid w:val="00EA2966"/>
    <w:rsid w:val="00EA2BBE"/>
    <w:rsid w:val="00EA2EA7"/>
    <w:rsid w:val="00EA3F3B"/>
    <w:rsid w:val="00EA5326"/>
    <w:rsid w:val="00EA55DD"/>
    <w:rsid w:val="00EA5E85"/>
    <w:rsid w:val="00EA6945"/>
    <w:rsid w:val="00EA6F6E"/>
    <w:rsid w:val="00EA7A77"/>
    <w:rsid w:val="00EA7B58"/>
    <w:rsid w:val="00EA7C9F"/>
    <w:rsid w:val="00EA7D74"/>
    <w:rsid w:val="00EB003D"/>
    <w:rsid w:val="00EB01EB"/>
    <w:rsid w:val="00EB1367"/>
    <w:rsid w:val="00EB13BF"/>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7150"/>
    <w:rsid w:val="00EB7375"/>
    <w:rsid w:val="00EC002F"/>
    <w:rsid w:val="00EC0400"/>
    <w:rsid w:val="00EC04EB"/>
    <w:rsid w:val="00EC0B36"/>
    <w:rsid w:val="00EC10ED"/>
    <w:rsid w:val="00EC1D7C"/>
    <w:rsid w:val="00EC220F"/>
    <w:rsid w:val="00EC249C"/>
    <w:rsid w:val="00EC25F9"/>
    <w:rsid w:val="00EC34B2"/>
    <w:rsid w:val="00EC420C"/>
    <w:rsid w:val="00EC43BC"/>
    <w:rsid w:val="00EC44E4"/>
    <w:rsid w:val="00EC4766"/>
    <w:rsid w:val="00EC5BAE"/>
    <w:rsid w:val="00EC75A3"/>
    <w:rsid w:val="00EC7982"/>
    <w:rsid w:val="00EC7F24"/>
    <w:rsid w:val="00ED0788"/>
    <w:rsid w:val="00ED0E5B"/>
    <w:rsid w:val="00ED13DA"/>
    <w:rsid w:val="00ED190F"/>
    <w:rsid w:val="00ED1FB5"/>
    <w:rsid w:val="00ED3BFA"/>
    <w:rsid w:val="00ED3F6B"/>
    <w:rsid w:val="00ED4B79"/>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91A"/>
    <w:rsid w:val="00EF07F4"/>
    <w:rsid w:val="00EF1752"/>
    <w:rsid w:val="00EF1D8C"/>
    <w:rsid w:val="00EF26CB"/>
    <w:rsid w:val="00EF2959"/>
    <w:rsid w:val="00EF2ACF"/>
    <w:rsid w:val="00EF3320"/>
    <w:rsid w:val="00EF3BAF"/>
    <w:rsid w:val="00EF4875"/>
    <w:rsid w:val="00EF4AB1"/>
    <w:rsid w:val="00EF4B0C"/>
    <w:rsid w:val="00EF5020"/>
    <w:rsid w:val="00EF528E"/>
    <w:rsid w:val="00EF6E3B"/>
    <w:rsid w:val="00EF7168"/>
    <w:rsid w:val="00EF73D3"/>
    <w:rsid w:val="00F01337"/>
    <w:rsid w:val="00F0136B"/>
    <w:rsid w:val="00F01ABC"/>
    <w:rsid w:val="00F0244F"/>
    <w:rsid w:val="00F02860"/>
    <w:rsid w:val="00F0322D"/>
    <w:rsid w:val="00F039D5"/>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BA2"/>
    <w:rsid w:val="00F14080"/>
    <w:rsid w:val="00F1423B"/>
    <w:rsid w:val="00F148E7"/>
    <w:rsid w:val="00F14C69"/>
    <w:rsid w:val="00F15407"/>
    <w:rsid w:val="00F15A6E"/>
    <w:rsid w:val="00F15E07"/>
    <w:rsid w:val="00F162D6"/>
    <w:rsid w:val="00F17115"/>
    <w:rsid w:val="00F17F3F"/>
    <w:rsid w:val="00F17FE0"/>
    <w:rsid w:val="00F205CD"/>
    <w:rsid w:val="00F2073D"/>
    <w:rsid w:val="00F20E3E"/>
    <w:rsid w:val="00F2127A"/>
    <w:rsid w:val="00F217CD"/>
    <w:rsid w:val="00F223FB"/>
    <w:rsid w:val="00F22EF4"/>
    <w:rsid w:val="00F23CD2"/>
    <w:rsid w:val="00F24586"/>
    <w:rsid w:val="00F249D1"/>
    <w:rsid w:val="00F263DB"/>
    <w:rsid w:val="00F266DA"/>
    <w:rsid w:val="00F26EA7"/>
    <w:rsid w:val="00F2704D"/>
    <w:rsid w:val="00F3091F"/>
    <w:rsid w:val="00F30B32"/>
    <w:rsid w:val="00F31406"/>
    <w:rsid w:val="00F32C66"/>
    <w:rsid w:val="00F33652"/>
    <w:rsid w:val="00F33842"/>
    <w:rsid w:val="00F3398B"/>
    <w:rsid w:val="00F3445D"/>
    <w:rsid w:val="00F3480A"/>
    <w:rsid w:val="00F34A5B"/>
    <w:rsid w:val="00F34F03"/>
    <w:rsid w:val="00F34F2A"/>
    <w:rsid w:val="00F34F75"/>
    <w:rsid w:val="00F36FA4"/>
    <w:rsid w:val="00F37303"/>
    <w:rsid w:val="00F37D5C"/>
    <w:rsid w:val="00F37F69"/>
    <w:rsid w:val="00F40200"/>
    <w:rsid w:val="00F417D8"/>
    <w:rsid w:val="00F41FA2"/>
    <w:rsid w:val="00F4252E"/>
    <w:rsid w:val="00F427C6"/>
    <w:rsid w:val="00F42FED"/>
    <w:rsid w:val="00F43A42"/>
    <w:rsid w:val="00F43B91"/>
    <w:rsid w:val="00F43E92"/>
    <w:rsid w:val="00F44411"/>
    <w:rsid w:val="00F4459C"/>
    <w:rsid w:val="00F44654"/>
    <w:rsid w:val="00F448EC"/>
    <w:rsid w:val="00F449B3"/>
    <w:rsid w:val="00F44DEE"/>
    <w:rsid w:val="00F4564E"/>
    <w:rsid w:val="00F45A6D"/>
    <w:rsid w:val="00F46195"/>
    <w:rsid w:val="00F471DC"/>
    <w:rsid w:val="00F47629"/>
    <w:rsid w:val="00F4763F"/>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380"/>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E49"/>
    <w:rsid w:val="00FA7131"/>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AFE"/>
    <w:rsid w:val="00FC1D1A"/>
    <w:rsid w:val="00FC1EFE"/>
    <w:rsid w:val="00FC3510"/>
    <w:rsid w:val="00FC3A72"/>
    <w:rsid w:val="00FC3FDC"/>
    <w:rsid w:val="00FC41D3"/>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6AF1"/>
    <w:rsid w:val="00FD6EA0"/>
    <w:rsid w:val="00FD6FDF"/>
    <w:rsid w:val="00FD7274"/>
    <w:rsid w:val="00FD7B96"/>
    <w:rsid w:val="00FE06FA"/>
    <w:rsid w:val="00FE127F"/>
    <w:rsid w:val="00FE17D9"/>
    <w:rsid w:val="00FE1925"/>
    <w:rsid w:val="00FE304A"/>
    <w:rsid w:val="00FE36EF"/>
    <w:rsid w:val="00FE3A75"/>
    <w:rsid w:val="00FE54C3"/>
    <w:rsid w:val="00FE6B26"/>
    <w:rsid w:val="00FE7277"/>
    <w:rsid w:val="00FE774D"/>
    <w:rsid w:val="00FE789D"/>
    <w:rsid w:val="00FF04B3"/>
    <w:rsid w:val="00FF102A"/>
    <w:rsid w:val="00FF19ED"/>
    <w:rsid w:val="00FF1CB8"/>
    <w:rsid w:val="00FF2987"/>
    <w:rsid w:val="00FF299D"/>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who.int/standards/classifications/classification-of-diseases" TargetMode="External"/><Relationship Id="rId5" Type="http://schemas.openxmlformats.org/officeDocument/2006/relationships/numbering" Target="numbering.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pffc-online.com/magazine/782-paper-brief-chemistry-lesson"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cog-genomics.org/plink/1.9/form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2544</Words>
  <Characters>128504</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5-20T19:26:00Z</dcterms:created>
  <dcterms:modified xsi:type="dcterms:W3CDTF">2022-05-2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K2fg3T7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